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F0F4B" w14:textId="35A235B9" w:rsidR="003765F4" w:rsidRPr="002A1674" w:rsidRDefault="004B0282" w:rsidP="00AD727F">
      <w:pPr>
        <w:spacing w:before="120" w:after="120" w:line="264" w:lineRule="auto"/>
        <w:rPr>
          <w:rFonts w:cstheme="minorHAnsi"/>
          <w:smallCaps/>
          <w:sz w:val="20"/>
          <w:szCs w:val="20"/>
          <w14:shadow w14:blurRad="63500" w14:dist="50800" w14:dir="13500000" w14:sx="0" w14:sy="0" w14:kx="0" w14:ky="0" w14:algn="none">
            <w14:srgbClr w14:val="000000">
              <w14:alpha w14:val="50000"/>
            </w14:srgbClr>
          </w14:shadow>
        </w:rPr>
      </w:pPr>
      <w:bookmarkStart w:id="0" w:name="_GoBack"/>
      <w:bookmarkEnd w:id="0"/>
      <w:r>
        <w:rPr>
          <w:rFonts w:cstheme="minorHAnsi"/>
          <w:smallCaps/>
          <w:sz w:val="20"/>
          <w:szCs w:val="20"/>
          <w14:shadow w14:blurRad="63500" w14:dist="50800" w14:dir="13500000" w14:sx="0" w14:sy="0" w14:kx="0" w14:ky="0" w14:algn="none">
            <w14:srgbClr w14:val="000000">
              <w14:alpha w14:val="50000"/>
            </w14:srgbClr>
          </w14:shadow>
        </w:rPr>
        <w:t xml:space="preserve">version du </w:t>
      </w:r>
      <w:r w:rsidR="006D65BF">
        <w:rPr>
          <w:rFonts w:cstheme="minorHAnsi"/>
          <w:smallCaps/>
          <w:sz w:val="20"/>
          <w:szCs w:val="20"/>
          <w14:shadow w14:blurRad="63500" w14:dist="50800" w14:dir="13500000" w14:sx="0" w14:sy="0" w14:kx="0" w14:ky="0" w14:algn="none">
            <w14:srgbClr w14:val="000000">
              <w14:alpha w14:val="50000"/>
            </w14:srgbClr>
          </w14:shadow>
        </w:rPr>
        <w:t>01/10</w:t>
      </w:r>
      <w:r w:rsidR="00D11B82">
        <w:rPr>
          <w:rFonts w:cstheme="minorHAnsi"/>
          <w:smallCaps/>
          <w:sz w:val="20"/>
          <w:szCs w:val="20"/>
          <w14:shadow w14:blurRad="63500" w14:dist="50800" w14:dir="13500000" w14:sx="0" w14:sy="0" w14:kx="0" w14:ky="0" w14:algn="none">
            <w14:srgbClr w14:val="000000">
              <w14:alpha w14:val="50000"/>
            </w14:srgbClr>
          </w14:shadow>
        </w:rPr>
        <w:t>/</w:t>
      </w:r>
      <w:r w:rsidR="00160142">
        <w:rPr>
          <w:rFonts w:cstheme="minorHAnsi"/>
          <w:smallCaps/>
          <w:sz w:val="20"/>
          <w:szCs w:val="20"/>
          <w14:shadow w14:blurRad="63500" w14:dist="50800" w14:dir="13500000" w14:sx="0" w14:sy="0" w14:kx="0" w14:ky="0" w14:algn="none">
            <w14:srgbClr w14:val="000000">
              <w14:alpha w14:val="50000"/>
            </w14:srgbClr>
          </w14:shadow>
        </w:rPr>
        <w:t>2019</w:t>
      </w:r>
    </w:p>
    <w:p w14:paraId="1FAA8B5C" w14:textId="6A473AEF" w:rsidR="003765F4" w:rsidRDefault="003765F4" w:rsidP="00AD727F">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r w:rsidRPr="003765F4">
        <w:rPr>
          <w:rFonts w:asciiTheme="majorHAnsi" w:hAnsiTheme="majorHAnsi"/>
          <w:b/>
          <w:smallCaps/>
          <w:sz w:val="28"/>
          <w:szCs w:val="28"/>
          <w14:shadow w14:blurRad="63500" w14:dist="50800" w14:dir="13500000" w14:sx="0" w14:sy="0" w14:kx="0" w14:ky="0" w14:algn="none">
            <w14:srgbClr w14:val="000000">
              <w14:alpha w14:val="50000"/>
            </w14:srgbClr>
          </w14:shadow>
        </w:rPr>
        <w:t xml:space="preserve">Questions- Réponses sur le </w:t>
      </w:r>
      <w:r w:rsidR="002276CD">
        <w:rPr>
          <w:rFonts w:asciiTheme="majorHAnsi" w:hAnsiTheme="majorHAnsi"/>
          <w:b/>
          <w:smallCaps/>
          <w:sz w:val="28"/>
          <w:szCs w:val="28"/>
          <w14:shadow w14:blurRad="63500" w14:dist="50800" w14:dir="13500000" w14:sx="0" w14:sy="0" w14:kx="0" w14:ky="0" w14:algn="none">
            <w14:srgbClr w14:val="000000">
              <w14:alpha w14:val="50000"/>
            </w14:srgbClr>
          </w14:shadow>
        </w:rPr>
        <w:t>Nutri-Score</w:t>
      </w:r>
    </w:p>
    <w:p w14:paraId="1DC807B4" w14:textId="77777777" w:rsidR="007C2D04" w:rsidRPr="003765F4" w:rsidRDefault="007C2D04" w:rsidP="00AD727F">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p>
    <w:p w14:paraId="10322B63" w14:textId="5C5BC5A9" w:rsidR="007C2D04" w:rsidRDefault="00A74A00" w:rsidP="00AD727F">
      <w:pPr>
        <w:spacing w:before="120" w:after="120" w:line="264" w:lineRule="auto"/>
        <w:jc w:val="cente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pPr>
      <w: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t>Scientifique &amp;</w:t>
      </w:r>
      <w:r w:rsidR="007C2D04" w:rsidRPr="003358B4">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t xml:space="preserve"> Technique </w:t>
      </w:r>
    </w:p>
    <w:p w14:paraId="7420429F" w14:textId="77777777" w:rsidR="00D90807" w:rsidRPr="003765F4" w:rsidRDefault="00D90807" w:rsidP="00AD727F">
      <w:pPr>
        <w:spacing w:before="120" w:after="120" w:line="264" w:lineRule="auto"/>
        <w:jc w:val="cente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pPr>
    </w:p>
    <w:p w14:paraId="409671A1" w14:textId="71E69D86" w:rsidR="003765F4" w:rsidRPr="003765F4" w:rsidRDefault="00D90807" w:rsidP="00AD727F">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r>
        <w:rPr>
          <w:rFonts w:asciiTheme="majorHAnsi" w:hAnsiTheme="majorHAnsi"/>
          <w:b/>
          <w:smallCaps/>
          <w:noProof/>
          <w:sz w:val="28"/>
          <w:szCs w:val="28"/>
          <w:lang w:eastAsia="fr-FR"/>
          <w14:shadow w14:blurRad="63500" w14:dist="50800" w14:dir="13500000" w14:sx="0" w14:sy="0" w14:kx="0" w14:ky="0" w14:algn="none">
            <w14:srgbClr w14:val="000000">
              <w14:alpha w14:val="50000"/>
            </w14:srgbClr>
          </w14:shadow>
        </w:rPr>
        <w:drawing>
          <wp:inline distT="0" distB="0" distL="0" distR="0" wp14:anchorId="2C764942" wp14:editId="1229B3B9">
            <wp:extent cx="5893042" cy="664845"/>
            <wp:effectExtent l="0" t="0" r="0" b="190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3361"/>
                    <a:stretch/>
                  </pic:blipFill>
                  <pic:spPr bwMode="auto">
                    <a:xfrm>
                      <a:off x="0" y="0"/>
                      <a:ext cx="5954122" cy="671736"/>
                    </a:xfrm>
                    <a:prstGeom prst="rect">
                      <a:avLst/>
                    </a:prstGeom>
                    <a:noFill/>
                    <a:ln>
                      <a:noFill/>
                    </a:ln>
                    <a:extLst>
                      <a:ext uri="{53640926-AAD7-44D8-BBD7-CCE9431645EC}">
                        <a14:shadowObscured xmlns:a14="http://schemas.microsoft.com/office/drawing/2010/main"/>
                      </a:ext>
                    </a:extLst>
                  </pic:spPr>
                </pic:pic>
              </a:graphicData>
            </a:graphic>
          </wp:inline>
        </w:drawing>
      </w:r>
    </w:p>
    <w:p w14:paraId="3BDA603A" w14:textId="77777777" w:rsidR="00A74A00" w:rsidRPr="007F660A" w:rsidRDefault="00A74A00" w:rsidP="00AD727F">
      <w:pPr>
        <w:spacing w:before="120" w:after="120" w:line="264" w:lineRule="auto"/>
        <w:rPr>
          <w:rFonts w:asciiTheme="majorHAnsi" w:hAnsiTheme="majorHAnsi"/>
          <w:i/>
        </w:rPr>
      </w:pPr>
    </w:p>
    <w:sdt>
      <w:sdtPr>
        <w:rPr>
          <w:b/>
          <w:bCs/>
        </w:rPr>
        <w:id w:val="2003008651"/>
        <w:docPartObj>
          <w:docPartGallery w:val="Table of Contents"/>
          <w:docPartUnique/>
        </w:docPartObj>
      </w:sdtPr>
      <w:sdtEndPr>
        <w:rPr>
          <w:b w:val="0"/>
          <w:bCs w:val="0"/>
        </w:rPr>
      </w:sdtEndPr>
      <w:sdtContent>
        <w:p w14:paraId="2414CDBC" w14:textId="22C005FB" w:rsidR="003358B4" w:rsidRDefault="003358B4" w:rsidP="00AD727F">
          <w:pPr>
            <w:spacing w:before="120" w:after="120" w:line="264" w:lineRule="auto"/>
          </w:pPr>
          <w:r>
            <w:t>Table des matières</w:t>
          </w:r>
        </w:p>
        <w:p w14:paraId="3228C9B7" w14:textId="0428CAE9" w:rsidR="00F47D9D" w:rsidRDefault="003358B4">
          <w:pPr>
            <w:pStyle w:val="TM1"/>
            <w:tabs>
              <w:tab w:val="left" w:pos="440"/>
              <w:tab w:val="right" w:leader="dot" w:pos="9488"/>
            </w:tabs>
            <w:rPr>
              <w:rFonts w:eastAsiaTheme="minorEastAsia" w:cstheme="minorBidi"/>
              <w:b w:val="0"/>
              <w:bCs w:val="0"/>
              <w:caps w:val="0"/>
              <w:noProof/>
              <w:sz w:val="22"/>
              <w:szCs w:val="22"/>
              <w:lang w:val="fr-BE" w:eastAsia="fr-BE"/>
            </w:rPr>
          </w:pPr>
          <w:r>
            <w:rPr>
              <w:b w:val="0"/>
              <w:bCs w:val="0"/>
              <w:smallCaps/>
            </w:rPr>
            <w:fldChar w:fldCharType="begin"/>
          </w:r>
          <w:r>
            <w:instrText xml:space="preserve"> TOC \o "1-3" \h \z \u </w:instrText>
          </w:r>
          <w:r>
            <w:rPr>
              <w:b w:val="0"/>
              <w:bCs w:val="0"/>
              <w:smallCaps/>
            </w:rPr>
            <w:fldChar w:fldCharType="separate"/>
          </w:r>
          <w:hyperlink w:anchor="_Toc25830020" w:history="1">
            <w:r w:rsidR="00F47D9D" w:rsidRPr="00DD53BB">
              <w:rPr>
                <w:rStyle w:val="Lienhypertexte"/>
                <w:noProof/>
              </w:rPr>
              <w:t>I.</w:t>
            </w:r>
            <w:r w:rsidR="00F47D9D">
              <w:rPr>
                <w:rFonts w:eastAsiaTheme="minorEastAsia" w:cstheme="minorBidi"/>
                <w:b w:val="0"/>
                <w:bCs w:val="0"/>
                <w:caps w:val="0"/>
                <w:noProof/>
                <w:sz w:val="22"/>
                <w:szCs w:val="22"/>
                <w:lang w:val="fr-BE" w:eastAsia="fr-BE"/>
              </w:rPr>
              <w:tab/>
            </w:r>
            <w:r w:rsidR="00F47D9D" w:rsidRPr="00DD53BB">
              <w:rPr>
                <w:rStyle w:val="Lienhypertexte"/>
                <w:noProof/>
              </w:rPr>
              <w:t>Calcul du score</w:t>
            </w:r>
            <w:r w:rsidR="00F47D9D">
              <w:rPr>
                <w:noProof/>
                <w:webHidden/>
              </w:rPr>
              <w:tab/>
            </w:r>
            <w:r w:rsidR="00F47D9D">
              <w:rPr>
                <w:noProof/>
                <w:webHidden/>
              </w:rPr>
              <w:fldChar w:fldCharType="begin"/>
            </w:r>
            <w:r w:rsidR="00F47D9D">
              <w:rPr>
                <w:noProof/>
                <w:webHidden/>
              </w:rPr>
              <w:instrText xml:space="preserve"> PAGEREF _Toc25830020 \h </w:instrText>
            </w:r>
            <w:r w:rsidR="00F47D9D">
              <w:rPr>
                <w:noProof/>
                <w:webHidden/>
              </w:rPr>
            </w:r>
            <w:r w:rsidR="00F47D9D">
              <w:rPr>
                <w:noProof/>
                <w:webHidden/>
              </w:rPr>
              <w:fldChar w:fldCharType="separate"/>
            </w:r>
            <w:r w:rsidR="00F47D9D">
              <w:rPr>
                <w:noProof/>
                <w:webHidden/>
              </w:rPr>
              <w:t>3</w:t>
            </w:r>
            <w:r w:rsidR="00F47D9D">
              <w:rPr>
                <w:noProof/>
                <w:webHidden/>
              </w:rPr>
              <w:fldChar w:fldCharType="end"/>
            </w:r>
          </w:hyperlink>
        </w:p>
        <w:p w14:paraId="61CF4267" w14:textId="26533BE8" w:rsidR="00F47D9D" w:rsidRDefault="003A6959">
          <w:pPr>
            <w:pStyle w:val="TM2"/>
            <w:rPr>
              <w:rFonts w:eastAsiaTheme="minorEastAsia" w:cstheme="minorBidi"/>
              <w:bCs w:val="0"/>
              <w:smallCaps w:val="0"/>
              <w:sz w:val="22"/>
              <w:szCs w:val="22"/>
              <w:lang w:val="fr-BE" w:eastAsia="fr-BE"/>
            </w:rPr>
          </w:pPr>
          <w:hyperlink w:anchor="_Toc25830021" w:history="1">
            <w:r w:rsidR="00F47D9D" w:rsidRPr="00DD53BB">
              <w:rPr>
                <w:rStyle w:val="Lienhypertexte"/>
              </w:rPr>
              <w:t>Sur quelle base se calcule le score nutritionnel ?</w:t>
            </w:r>
            <w:r w:rsidR="00F47D9D">
              <w:rPr>
                <w:webHidden/>
              </w:rPr>
              <w:tab/>
            </w:r>
            <w:r w:rsidR="00F47D9D">
              <w:rPr>
                <w:webHidden/>
              </w:rPr>
              <w:fldChar w:fldCharType="begin"/>
            </w:r>
            <w:r w:rsidR="00F47D9D">
              <w:rPr>
                <w:webHidden/>
              </w:rPr>
              <w:instrText xml:space="preserve"> PAGEREF _Toc25830021 \h </w:instrText>
            </w:r>
            <w:r w:rsidR="00F47D9D">
              <w:rPr>
                <w:webHidden/>
              </w:rPr>
            </w:r>
            <w:r w:rsidR="00F47D9D">
              <w:rPr>
                <w:webHidden/>
              </w:rPr>
              <w:fldChar w:fldCharType="separate"/>
            </w:r>
            <w:r w:rsidR="00F47D9D">
              <w:rPr>
                <w:webHidden/>
              </w:rPr>
              <w:t>3</w:t>
            </w:r>
            <w:r w:rsidR="00F47D9D">
              <w:rPr>
                <w:webHidden/>
              </w:rPr>
              <w:fldChar w:fldCharType="end"/>
            </w:r>
          </w:hyperlink>
        </w:p>
        <w:p w14:paraId="673349D9" w14:textId="1910EE96" w:rsidR="00F47D9D" w:rsidRDefault="003A6959">
          <w:pPr>
            <w:pStyle w:val="TM2"/>
            <w:rPr>
              <w:rFonts w:eastAsiaTheme="minorEastAsia" w:cstheme="minorBidi"/>
              <w:bCs w:val="0"/>
              <w:smallCaps w:val="0"/>
              <w:sz w:val="22"/>
              <w:szCs w:val="22"/>
              <w:lang w:val="fr-BE" w:eastAsia="fr-BE"/>
            </w:rPr>
          </w:pPr>
          <w:hyperlink w:anchor="_Toc25830022" w:history="1">
            <w:r w:rsidR="00F47D9D" w:rsidRPr="00DD53BB">
              <w:rPr>
                <w:rStyle w:val="Lienhypertexte"/>
              </w:rPr>
              <w:t>Quelle est la référence pour le calcul de la teneur en « fruits, légumes, légumineuses, fruits à coque et huiles de colza, de noix et d’olive » de produits transformés ?</w:t>
            </w:r>
            <w:r w:rsidR="00F47D9D">
              <w:rPr>
                <w:webHidden/>
              </w:rPr>
              <w:tab/>
            </w:r>
            <w:r w:rsidR="00F47D9D">
              <w:rPr>
                <w:webHidden/>
              </w:rPr>
              <w:fldChar w:fldCharType="begin"/>
            </w:r>
            <w:r w:rsidR="00F47D9D">
              <w:rPr>
                <w:webHidden/>
              </w:rPr>
              <w:instrText xml:space="preserve"> PAGEREF _Toc25830022 \h </w:instrText>
            </w:r>
            <w:r w:rsidR="00F47D9D">
              <w:rPr>
                <w:webHidden/>
              </w:rPr>
            </w:r>
            <w:r w:rsidR="00F47D9D">
              <w:rPr>
                <w:webHidden/>
              </w:rPr>
              <w:fldChar w:fldCharType="separate"/>
            </w:r>
            <w:r w:rsidR="00F47D9D">
              <w:rPr>
                <w:webHidden/>
              </w:rPr>
              <w:t>3</w:t>
            </w:r>
            <w:r w:rsidR="00F47D9D">
              <w:rPr>
                <w:webHidden/>
              </w:rPr>
              <w:fldChar w:fldCharType="end"/>
            </w:r>
          </w:hyperlink>
        </w:p>
        <w:p w14:paraId="35A50145" w14:textId="723A7526" w:rsidR="00F47D9D" w:rsidRDefault="003A6959">
          <w:pPr>
            <w:pStyle w:val="TM2"/>
            <w:rPr>
              <w:rFonts w:eastAsiaTheme="minorEastAsia" w:cstheme="minorBidi"/>
              <w:bCs w:val="0"/>
              <w:smallCaps w:val="0"/>
              <w:sz w:val="22"/>
              <w:szCs w:val="22"/>
              <w:lang w:val="fr-BE" w:eastAsia="fr-BE"/>
            </w:rPr>
          </w:pPr>
          <w:hyperlink w:anchor="_Toc25830023" w:history="1">
            <w:r w:rsidR="00F47D9D" w:rsidRPr="00DD53BB">
              <w:rPr>
                <w:rStyle w:val="Lienhypertexte"/>
              </w:rPr>
              <w:t>les jus concentrés comptent-ils dans le calcul de la teneur en « fruits, légumes, légumineuses, fruits à coque et huiles de colza, de noix et d’olive » ?</w:t>
            </w:r>
            <w:r w:rsidR="00F47D9D">
              <w:rPr>
                <w:webHidden/>
              </w:rPr>
              <w:tab/>
            </w:r>
            <w:r w:rsidR="00F47D9D">
              <w:rPr>
                <w:webHidden/>
              </w:rPr>
              <w:fldChar w:fldCharType="begin"/>
            </w:r>
            <w:r w:rsidR="00F47D9D">
              <w:rPr>
                <w:webHidden/>
              </w:rPr>
              <w:instrText xml:space="preserve"> PAGEREF _Toc25830023 \h </w:instrText>
            </w:r>
            <w:r w:rsidR="00F47D9D">
              <w:rPr>
                <w:webHidden/>
              </w:rPr>
            </w:r>
            <w:r w:rsidR="00F47D9D">
              <w:rPr>
                <w:webHidden/>
              </w:rPr>
              <w:fldChar w:fldCharType="separate"/>
            </w:r>
            <w:r w:rsidR="00F47D9D">
              <w:rPr>
                <w:webHidden/>
              </w:rPr>
              <w:t>3</w:t>
            </w:r>
            <w:r w:rsidR="00F47D9D">
              <w:rPr>
                <w:webHidden/>
              </w:rPr>
              <w:fldChar w:fldCharType="end"/>
            </w:r>
          </w:hyperlink>
        </w:p>
        <w:p w14:paraId="162E7C13" w14:textId="5706EE07" w:rsidR="00F47D9D" w:rsidRDefault="003A6959">
          <w:pPr>
            <w:pStyle w:val="TM2"/>
            <w:rPr>
              <w:rFonts w:eastAsiaTheme="minorEastAsia" w:cstheme="minorBidi"/>
              <w:bCs w:val="0"/>
              <w:smallCaps w:val="0"/>
              <w:sz w:val="22"/>
              <w:szCs w:val="22"/>
              <w:lang w:val="fr-BE" w:eastAsia="fr-BE"/>
            </w:rPr>
          </w:pPr>
          <w:hyperlink w:anchor="_Toc25830024" w:history="1">
            <w:r w:rsidR="00F47D9D" w:rsidRPr="00DD53BB">
              <w:rPr>
                <w:rStyle w:val="Lienhypertexte"/>
              </w:rPr>
              <w:t>Quelle méthode choisir pour les fibres entre la méthode NSP ou AOAC ?</w:t>
            </w:r>
            <w:r w:rsidR="00F47D9D">
              <w:rPr>
                <w:webHidden/>
              </w:rPr>
              <w:tab/>
            </w:r>
            <w:r w:rsidR="00F47D9D">
              <w:rPr>
                <w:webHidden/>
              </w:rPr>
              <w:fldChar w:fldCharType="begin"/>
            </w:r>
            <w:r w:rsidR="00F47D9D">
              <w:rPr>
                <w:webHidden/>
              </w:rPr>
              <w:instrText xml:space="preserve"> PAGEREF _Toc25830024 \h </w:instrText>
            </w:r>
            <w:r w:rsidR="00F47D9D">
              <w:rPr>
                <w:webHidden/>
              </w:rPr>
            </w:r>
            <w:r w:rsidR="00F47D9D">
              <w:rPr>
                <w:webHidden/>
              </w:rPr>
              <w:fldChar w:fldCharType="separate"/>
            </w:r>
            <w:r w:rsidR="00F47D9D">
              <w:rPr>
                <w:webHidden/>
              </w:rPr>
              <w:t>3</w:t>
            </w:r>
            <w:r w:rsidR="00F47D9D">
              <w:rPr>
                <w:webHidden/>
              </w:rPr>
              <w:fldChar w:fldCharType="end"/>
            </w:r>
          </w:hyperlink>
        </w:p>
        <w:p w14:paraId="105AADBC" w14:textId="034D8EF5" w:rsidR="00F47D9D" w:rsidRDefault="003A6959">
          <w:pPr>
            <w:pStyle w:val="TM2"/>
            <w:rPr>
              <w:rFonts w:eastAsiaTheme="minorEastAsia" w:cstheme="minorBidi"/>
              <w:bCs w:val="0"/>
              <w:smallCaps w:val="0"/>
              <w:sz w:val="22"/>
              <w:szCs w:val="22"/>
              <w:lang w:val="fr-BE" w:eastAsia="fr-BE"/>
            </w:rPr>
          </w:pPr>
          <w:hyperlink w:anchor="_Toc25830025" w:history="1">
            <w:r w:rsidR="00F47D9D" w:rsidRPr="00DD53BB">
              <w:rPr>
                <w:rStyle w:val="Lienhypertexte"/>
              </w:rPr>
              <w:t>Que compter dans les sucres simples ?</w:t>
            </w:r>
            <w:r w:rsidR="00F47D9D">
              <w:rPr>
                <w:webHidden/>
              </w:rPr>
              <w:tab/>
            </w:r>
            <w:r w:rsidR="00F47D9D">
              <w:rPr>
                <w:webHidden/>
              </w:rPr>
              <w:fldChar w:fldCharType="begin"/>
            </w:r>
            <w:r w:rsidR="00F47D9D">
              <w:rPr>
                <w:webHidden/>
              </w:rPr>
              <w:instrText xml:space="preserve"> PAGEREF _Toc25830025 \h </w:instrText>
            </w:r>
            <w:r w:rsidR="00F47D9D">
              <w:rPr>
                <w:webHidden/>
              </w:rPr>
            </w:r>
            <w:r w:rsidR="00F47D9D">
              <w:rPr>
                <w:webHidden/>
              </w:rPr>
              <w:fldChar w:fldCharType="separate"/>
            </w:r>
            <w:r w:rsidR="00F47D9D">
              <w:rPr>
                <w:webHidden/>
              </w:rPr>
              <w:t>4</w:t>
            </w:r>
            <w:r w:rsidR="00F47D9D">
              <w:rPr>
                <w:webHidden/>
              </w:rPr>
              <w:fldChar w:fldCharType="end"/>
            </w:r>
          </w:hyperlink>
        </w:p>
        <w:p w14:paraId="01C7CE0E" w14:textId="1FBF86E2" w:rsidR="00F47D9D" w:rsidRDefault="003A6959">
          <w:pPr>
            <w:pStyle w:val="TM2"/>
            <w:rPr>
              <w:rFonts w:eastAsiaTheme="minorEastAsia" w:cstheme="minorBidi"/>
              <w:bCs w:val="0"/>
              <w:smallCaps w:val="0"/>
              <w:sz w:val="22"/>
              <w:szCs w:val="22"/>
              <w:lang w:val="fr-BE" w:eastAsia="fr-BE"/>
            </w:rPr>
          </w:pPr>
          <w:hyperlink w:anchor="_Toc25830026" w:history="1">
            <w:r w:rsidR="00F47D9D" w:rsidRPr="00DD53BB">
              <w:rPr>
                <w:rStyle w:val="Lienhypertexte"/>
              </w:rPr>
              <w:t>Comment aboutit-on au calcul du score final ?</w:t>
            </w:r>
            <w:r w:rsidR="00F47D9D">
              <w:rPr>
                <w:webHidden/>
              </w:rPr>
              <w:tab/>
            </w:r>
            <w:r w:rsidR="00F47D9D">
              <w:rPr>
                <w:webHidden/>
              </w:rPr>
              <w:fldChar w:fldCharType="begin"/>
            </w:r>
            <w:r w:rsidR="00F47D9D">
              <w:rPr>
                <w:webHidden/>
              </w:rPr>
              <w:instrText xml:space="preserve"> PAGEREF _Toc25830026 \h </w:instrText>
            </w:r>
            <w:r w:rsidR="00F47D9D">
              <w:rPr>
                <w:webHidden/>
              </w:rPr>
            </w:r>
            <w:r w:rsidR="00F47D9D">
              <w:rPr>
                <w:webHidden/>
              </w:rPr>
              <w:fldChar w:fldCharType="separate"/>
            </w:r>
            <w:r w:rsidR="00F47D9D">
              <w:rPr>
                <w:webHidden/>
              </w:rPr>
              <w:t>4</w:t>
            </w:r>
            <w:r w:rsidR="00F47D9D">
              <w:rPr>
                <w:webHidden/>
              </w:rPr>
              <w:fldChar w:fldCharType="end"/>
            </w:r>
          </w:hyperlink>
        </w:p>
        <w:p w14:paraId="6938B0DF" w14:textId="3454863F" w:rsidR="00F47D9D" w:rsidRDefault="003A6959">
          <w:pPr>
            <w:pStyle w:val="TM2"/>
            <w:rPr>
              <w:rFonts w:eastAsiaTheme="minorEastAsia" w:cstheme="minorBidi"/>
              <w:bCs w:val="0"/>
              <w:smallCaps w:val="0"/>
              <w:sz w:val="22"/>
              <w:szCs w:val="22"/>
              <w:lang w:val="fr-BE" w:eastAsia="fr-BE"/>
            </w:rPr>
          </w:pPr>
          <w:hyperlink w:anchor="_Toc25830027" w:history="1">
            <w:r w:rsidR="00F47D9D" w:rsidRPr="00DD53BB">
              <w:rPr>
                <w:rStyle w:val="Lienhypertexte"/>
              </w:rPr>
              <w:t>Doit-on arrondir les résultats pour le calcul du score ?</w:t>
            </w:r>
            <w:r w:rsidR="00F47D9D">
              <w:rPr>
                <w:webHidden/>
              </w:rPr>
              <w:tab/>
            </w:r>
            <w:r w:rsidR="00F47D9D">
              <w:rPr>
                <w:webHidden/>
              </w:rPr>
              <w:fldChar w:fldCharType="begin"/>
            </w:r>
            <w:r w:rsidR="00F47D9D">
              <w:rPr>
                <w:webHidden/>
              </w:rPr>
              <w:instrText xml:space="preserve"> PAGEREF _Toc25830027 \h </w:instrText>
            </w:r>
            <w:r w:rsidR="00F47D9D">
              <w:rPr>
                <w:webHidden/>
              </w:rPr>
            </w:r>
            <w:r w:rsidR="00F47D9D">
              <w:rPr>
                <w:webHidden/>
              </w:rPr>
              <w:fldChar w:fldCharType="separate"/>
            </w:r>
            <w:r w:rsidR="00F47D9D">
              <w:rPr>
                <w:webHidden/>
              </w:rPr>
              <w:t>4</w:t>
            </w:r>
            <w:r w:rsidR="00F47D9D">
              <w:rPr>
                <w:webHidden/>
              </w:rPr>
              <w:fldChar w:fldCharType="end"/>
            </w:r>
          </w:hyperlink>
        </w:p>
        <w:p w14:paraId="3EE64749" w14:textId="361065B2" w:rsidR="00F47D9D" w:rsidRDefault="003A6959">
          <w:pPr>
            <w:pStyle w:val="TM2"/>
            <w:rPr>
              <w:rFonts w:eastAsiaTheme="minorEastAsia" w:cstheme="minorBidi"/>
              <w:bCs w:val="0"/>
              <w:smallCaps w:val="0"/>
              <w:sz w:val="22"/>
              <w:szCs w:val="22"/>
              <w:lang w:val="fr-BE" w:eastAsia="fr-BE"/>
            </w:rPr>
          </w:pPr>
          <w:hyperlink w:anchor="_Toc25830028" w:history="1">
            <w:r w:rsidR="00F47D9D" w:rsidRPr="00DD53BB">
              <w:rPr>
                <w:rStyle w:val="Lienhypertexte"/>
              </w:rPr>
              <w:t>Comment calculer la conversion sel - sodium?</w:t>
            </w:r>
            <w:r w:rsidR="00F47D9D">
              <w:rPr>
                <w:webHidden/>
              </w:rPr>
              <w:tab/>
            </w:r>
            <w:r w:rsidR="00F47D9D">
              <w:rPr>
                <w:webHidden/>
              </w:rPr>
              <w:fldChar w:fldCharType="begin"/>
            </w:r>
            <w:r w:rsidR="00F47D9D">
              <w:rPr>
                <w:webHidden/>
              </w:rPr>
              <w:instrText xml:space="preserve"> PAGEREF _Toc25830028 \h </w:instrText>
            </w:r>
            <w:r w:rsidR="00F47D9D">
              <w:rPr>
                <w:webHidden/>
              </w:rPr>
            </w:r>
            <w:r w:rsidR="00F47D9D">
              <w:rPr>
                <w:webHidden/>
              </w:rPr>
              <w:fldChar w:fldCharType="separate"/>
            </w:r>
            <w:r w:rsidR="00F47D9D">
              <w:rPr>
                <w:webHidden/>
              </w:rPr>
              <w:t>4</w:t>
            </w:r>
            <w:r w:rsidR="00F47D9D">
              <w:rPr>
                <w:webHidden/>
              </w:rPr>
              <w:fldChar w:fldCharType="end"/>
            </w:r>
          </w:hyperlink>
        </w:p>
        <w:p w14:paraId="2349980F" w14:textId="3CA27AA0" w:rsidR="00F47D9D" w:rsidRDefault="003A6959">
          <w:pPr>
            <w:pStyle w:val="TM2"/>
            <w:rPr>
              <w:rFonts w:eastAsiaTheme="minorEastAsia" w:cstheme="minorBidi"/>
              <w:bCs w:val="0"/>
              <w:smallCaps w:val="0"/>
              <w:sz w:val="22"/>
              <w:szCs w:val="22"/>
              <w:lang w:val="fr-BE" w:eastAsia="fr-BE"/>
            </w:rPr>
          </w:pPr>
          <w:hyperlink w:anchor="_Toc25830029" w:history="1">
            <w:r w:rsidR="00F47D9D" w:rsidRPr="00DD53BB">
              <w:rPr>
                <w:rStyle w:val="Lienhypertexte"/>
              </w:rPr>
              <w:t>Comment calcule-t-on le Nutri-Score de produits composés ?</w:t>
            </w:r>
            <w:r w:rsidR="00F47D9D">
              <w:rPr>
                <w:webHidden/>
              </w:rPr>
              <w:tab/>
            </w:r>
            <w:r w:rsidR="00F47D9D">
              <w:rPr>
                <w:webHidden/>
              </w:rPr>
              <w:fldChar w:fldCharType="begin"/>
            </w:r>
            <w:r w:rsidR="00F47D9D">
              <w:rPr>
                <w:webHidden/>
              </w:rPr>
              <w:instrText xml:space="preserve"> PAGEREF _Toc25830029 \h </w:instrText>
            </w:r>
            <w:r w:rsidR="00F47D9D">
              <w:rPr>
                <w:webHidden/>
              </w:rPr>
            </w:r>
            <w:r w:rsidR="00F47D9D">
              <w:rPr>
                <w:webHidden/>
              </w:rPr>
              <w:fldChar w:fldCharType="separate"/>
            </w:r>
            <w:r w:rsidR="00F47D9D">
              <w:rPr>
                <w:webHidden/>
              </w:rPr>
              <w:t>5</w:t>
            </w:r>
            <w:r w:rsidR="00F47D9D">
              <w:rPr>
                <w:webHidden/>
              </w:rPr>
              <w:fldChar w:fldCharType="end"/>
            </w:r>
          </w:hyperlink>
        </w:p>
        <w:p w14:paraId="595B3770" w14:textId="038B51C9" w:rsidR="00F47D9D" w:rsidRDefault="003A6959">
          <w:pPr>
            <w:pStyle w:val="TM2"/>
            <w:rPr>
              <w:rFonts w:eastAsiaTheme="minorEastAsia" w:cstheme="minorBidi"/>
              <w:bCs w:val="0"/>
              <w:smallCaps w:val="0"/>
              <w:sz w:val="22"/>
              <w:szCs w:val="22"/>
              <w:lang w:val="fr-BE" w:eastAsia="fr-BE"/>
            </w:rPr>
          </w:pPr>
          <w:hyperlink w:anchor="_Toc25830030" w:history="1">
            <w:r w:rsidR="00F47D9D" w:rsidRPr="00DD53BB">
              <w:rPr>
                <w:rStyle w:val="Lienhypertexte"/>
              </w:rPr>
              <w:t>Doit-on calculer le Nutri-Score sur le produit tel que vendu ou tel que préparé ?</w:t>
            </w:r>
            <w:r w:rsidR="00F47D9D">
              <w:rPr>
                <w:webHidden/>
              </w:rPr>
              <w:tab/>
            </w:r>
            <w:r w:rsidR="00F47D9D">
              <w:rPr>
                <w:webHidden/>
              </w:rPr>
              <w:fldChar w:fldCharType="begin"/>
            </w:r>
            <w:r w:rsidR="00F47D9D">
              <w:rPr>
                <w:webHidden/>
              </w:rPr>
              <w:instrText xml:space="preserve"> PAGEREF _Toc25830030 \h </w:instrText>
            </w:r>
            <w:r w:rsidR="00F47D9D">
              <w:rPr>
                <w:webHidden/>
              </w:rPr>
            </w:r>
            <w:r w:rsidR="00F47D9D">
              <w:rPr>
                <w:webHidden/>
              </w:rPr>
              <w:fldChar w:fldCharType="separate"/>
            </w:r>
            <w:r w:rsidR="00F47D9D">
              <w:rPr>
                <w:webHidden/>
              </w:rPr>
              <w:t>5</w:t>
            </w:r>
            <w:r w:rsidR="00F47D9D">
              <w:rPr>
                <w:webHidden/>
              </w:rPr>
              <w:fldChar w:fldCharType="end"/>
            </w:r>
          </w:hyperlink>
        </w:p>
        <w:p w14:paraId="1B6AA22D" w14:textId="69935F94" w:rsidR="00F47D9D" w:rsidRDefault="003A6959">
          <w:pPr>
            <w:pStyle w:val="TM2"/>
            <w:rPr>
              <w:rFonts w:eastAsiaTheme="minorEastAsia" w:cstheme="minorBidi"/>
              <w:bCs w:val="0"/>
              <w:smallCaps w:val="0"/>
              <w:sz w:val="22"/>
              <w:szCs w:val="22"/>
              <w:lang w:val="fr-BE" w:eastAsia="fr-BE"/>
            </w:rPr>
          </w:pPr>
          <w:hyperlink w:anchor="_Toc25830031" w:history="1">
            <w:r w:rsidR="00F47D9D" w:rsidRPr="00DD53BB">
              <w:rPr>
                <w:rStyle w:val="Lienhypertexte"/>
              </w:rPr>
              <w:t>Quel Nutri-Score pour les produits frits ?</w:t>
            </w:r>
            <w:r w:rsidR="00F47D9D">
              <w:rPr>
                <w:webHidden/>
              </w:rPr>
              <w:tab/>
            </w:r>
            <w:r w:rsidR="00F47D9D">
              <w:rPr>
                <w:webHidden/>
              </w:rPr>
              <w:fldChar w:fldCharType="begin"/>
            </w:r>
            <w:r w:rsidR="00F47D9D">
              <w:rPr>
                <w:webHidden/>
              </w:rPr>
              <w:instrText xml:space="preserve"> PAGEREF _Toc25830031 \h </w:instrText>
            </w:r>
            <w:r w:rsidR="00F47D9D">
              <w:rPr>
                <w:webHidden/>
              </w:rPr>
            </w:r>
            <w:r w:rsidR="00F47D9D">
              <w:rPr>
                <w:webHidden/>
              </w:rPr>
              <w:fldChar w:fldCharType="separate"/>
            </w:r>
            <w:r w:rsidR="00F47D9D">
              <w:rPr>
                <w:webHidden/>
              </w:rPr>
              <w:t>5</w:t>
            </w:r>
            <w:r w:rsidR="00F47D9D">
              <w:rPr>
                <w:webHidden/>
              </w:rPr>
              <w:fldChar w:fldCharType="end"/>
            </w:r>
          </w:hyperlink>
        </w:p>
        <w:p w14:paraId="64DC4DB2" w14:textId="40D67EE8" w:rsidR="00F47D9D" w:rsidRDefault="003A6959">
          <w:pPr>
            <w:pStyle w:val="TM2"/>
            <w:rPr>
              <w:rFonts w:eastAsiaTheme="minorEastAsia" w:cstheme="minorBidi"/>
              <w:bCs w:val="0"/>
              <w:smallCaps w:val="0"/>
              <w:sz w:val="22"/>
              <w:szCs w:val="22"/>
              <w:lang w:val="fr-BE" w:eastAsia="fr-BE"/>
            </w:rPr>
          </w:pPr>
          <w:hyperlink w:anchor="_Toc25830032" w:history="1">
            <w:r w:rsidR="00F47D9D" w:rsidRPr="00DD53BB">
              <w:rPr>
                <w:rStyle w:val="Lienhypertexte"/>
              </w:rPr>
              <w:t>Calcule-t-on le Nutri-Score sur le produit avec le liquide de couverture?</w:t>
            </w:r>
            <w:r w:rsidR="00F47D9D">
              <w:rPr>
                <w:webHidden/>
              </w:rPr>
              <w:tab/>
            </w:r>
            <w:r w:rsidR="00F47D9D">
              <w:rPr>
                <w:webHidden/>
              </w:rPr>
              <w:fldChar w:fldCharType="begin"/>
            </w:r>
            <w:r w:rsidR="00F47D9D">
              <w:rPr>
                <w:webHidden/>
              </w:rPr>
              <w:instrText xml:space="preserve"> PAGEREF _Toc25830032 \h </w:instrText>
            </w:r>
            <w:r w:rsidR="00F47D9D">
              <w:rPr>
                <w:webHidden/>
              </w:rPr>
            </w:r>
            <w:r w:rsidR="00F47D9D">
              <w:rPr>
                <w:webHidden/>
              </w:rPr>
              <w:fldChar w:fldCharType="separate"/>
            </w:r>
            <w:r w:rsidR="00F47D9D">
              <w:rPr>
                <w:webHidden/>
              </w:rPr>
              <w:t>6</w:t>
            </w:r>
            <w:r w:rsidR="00F47D9D">
              <w:rPr>
                <w:webHidden/>
              </w:rPr>
              <w:fldChar w:fldCharType="end"/>
            </w:r>
          </w:hyperlink>
        </w:p>
        <w:p w14:paraId="729D8C17" w14:textId="519A126F" w:rsidR="00F47D9D" w:rsidRDefault="003A6959">
          <w:pPr>
            <w:pStyle w:val="TM2"/>
            <w:rPr>
              <w:rFonts w:eastAsiaTheme="minorEastAsia" w:cstheme="minorBidi"/>
              <w:bCs w:val="0"/>
              <w:smallCaps w:val="0"/>
              <w:sz w:val="22"/>
              <w:szCs w:val="22"/>
              <w:lang w:val="fr-BE" w:eastAsia="fr-BE"/>
            </w:rPr>
          </w:pPr>
          <w:hyperlink w:anchor="_Toc25830033" w:history="1">
            <w:r w:rsidR="00F47D9D" w:rsidRPr="00DD53BB">
              <w:rPr>
                <w:rStyle w:val="Lienhypertexte"/>
              </w:rPr>
              <w:t>Pour les aliments liquides, calcule-t-on le score pour 100 g ou pour 100 mL ?</w:t>
            </w:r>
            <w:r w:rsidR="00F47D9D">
              <w:rPr>
                <w:webHidden/>
              </w:rPr>
              <w:tab/>
            </w:r>
            <w:r w:rsidR="00F47D9D">
              <w:rPr>
                <w:webHidden/>
              </w:rPr>
              <w:fldChar w:fldCharType="begin"/>
            </w:r>
            <w:r w:rsidR="00F47D9D">
              <w:rPr>
                <w:webHidden/>
              </w:rPr>
              <w:instrText xml:space="preserve"> PAGEREF _Toc25830033 \h </w:instrText>
            </w:r>
            <w:r w:rsidR="00F47D9D">
              <w:rPr>
                <w:webHidden/>
              </w:rPr>
            </w:r>
            <w:r w:rsidR="00F47D9D">
              <w:rPr>
                <w:webHidden/>
              </w:rPr>
              <w:fldChar w:fldCharType="separate"/>
            </w:r>
            <w:r w:rsidR="00F47D9D">
              <w:rPr>
                <w:webHidden/>
              </w:rPr>
              <w:t>6</w:t>
            </w:r>
            <w:r w:rsidR="00F47D9D">
              <w:rPr>
                <w:webHidden/>
              </w:rPr>
              <w:fldChar w:fldCharType="end"/>
            </w:r>
          </w:hyperlink>
        </w:p>
        <w:p w14:paraId="211433D0" w14:textId="15B53C73" w:rsidR="00F47D9D" w:rsidRDefault="003A6959">
          <w:pPr>
            <w:pStyle w:val="TM2"/>
            <w:rPr>
              <w:rFonts w:eastAsiaTheme="minorEastAsia" w:cstheme="minorBidi"/>
              <w:bCs w:val="0"/>
              <w:smallCaps w:val="0"/>
              <w:sz w:val="22"/>
              <w:szCs w:val="22"/>
              <w:lang w:val="fr-BE" w:eastAsia="fr-BE"/>
            </w:rPr>
          </w:pPr>
          <w:hyperlink w:anchor="_Toc25830034" w:history="1">
            <w:r w:rsidR="00F47D9D" w:rsidRPr="00DD53BB">
              <w:rPr>
                <w:rStyle w:val="Lienhypertexte"/>
              </w:rPr>
              <w:t>Pourquoi la composante « Fruits, légumes, légumineuses et fruits à coque » a-t-elle été modifiée et quel est le délai pour se mettre en conformité ?</w:t>
            </w:r>
            <w:r w:rsidR="00F47D9D">
              <w:rPr>
                <w:webHidden/>
              </w:rPr>
              <w:tab/>
            </w:r>
            <w:r w:rsidR="00F47D9D">
              <w:rPr>
                <w:webHidden/>
              </w:rPr>
              <w:fldChar w:fldCharType="begin"/>
            </w:r>
            <w:r w:rsidR="00F47D9D">
              <w:rPr>
                <w:webHidden/>
              </w:rPr>
              <w:instrText xml:space="preserve"> PAGEREF _Toc25830034 \h </w:instrText>
            </w:r>
            <w:r w:rsidR="00F47D9D">
              <w:rPr>
                <w:webHidden/>
              </w:rPr>
            </w:r>
            <w:r w:rsidR="00F47D9D">
              <w:rPr>
                <w:webHidden/>
              </w:rPr>
              <w:fldChar w:fldCharType="separate"/>
            </w:r>
            <w:r w:rsidR="00F47D9D">
              <w:rPr>
                <w:webHidden/>
              </w:rPr>
              <w:t>6</w:t>
            </w:r>
            <w:r w:rsidR="00F47D9D">
              <w:rPr>
                <w:webHidden/>
              </w:rPr>
              <w:fldChar w:fldCharType="end"/>
            </w:r>
          </w:hyperlink>
        </w:p>
        <w:p w14:paraId="1F1463F1" w14:textId="02C94122" w:rsidR="00F47D9D" w:rsidRDefault="003A6959">
          <w:pPr>
            <w:pStyle w:val="TM1"/>
            <w:tabs>
              <w:tab w:val="left" w:pos="440"/>
              <w:tab w:val="right" w:leader="dot" w:pos="9488"/>
            </w:tabs>
            <w:rPr>
              <w:rFonts w:eastAsiaTheme="minorEastAsia" w:cstheme="minorBidi"/>
              <w:b w:val="0"/>
              <w:bCs w:val="0"/>
              <w:caps w:val="0"/>
              <w:noProof/>
              <w:sz w:val="22"/>
              <w:szCs w:val="22"/>
              <w:lang w:val="fr-BE" w:eastAsia="fr-BE"/>
            </w:rPr>
          </w:pPr>
          <w:hyperlink w:anchor="_Toc25830035" w:history="1">
            <w:r w:rsidR="00F47D9D" w:rsidRPr="00DD53BB">
              <w:rPr>
                <w:rStyle w:val="Lienhypertexte"/>
                <w:noProof/>
              </w:rPr>
              <w:t>II.</w:t>
            </w:r>
            <w:r w:rsidR="00F47D9D">
              <w:rPr>
                <w:rFonts w:eastAsiaTheme="minorEastAsia" w:cstheme="minorBidi"/>
                <w:b w:val="0"/>
                <w:bCs w:val="0"/>
                <w:caps w:val="0"/>
                <w:noProof/>
                <w:sz w:val="22"/>
                <w:szCs w:val="22"/>
                <w:lang w:val="fr-BE" w:eastAsia="fr-BE"/>
              </w:rPr>
              <w:tab/>
            </w:r>
            <w:r w:rsidR="00F47D9D" w:rsidRPr="00DD53BB">
              <w:rPr>
                <w:rStyle w:val="Lienhypertexte"/>
                <w:noProof/>
              </w:rPr>
              <w:t>Adaptation du score pour les aliments et les boissons</w:t>
            </w:r>
            <w:r w:rsidR="00F47D9D">
              <w:rPr>
                <w:noProof/>
                <w:webHidden/>
              </w:rPr>
              <w:tab/>
            </w:r>
            <w:r w:rsidR="00F47D9D">
              <w:rPr>
                <w:noProof/>
                <w:webHidden/>
              </w:rPr>
              <w:fldChar w:fldCharType="begin"/>
            </w:r>
            <w:r w:rsidR="00F47D9D">
              <w:rPr>
                <w:noProof/>
                <w:webHidden/>
              </w:rPr>
              <w:instrText xml:space="preserve"> PAGEREF _Toc25830035 \h </w:instrText>
            </w:r>
            <w:r w:rsidR="00F47D9D">
              <w:rPr>
                <w:noProof/>
                <w:webHidden/>
              </w:rPr>
            </w:r>
            <w:r w:rsidR="00F47D9D">
              <w:rPr>
                <w:noProof/>
                <w:webHidden/>
              </w:rPr>
              <w:fldChar w:fldCharType="separate"/>
            </w:r>
            <w:r w:rsidR="00F47D9D">
              <w:rPr>
                <w:noProof/>
                <w:webHidden/>
              </w:rPr>
              <w:t>6</w:t>
            </w:r>
            <w:r w:rsidR="00F47D9D">
              <w:rPr>
                <w:noProof/>
                <w:webHidden/>
              </w:rPr>
              <w:fldChar w:fldCharType="end"/>
            </w:r>
          </w:hyperlink>
        </w:p>
        <w:p w14:paraId="6C4AE2EC" w14:textId="5ACBC769" w:rsidR="00F47D9D" w:rsidRDefault="003A6959">
          <w:pPr>
            <w:pStyle w:val="TM2"/>
            <w:rPr>
              <w:rFonts w:eastAsiaTheme="minorEastAsia" w:cstheme="minorBidi"/>
              <w:bCs w:val="0"/>
              <w:smallCaps w:val="0"/>
              <w:sz w:val="22"/>
              <w:szCs w:val="22"/>
              <w:lang w:val="fr-BE" w:eastAsia="fr-BE"/>
            </w:rPr>
          </w:pPr>
          <w:hyperlink w:anchor="_Toc25830036" w:history="1">
            <w:r w:rsidR="00F47D9D" w:rsidRPr="00DD53BB">
              <w:rPr>
                <w:rStyle w:val="Lienhypertexte"/>
              </w:rPr>
              <w:t>Quelles matières grasses ajoutées sont concernées par l’adaptation du Nutri-Score?</w:t>
            </w:r>
            <w:r w:rsidR="00F47D9D">
              <w:rPr>
                <w:webHidden/>
              </w:rPr>
              <w:tab/>
            </w:r>
            <w:r w:rsidR="00F47D9D">
              <w:rPr>
                <w:webHidden/>
              </w:rPr>
              <w:fldChar w:fldCharType="begin"/>
            </w:r>
            <w:r w:rsidR="00F47D9D">
              <w:rPr>
                <w:webHidden/>
              </w:rPr>
              <w:instrText xml:space="preserve"> PAGEREF _Toc25830036 \h </w:instrText>
            </w:r>
            <w:r w:rsidR="00F47D9D">
              <w:rPr>
                <w:webHidden/>
              </w:rPr>
            </w:r>
            <w:r w:rsidR="00F47D9D">
              <w:rPr>
                <w:webHidden/>
              </w:rPr>
              <w:fldChar w:fldCharType="separate"/>
            </w:r>
            <w:r w:rsidR="00F47D9D">
              <w:rPr>
                <w:webHidden/>
              </w:rPr>
              <w:t>6</w:t>
            </w:r>
            <w:r w:rsidR="00F47D9D">
              <w:rPr>
                <w:webHidden/>
              </w:rPr>
              <w:fldChar w:fldCharType="end"/>
            </w:r>
          </w:hyperlink>
        </w:p>
        <w:p w14:paraId="0FF077CA" w14:textId="6912A467" w:rsidR="00F47D9D" w:rsidRDefault="003A6959">
          <w:pPr>
            <w:pStyle w:val="TM2"/>
            <w:rPr>
              <w:rFonts w:eastAsiaTheme="minorEastAsia" w:cstheme="minorBidi"/>
              <w:bCs w:val="0"/>
              <w:smallCaps w:val="0"/>
              <w:sz w:val="22"/>
              <w:szCs w:val="22"/>
              <w:lang w:val="fr-BE" w:eastAsia="fr-BE"/>
            </w:rPr>
          </w:pPr>
          <w:hyperlink w:anchor="_Toc25830037" w:history="1">
            <w:r w:rsidR="00F47D9D" w:rsidRPr="00DD53BB">
              <w:rPr>
                <w:rStyle w:val="Lienhypertexte"/>
              </w:rPr>
              <w:t>Quels fromages sont concernés par l’adaptation du Nutri-Score ?</w:t>
            </w:r>
            <w:r w:rsidR="00F47D9D">
              <w:rPr>
                <w:webHidden/>
              </w:rPr>
              <w:tab/>
            </w:r>
            <w:r w:rsidR="00F47D9D">
              <w:rPr>
                <w:webHidden/>
              </w:rPr>
              <w:fldChar w:fldCharType="begin"/>
            </w:r>
            <w:r w:rsidR="00F47D9D">
              <w:rPr>
                <w:webHidden/>
              </w:rPr>
              <w:instrText xml:space="preserve"> PAGEREF _Toc25830037 \h </w:instrText>
            </w:r>
            <w:r w:rsidR="00F47D9D">
              <w:rPr>
                <w:webHidden/>
              </w:rPr>
            </w:r>
            <w:r w:rsidR="00F47D9D">
              <w:rPr>
                <w:webHidden/>
              </w:rPr>
              <w:fldChar w:fldCharType="separate"/>
            </w:r>
            <w:r w:rsidR="00F47D9D">
              <w:rPr>
                <w:webHidden/>
              </w:rPr>
              <w:t>7</w:t>
            </w:r>
            <w:r w:rsidR="00F47D9D">
              <w:rPr>
                <w:webHidden/>
              </w:rPr>
              <w:fldChar w:fldCharType="end"/>
            </w:r>
          </w:hyperlink>
        </w:p>
        <w:p w14:paraId="17304432" w14:textId="4BCC3AE2" w:rsidR="00F47D9D" w:rsidRDefault="003A6959">
          <w:pPr>
            <w:pStyle w:val="TM2"/>
            <w:rPr>
              <w:rFonts w:eastAsiaTheme="minorEastAsia" w:cstheme="minorBidi"/>
              <w:bCs w:val="0"/>
              <w:smallCaps w:val="0"/>
              <w:sz w:val="22"/>
              <w:szCs w:val="22"/>
              <w:lang w:val="fr-BE" w:eastAsia="fr-BE"/>
            </w:rPr>
          </w:pPr>
          <w:hyperlink w:anchor="_Toc25830038" w:history="1">
            <w:r w:rsidR="00F47D9D" w:rsidRPr="00DD53BB">
              <w:rPr>
                <w:rStyle w:val="Lienhypertexte"/>
              </w:rPr>
              <w:t>Quelles boissons sont concernées par l’adaptation du Nutri-Score?</w:t>
            </w:r>
            <w:r w:rsidR="00F47D9D">
              <w:rPr>
                <w:webHidden/>
              </w:rPr>
              <w:tab/>
            </w:r>
            <w:r w:rsidR="00F47D9D">
              <w:rPr>
                <w:webHidden/>
              </w:rPr>
              <w:fldChar w:fldCharType="begin"/>
            </w:r>
            <w:r w:rsidR="00F47D9D">
              <w:rPr>
                <w:webHidden/>
              </w:rPr>
              <w:instrText xml:space="preserve"> PAGEREF _Toc25830038 \h </w:instrText>
            </w:r>
            <w:r w:rsidR="00F47D9D">
              <w:rPr>
                <w:webHidden/>
              </w:rPr>
            </w:r>
            <w:r w:rsidR="00F47D9D">
              <w:rPr>
                <w:webHidden/>
              </w:rPr>
              <w:fldChar w:fldCharType="separate"/>
            </w:r>
            <w:r w:rsidR="00F47D9D">
              <w:rPr>
                <w:webHidden/>
              </w:rPr>
              <w:t>7</w:t>
            </w:r>
            <w:r w:rsidR="00F47D9D">
              <w:rPr>
                <w:webHidden/>
              </w:rPr>
              <w:fldChar w:fldCharType="end"/>
            </w:r>
          </w:hyperlink>
        </w:p>
        <w:p w14:paraId="31B4F467" w14:textId="78C44823" w:rsidR="00F47D9D" w:rsidRDefault="003A6959">
          <w:pPr>
            <w:pStyle w:val="TM2"/>
            <w:rPr>
              <w:rFonts w:eastAsiaTheme="minorEastAsia" w:cstheme="minorBidi"/>
              <w:bCs w:val="0"/>
              <w:smallCaps w:val="0"/>
              <w:sz w:val="22"/>
              <w:szCs w:val="22"/>
              <w:lang w:val="fr-BE" w:eastAsia="fr-BE"/>
            </w:rPr>
          </w:pPr>
          <w:hyperlink w:anchor="_Toc25830039" w:history="1">
            <w:r w:rsidR="00F47D9D" w:rsidRPr="00DD53BB">
              <w:rPr>
                <w:rStyle w:val="Lienhypertexte"/>
              </w:rPr>
              <w:t>Les boissons alcoolisées sont-elles concernées ?</w:t>
            </w:r>
            <w:r w:rsidR="00F47D9D">
              <w:rPr>
                <w:webHidden/>
              </w:rPr>
              <w:tab/>
            </w:r>
            <w:r w:rsidR="00F47D9D">
              <w:rPr>
                <w:webHidden/>
              </w:rPr>
              <w:fldChar w:fldCharType="begin"/>
            </w:r>
            <w:r w:rsidR="00F47D9D">
              <w:rPr>
                <w:webHidden/>
              </w:rPr>
              <w:instrText xml:space="preserve"> PAGEREF _Toc25830039 \h </w:instrText>
            </w:r>
            <w:r w:rsidR="00F47D9D">
              <w:rPr>
                <w:webHidden/>
              </w:rPr>
            </w:r>
            <w:r w:rsidR="00F47D9D">
              <w:rPr>
                <w:webHidden/>
              </w:rPr>
              <w:fldChar w:fldCharType="separate"/>
            </w:r>
            <w:r w:rsidR="00F47D9D">
              <w:rPr>
                <w:webHidden/>
              </w:rPr>
              <w:t>8</w:t>
            </w:r>
            <w:r w:rsidR="00F47D9D">
              <w:rPr>
                <w:webHidden/>
              </w:rPr>
              <w:fldChar w:fldCharType="end"/>
            </w:r>
          </w:hyperlink>
        </w:p>
        <w:p w14:paraId="0610DCC7" w14:textId="16973629" w:rsidR="00F47D9D" w:rsidRDefault="003A6959">
          <w:pPr>
            <w:pStyle w:val="TM1"/>
            <w:tabs>
              <w:tab w:val="left" w:pos="440"/>
              <w:tab w:val="right" w:leader="dot" w:pos="9488"/>
            </w:tabs>
            <w:rPr>
              <w:rFonts w:eastAsiaTheme="minorEastAsia" w:cstheme="minorBidi"/>
              <w:b w:val="0"/>
              <w:bCs w:val="0"/>
              <w:caps w:val="0"/>
              <w:noProof/>
              <w:sz w:val="22"/>
              <w:szCs w:val="22"/>
              <w:lang w:val="fr-BE" w:eastAsia="fr-BE"/>
            </w:rPr>
          </w:pPr>
          <w:hyperlink w:anchor="_Toc25830040" w:history="1">
            <w:r w:rsidR="00F47D9D" w:rsidRPr="00DD53BB">
              <w:rPr>
                <w:rStyle w:val="Lienhypertexte"/>
                <w:noProof/>
              </w:rPr>
              <w:t>III.</w:t>
            </w:r>
            <w:r w:rsidR="00F47D9D">
              <w:rPr>
                <w:rFonts w:eastAsiaTheme="minorEastAsia" w:cstheme="minorBidi"/>
                <w:b w:val="0"/>
                <w:bCs w:val="0"/>
                <w:caps w:val="0"/>
                <w:noProof/>
                <w:sz w:val="22"/>
                <w:szCs w:val="22"/>
                <w:lang w:val="fr-BE" w:eastAsia="fr-BE"/>
              </w:rPr>
              <w:tab/>
            </w:r>
            <w:r w:rsidR="00F47D9D" w:rsidRPr="00DD53BB">
              <w:rPr>
                <w:rStyle w:val="Lienhypertexte"/>
                <w:noProof/>
              </w:rPr>
              <w:t>Aliments concernés par l’application du Nutri-Score</w:t>
            </w:r>
            <w:r w:rsidR="00F47D9D">
              <w:rPr>
                <w:noProof/>
                <w:webHidden/>
              </w:rPr>
              <w:tab/>
            </w:r>
            <w:r w:rsidR="00F47D9D">
              <w:rPr>
                <w:noProof/>
                <w:webHidden/>
              </w:rPr>
              <w:fldChar w:fldCharType="begin"/>
            </w:r>
            <w:r w:rsidR="00F47D9D">
              <w:rPr>
                <w:noProof/>
                <w:webHidden/>
              </w:rPr>
              <w:instrText xml:space="preserve"> PAGEREF _Toc25830040 \h </w:instrText>
            </w:r>
            <w:r w:rsidR="00F47D9D">
              <w:rPr>
                <w:noProof/>
                <w:webHidden/>
              </w:rPr>
            </w:r>
            <w:r w:rsidR="00F47D9D">
              <w:rPr>
                <w:noProof/>
                <w:webHidden/>
              </w:rPr>
              <w:fldChar w:fldCharType="separate"/>
            </w:r>
            <w:r w:rsidR="00F47D9D">
              <w:rPr>
                <w:noProof/>
                <w:webHidden/>
              </w:rPr>
              <w:t>8</w:t>
            </w:r>
            <w:r w:rsidR="00F47D9D">
              <w:rPr>
                <w:noProof/>
                <w:webHidden/>
              </w:rPr>
              <w:fldChar w:fldCharType="end"/>
            </w:r>
          </w:hyperlink>
        </w:p>
        <w:p w14:paraId="4FF26B19" w14:textId="66530F6A" w:rsidR="00F47D9D" w:rsidRDefault="003A6959">
          <w:pPr>
            <w:pStyle w:val="TM2"/>
            <w:rPr>
              <w:rFonts w:eastAsiaTheme="minorEastAsia" w:cstheme="minorBidi"/>
              <w:bCs w:val="0"/>
              <w:smallCaps w:val="0"/>
              <w:sz w:val="22"/>
              <w:szCs w:val="22"/>
              <w:lang w:val="fr-BE" w:eastAsia="fr-BE"/>
            </w:rPr>
          </w:pPr>
          <w:hyperlink w:anchor="_Toc25830041" w:history="1">
            <w:r w:rsidR="00F47D9D" w:rsidRPr="00DD53BB">
              <w:rPr>
                <w:rStyle w:val="Lienhypertexte"/>
              </w:rPr>
              <w:t>Quels sont les produits concernés par le Nutri-Score ?</w:t>
            </w:r>
            <w:r w:rsidR="00F47D9D">
              <w:rPr>
                <w:webHidden/>
              </w:rPr>
              <w:tab/>
            </w:r>
            <w:r w:rsidR="00F47D9D">
              <w:rPr>
                <w:webHidden/>
              </w:rPr>
              <w:fldChar w:fldCharType="begin"/>
            </w:r>
            <w:r w:rsidR="00F47D9D">
              <w:rPr>
                <w:webHidden/>
              </w:rPr>
              <w:instrText xml:space="preserve"> PAGEREF _Toc25830041 \h </w:instrText>
            </w:r>
            <w:r w:rsidR="00F47D9D">
              <w:rPr>
                <w:webHidden/>
              </w:rPr>
            </w:r>
            <w:r w:rsidR="00F47D9D">
              <w:rPr>
                <w:webHidden/>
              </w:rPr>
              <w:fldChar w:fldCharType="separate"/>
            </w:r>
            <w:r w:rsidR="00F47D9D">
              <w:rPr>
                <w:webHidden/>
              </w:rPr>
              <w:t>8</w:t>
            </w:r>
            <w:r w:rsidR="00F47D9D">
              <w:rPr>
                <w:webHidden/>
              </w:rPr>
              <w:fldChar w:fldCharType="end"/>
            </w:r>
          </w:hyperlink>
        </w:p>
        <w:p w14:paraId="22038FC0" w14:textId="169BEE64" w:rsidR="00F47D9D" w:rsidRDefault="003A6959">
          <w:pPr>
            <w:pStyle w:val="TM2"/>
            <w:rPr>
              <w:rFonts w:eastAsiaTheme="minorEastAsia" w:cstheme="minorBidi"/>
              <w:bCs w:val="0"/>
              <w:smallCaps w:val="0"/>
              <w:sz w:val="22"/>
              <w:szCs w:val="22"/>
              <w:lang w:val="fr-BE" w:eastAsia="fr-BE"/>
            </w:rPr>
          </w:pPr>
          <w:hyperlink w:anchor="_Toc25830042" w:history="1">
            <w:r w:rsidR="00F47D9D" w:rsidRPr="00DD53BB">
              <w:rPr>
                <w:rStyle w:val="Lienhypertexte"/>
              </w:rPr>
              <w:t>Quels sont les produits non concernés par le Nutri-Score ?</w:t>
            </w:r>
            <w:r w:rsidR="00F47D9D">
              <w:rPr>
                <w:webHidden/>
              </w:rPr>
              <w:tab/>
            </w:r>
            <w:r w:rsidR="00F47D9D">
              <w:rPr>
                <w:webHidden/>
              </w:rPr>
              <w:fldChar w:fldCharType="begin"/>
            </w:r>
            <w:r w:rsidR="00F47D9D">
              <w:rPr>
                <w:webHidden/>
              </w:rPr>
              <w:instrText xml:space="preserve"> PAGEREF _Toc25830042 \h </w:instrText>
            </w:r>
            <w:r w:rsidR="00F47D9D">
              <w:rPr>
                <w:webHidden/>
              </w:rPr>
            </w:r>
            <w:r w:rsidR="00F47D9D">
              <w:rPr>
                <w:webHidden/>
              </w:rPr>
              <w:fldChar w:fldCharType="separate"/>
            </w:r>
            <w:r w:rsidR="00F47D9D">
              <w:rPr>
                <w:webHidden/>
              </w:rPr>
              <w:t>8</w:t>
            </w:r>
            <w:r w:rsidR="00F47D9D">
              <w:rPr>
                <w:webHidden/>
              </w:rPr>
              <w:fldChar w:fldCharType="end"/>
            </w:r>
          </w:hyperlink>
        </w:p>
        <w:p w14:paraId="7DAE8147" w14:textId="00EDC64C" w:rsidR="00F47D9D" w:rsidRDefault="003A6959">
          <w:pPr>
            <w:pStyle w:val="TM2"/>
            <w:rPr>
              <w:rFonts w:eastAsiaTheme="minorEastAsia" w:cstheme="minorBidi"/>
              <w:bCs w:val="0"/>
              <w:smallCaps w:val="0"/>
              <w:sz w:val="22"/>
              <w:szCs w:val="22"/>
              <w:lang w:val="fr-BE" w:eastAsia="fr-BE"/>
            </w:rPr>
          </w:pPr>
          <w:hyperlink w:anchor="_Toc25830043" w:history="1">
            <w:r w:rsidR="00F47D9D" w:rsidRPr="00DD53BB">
              <w:rPr>
                <w:rStyle w:val="Lienhypertexte"/>
              </w:rPr>
              <w:t>Est-il possible d’apposer le Nutri-Score sur des produits auxquels ne s’applique pas l’obligation de déclaration nutritionnelle ?</w:t>
            </w:r>
            <w:r w:rsidR="00F47D9D">
              <w:rPr>
                <w:webHidden/>
              </w:rPr>
              <w:tab/>
            </w:r>
            <w:r w:rsidR="00F47D9D">
              <w:rPr>
                <w:webHidden/>
              </w:rPr>
              <w:fldChar w:fldCharType="begin"/>
            </w:r>
            <w:r w:rsidR="00F47D9D">
              <w:rPr>
                <w:webHidden/>
              </w:rPr>
              <w:instrText xml:space="preserve"> PAGEREF _Toc25830043 \h </w:instrText>
            </w:r>
            <w:r w:rsidR="00F47D9D">
              <w:rPr>
                <w:webHidden/>
              </w:rPr>
            </w:r>
            <w:r w:rsidR="00F47D9D">
              <w:rPr>
                <w:webHidden/>
              </w:rPr>
              <w:fldChar w:fldCharType="separate"/>
            </w:r>
            <w:r w:rsidR="00F47D9D">
              <w:rPr>
                <w:webHidden/>
              </w:rPr>
              <w:t>10</w:t>
            </w:r>
            <w:r w:rsidR="00F47D9D">
              <w:rPr>
                <w:webHidden/>
              </w:rPr>
              <w:fldChar w:fldCharType="end"/>
            </w:r>
          </w:hyperlink>
        </w:p>
        <w:p w14:paraId="2AA27A67" w14:textId="05E530FF" w:rsidR="00F47D9D" w:rsidRDefault="003A6959">
          <w:pPr>
            <w:pStyle w:val="TM2"/>
            <w:rPr>
              <w:rFonts w:eastAsiaTheme="minorEastAsia" w:cstheme="minorBidi"/>
              <w:bCs w:val="0"/>
              <w:smallCaps w:val="0"/>
              <w:sz w:val="22"/>
              <w:szCs w:val="22"/>
              <w:lang w:val="fr-BE" w:eastAsia="fr-BE"/>
            </w:rPr>
          </w:pPr>
          <w:hyperlink w:anchor="_Toc25830044" w:history="1">
            <w:r w:rsidR="00F47D9D" w:rsidRPr="00DD53BB">
              <w:rPr>
                <w:rStyle w:val="Lienhypertexte"/>
              </w:rPr>
              <w:t>Est-il possible d’appliquer le Nutri-Score sur des recettes ?</w:t>
            </w:r>
            <w:r w:rsidR="00F47D9D">
              <w:rPr>
                <w:webHidden/>
              </w:rPr>
              <w:tab/>
            </w:r>
            <w:r w:rsidR="00F47D9D">
              <w:rPr>
                <w:webHidden/>
              </w:rPr>
              <w:fldChar w:fldCharType="begin"/>
            </w:r>
            <w:r w:rsidR="00F47D9D">
              <w:rPr>
                <w:webHidden/>
              </w:rPr>
              <w:instrText xml:space="preserve"> PAGEREF _Toc25830044 \h </w:instrText>
            </w:r>
            <w:r w:rsidR="00F47D9D">
              <w:rPr>
                <w:webHidden/>
              </w:rPr>
            </w:r>
            <w:r w:rsidR="00F47D9D">
              <w:rPr>
                <w:webHidden/>
              </w:rPr>
              <w:fldChar w:fldCharType="separate"/>
            </w:r>
            <w:r w:rsidR="00F47D9D">
              <w:rPr>
                <w:webHidden/>
              </w:rPr>
              <w:t>10</w:t>
            </w:r>
            <w:r w:rsidR="00F47D9D">
              <w:rPr>
                <w:webHidden/>
              </w:rPr>
              <w:fldChar w:fldCharType="end"/>
            </w:r>
          </w:hyperlink>
        </w:p>
        <w:p w14:paraId="363E93C4" w14:textId="31F3AD98" w:rsidR="00F47D9D" w:rsidRDefault="003A6959">
          <w:pPr>
            <w:pStyle w:val="TM2"/>
            <w:rPr>
              <w:rFonts w:eastAsiaTheme="minorEastAsia" w:cstheme="minorBidi"/>
              <w:bCs w:val="0"/>
              <w:smallCaps w:val="0"/>
              <w:sz w:val="22"/>
              <w:szCs w:val="22"/>
              <w:lang w:val="fr-BE" w:eastAsia="fr-BE"/>
            </w:rPr>
          </w:pPr>
          <w:hyperlink w:anchor="_Toc25830045" w:history="1">
            <w:r w:rsidR="00F47D9D" w:rsidRPr="00DD53BB">
              <w:rPr>
                <w:rStyle w:val="Lienhypertexte"/>
              </w:rPr>
              <w:t>Dans des relations commerciales entre une entreprises cliente et son fournisseur, peut-on utiliser le Nutri-Score sur les produits dits « ingrédients » entrant dans la composition d’une recette sans adhérer au Nutri-Score ?</w:t>
            </w:r>
            <w:r w:rsidR="00F47D9D">
              <w:rPr>
                <w:webHidden/>
              </w:rPr>
              <w:tab/>
            </w:r>
            <w:r w:rsidR="00F47D9D">
              <w:rPr>
                <w:webHidden/>
              </w:rPr>
              <w:fldChar w:fldCharType="begin"/>
            </w:r>
            <w:r w:rsidR="00F47D9D">
              <w:rPr>
                <w:webHidden/>
              </w:rPr>
              <w:instrText xml:space="preserve"> PAGEREF _Toc25830045 \h </w:instrText>
            </w:r>
            <w:r w:rsidR="00F47D9D">
              <w:rPr>
                <w:webHidden/>
              </w:rPr>
            </w:r>
            <w:r w:rsidR="00F47D9D">
              <w:rPr>
                <w:webHidden/>
              </w:rPr>
              <w:fldChar w:fldCharType="separate"/>
            </w:r>
            <w:r w:rsidR="00F47D9D">
              <w:rPr>
                <w:webHidden/>
              </w:rPr>
              <w:t>10</w:t>
            </w:r>
            <w:r w:rsidR="00F47D9D">
              <w:rPr>
                <w:webHidden/>
              </w:rPr>
              <w:fldChar w:fldCharType="end"/>
            </w:r>
          </w:hyperlink>
        </w:p>
        <w:p w14:paraId="19B79195" w14:textId="72150D14" w:rsidR="00F47D9D" w:rsidRDefault="003A6959">
          <w:pPr>
            <w:pStyle w:val="TM2"/>
            <w:rPr>
              <w:rFonts w:eastAsiaTheme="minorEastAsia" w:cstheme="minorBidi"/>
              <w:bCs w:val="0"/>
              <w:smallCaps w:val="0"/>
              <w:sz w:val="22"/>
              <w:szCs w:val="22"/>
              <w:lang w:val="fr-BE" w:eastAsia="fr-BE"/>
            </w:rPr>
          </w:pPr>
          <w:hyperlink w:anchor="_Toc25830046" w:history="1">
            <w:r w:rsidR="00F47D9D" w:rsidRPr="00DD53BB">
              <w:rPr>
                <w:rStyle w:val="Lienhypertexte"/>
              </w:rPr>
              <w:t>Dans les cas des assortiments, faut-il apposer plusieurs Nutri-Score ?</w:t>
            </w:r>
            <w:r w:rsidR="00F47D9D">
              <w:rPr>
                <w:webHidden/>
              </w:rPr>
              <w:tab/>
            </w:r>
            <w:r w:rsidR="00F47D9D">
              <w:rPr>
                <w:webHidden/>
              </w:rPr>
              <w:fldChar w:fldCharType="begin"/>
            </w:r>
            <w:r w:rsidR="00F47D9D">
              <w:rPr>
                <w:webHidden/>
              </w:rPr>
              <w:instrText xml:space="preserve"> PAGEREF _Toc25830046 \h </w:instrText>
            </w:r>
            <w:r w:rsidR="00F47D9D">
              <w:rPr>
                <w:webHidden/>
              </w:rPr>
            </w:r>
            <w:r w:rsidR="00F47D9D">
              <w:rPr>
                <w:webHidden/>
              </w:rPr>
              <w:fldChar w:fldCharType="separate"/>
            </w:r>
            <w:r w:rsidR="00F47D9D">
              <w:rPr>
                <w:webHidden/>
              </w:rPr>
              <w:t>11</w:t>
            </w:r>
            <w:r w:rsidR="00F47D9D">
              <w:rPr>
                <w:webHidden/>
              </w:rPr>
              <w:fldChar w:fldCharType="end"/>
            </w:r>
          </w:hyperlink>
        </w:p>
        <w:p w14:paraId="3258D0A1" w14:textId="1BAA163A" w:rsidR="00F47D9D" w:rsidRDefault="003A6959">
          <w:pPr>
            <w:pStyle w:val="TM1"/>
            <w:tabs>
              <w:tab w:val="left" w:pos="660"/>
              <w:tab w:val="right" w:leader="dot" w:pos="9488"/>
            </w:tabs>
            <w:rPr>
              <w:rFonts w:eastAsiaTheme="minorEastAsia" w:cstheme="minorBidi"/>
              <w:b w:val="0"/>
              <w:bCs w:val="0"/>
              <w:caps w:val="0"/>
              <w:noProof/>
              <w:sz w:val="22"/>
              <w:szCs w:val="22"/>
              <w:lang w:val="fr-BE" w:eastAsia="fr-BE"/>
            </w:rPr>
          </w:pPr>
          <w:hyperlink w:anchor="_Toc25830047" w:history="1">
            <w:r w:rsidR="00F47D9D" w:rsidRPr="00DD53BB">
              <w:rPr>
                <w:rStyle w:val="Lienhypertexte"/>
                <w:noProof/>
              </w:rPr>
              <w:t>IV.</w:t>
            </w:r>
            <w:r w:rsidR="00F47D9D">
              <w:rPr>
                <w:rFonts w:eastAsiaTheme="minorEastAsia" w:cstheme="minorBidi"/>
                <w:b w:val="0"/>
                <w:bCs w:val="0"/>
                <w:caps w:val="0"/>
                <w:noProof/>
                <w:sz w:val="22"/>
                <w:szCs w:val="22"/>
                <w:lang w:val="fr-BE" w:eastAsia="fr-BE"/>
              </w:rPr>
              <w:tab/>
            </w:r>
            <w:r w:rsidR="00F47D9D" w:rsidRPr="00DD53BB">
              <w:rPr>
                <w:rStyle w:val="Lienhypertexte"/>
                <w:noProof/>
              </w:rPr>
              <w:t>Questions juridiques relatives au dispositif Nutri-Score</w:t>
            </w:r>
            <w:r w:rsidR="00F47D9D">
              <w:rPr>
                <w:noProof/>
                <w:webHidden/>
              </w:rPr>
              <w:tab/>
            </w:r>
            <w:r w:rsidR="00F47D9D">
              <w:rPr>
                <w:noProof/>
                <w:webHidden/>
              </w:rPr>
              <w:fldChar w:fldCharType="begin"/>
            </w:r>
            <w:r w:rsidR="00F47D9D">
              <w:rPr>
                <w:noProof/>
                <w:webHidden/>
              </w:rPr>
              <w:instrText xml:space="preserve"> PAGEREF _Toc25830047 \h </w:instrText>
            </w:r>
            <w:r w:rsidR="00F47D9D">
              <w:rPr>
                <w:noProof/>
                <w:webHidden/>
              </w:rPr>
            </w:r>
            <w:r w:rsidR="00F47D9D">
              <w:rPr>
                <w:noProof/>
                <w:webHidden/>
              </w:rPr>
              <w:fldChar w:fldCharType="separate"/>
            </w:r>
            <w:r w:rsidR="00F47D9D">
              <w:rPr>
                <w:noProof/>
                <w:webHidden/>
              </w:rPr>
              <w:t>11</w:t>
            </w:r>
            <w:r w:rsidR="00F47D9D">
              <w:rPr>
                <w:noProof/>
                <w:webHidden/>
              </w:rPr>
              <w:fldChar w:fldCharType="end"/>
            </w:r>
          </w:hyperlink>
        </w:p>
        <w:p w14:paraId="14487F9E" w14:textId="57FD9330" w:rsidR="00F47D9D" w:rsidRDefault="003A6959">
          <w:pPr>
            <w:pStyle w:val="TM2"/>
            <w:rPr>
              <w:rFonts w:eastAsiaTheme="minorEastAsia" w:cstheme="minorBidi"/>
              <w:bCs w:val="0"/>
              <w:smallCaps w:val="0"/>
              <w:sz w:val="22"/>
              <w:szCs w:val="22"/>
              <w:lang w:val="fr-BE" w:eastAsia="fr-BE"/>
            </w:rPr>
          </w:pPr>
          <w:hyperlink w:anchor="_Toc25830048" w:history="1">
            <w:r w:rsidR="00F47D9D" w:rsidRPr="00DD53BB">
              <w:rPr>
                <w:rStyle w:val="Lienhypertexte"/>
              </w:rPr>
              <w:t>Qui peut apposer le logo Nutri-Score sur ses marques et produits ?</w:t>
            </w:r>
            <w:r w:rsidR="00F47D9D">
              <w:rPr>
                <w:webHidden/>
              </w:rPr>
              <w:tab/>
            </w:r>
            <w:r w:rsidR="00F47D9D">
              <w:rPr>
                <w:webHidden/>
              </w:rPr>
              <w:fldChar w:fldCharType="begin"/>
            </w:r>
            <w:r w:rsidR="00F47D9D">
              <w:rPr>
                <w:webHidden/>
              </w:rPr>
              <w:instrText xml:space="preserve"> PAGEREF _Toc25830048 \h </w:instrText>
            </w:r>
            <w:r w:rsidR="00F47D9D">
              <w:rPr>
                <w:webHidden/>
              </w:rPr>
            </w:r>
            <w:r w:rsidR="00F47D9D">
              <w:rPr>
                <w:webHidden/>
              </w:rPr>
              <w:fldChar w:fldCharType="separate"/>
            </w:r>
            <w:r w:rsidR="00F47D9D">
              <w:rPr>
                <w:webHidden/>
              </w:rPr>
              <w:t>11</w:t>
            </w:r>
            <w:r w:rsidR="00F47D9D">
              <w:rPr>
                <w:webHidden/>
              </w:rPr>
              <w:fldChar w:fldCharType="end"/>
            </w:r>
          </w:hyperlink>
        </w:p>
        <w:p w14:paraId="3C547CAE" w14:textId="6597E8D5" w:rsidR="00F47D9D" w:rsidRDefault="003A6959">
          <w:pPr>
            <w:pStyle w:val="TM2"/>
            <w:rPr>
              <w:rFonts w:eastAsiaTheme="minorEastAsia" w:cstheme="minorBidi"/>
              <w:bCs w:val="0"/>
              <w:smallCaps w:val="0"/>
              <w:sz w:val="22"/>
              <w:szCs w:val="22"/>
              <w:lang w:val="fr-BE" w:eastAsia="fr-BE"/>
            </w:rPr>
          </w:pPr>
          <w:hyperlink w:anchor="_Toc25830049" w:history="1">
            <w:r w:rsidR="00F47D9D" w:rsidRPr="00DD53BB">
              <w:rPr>
                <w:rStyle w:val="Lienhypertexte"/>
              </w:rPr>
              <w:t>Comment recevoir les documents de mise en œuvre du Nutri-Score?</w:t>
            </w:r>
            <w:r w:rsidR="00F47D9D">
              <w:rPr>
                <w:webHidden/>
              </w:rPr>
              <w:tab/>
            </w:r>
            <w:r w:rsidR="00F47D9D">
              <w:rPr>
                <w:webHidden/>
              </w:rPr>
              <w:fldChar w:fldCharType="begin"/>
            </w:r>
            <w:r w:rsidR="00F47D9D">
              <w:rPr>
                <w:webHidden/>
              </w:rPr>
              <w:instrText xml:space="preserve"> PAGEREF _Toc25830049 \h </w:instrText>
            </w:r>
            <w:r w:rsidR="00F47D9D">
              <w:rPr>
                <w:webHidden/>
              </w:rPr>
            </w:r>
            <w:r w:rsidR="00F47D9D">
              <w:rPr>
                <w:webHidden/>
              </w:rPr>
              <w:fldChar w:fldCharType="separate"/>
            </w:r>
            <w:r w:rsidR="00F47D9D">
              <w:rPr>
                <w:webHidden/>
              </w:rPr>
              <w:t>11</w:t>
            </w:r>
            <w:r w:rsidR="00F47D9D">
              <w:rPr>
                <w:webHidden/>
              </w:rPr>
              <w:fldChar w:fldCharType="end"/>
            </w:r>
          </w:hyperlink>
        </w:p>
        <w:p w14:paraId="10400677" w14:textId="233AC279" w:rsidR="00F47D9D" w:rsidRDefault="003A6959">
          <w:pPr>
            <w:pStyle w:val="TM2"/>
            <w:rPr>
              <w:rFonts w:eastAsiaTheme="minorEastAsia" w:cstheme="minorBidi"/>
              <w:bCs w:val="0"/>
              <w:smallCaps w:val="0"/>
              <w:sz w:val="22"/>
              <w:szCs w:val="22"/>
              <w:lang w:val="fr-BE" w:eastAsia="fr-BE"/>
            </w:rPr>
          </w:pPr>
          <w:hyperlink w:anchor="_Toc25830050" w:history="1">
            <w:r w:rsidR="00F47D9D" w:rsidRPr="00DD53BB">
              <w:rPr>
                <w:rStyle w:val="Lienhypertexte"/>
              </w:rPr>
              <w:t>Comment faire pour calculer les scores du Nutri-Score?</w:t>
            </w:r>
            <w:r w:rsidR="00F47D9D">
              <w:rPr>
                <w:webHidden/>
              </w:rPr>
              <w:tab/>
            </w:r>
            <w:r w:rsidR="00F47D9D">
              <w:rPr>
                <w:webHidden/>
              </w:rPr>
              <w:fldChar w:fldCharType="begin"/>
            </w:r>
            <w:r w:rsidR="00F47D9D">
              <w:rPr>
                <w:webHidden/>
              </w:rPr>
              <w:instrText xml:space="preserve"> PAGEREF _Toc25830050 \h </w:instrText>
            </w:r>
            <w:r w:rsidR="00F47D9D">
              <w:rPr>
                <w:webHidden/>
              </w:rPr>
            </w:r>
            <w:r w:rsidR="00F47D9D">
              <w:rPr>
                <w:webHidden/>
              </w:rPr>
              <w:fldChar w:fldCharType="separate"/>
            </w:r>
            <w:r w:rsidR="00F47D9D">
              <w:rPr>
                <w:webHidden/>
              </w:rPr>
              <w:t>11</w:t>
            </w:r>
            <w:r w:rsidR="00F47D9D">
              <w:rPr>
                <w:webHidden/>
              </w:rPr>
              <w:fldChar w:fldCharType="end"/>
            </w:r>
          </w:hyperlink>
        </w:p>
        <w:p w14:paraId="0344C240" w14:textId="548FA15C" w:rsidR="00F47D9D" w:rsidRDefault="003A6959">
          <w:pPr>
            <w:pStyle w:val="TM2"/>
            <w:rPr>
              <w:rFonts w:eastAsiaTheme="minorEastAsia" w:cstheme="minorBidi"/>
              <w:bCs w:val="0"/>
              <w:smallCaps w:val="0"/>
              <w:sz w:val="22"/>
              <w:szCs w:val="22"/>
              <w:lang w:val="fr-BE" w:eastAsia="fr-BE"/>
            </w:rPr>
          </w:pPr>
          <w:hyperlink w:anchor="_Toc25830051" w:history="1">
            <w:r w:rsidR="00F47D9D" w:rsidRPr="00DD53BB">
              <w:rPr>
                <w:rStyle w:val="Lienhypertexte"/>
              </w:rPr>
              <w:t>Est-il possible de procéder à une phase de test avant de s’engager ?</w:t>
            </w:r>
            <w:r w:rsidR="00F47D9D">
              <w:rPr>
                <w:webHidden/>
              </w:rPr>
              <w:tab/>
            </w:r>
            <w:r w:rsidR="00F47D9D">
              <w:rPr>
                <w:webHidden/>
              </w:rPr>
              <w:fldChar w:fldCharType="begin"/>
            </w:r>
            <w:r w:rsidR="00F47D9D">
              <w:rPr>
                <w:webHidden/>
              </w:rPr>
              <w:instrText xml:space="preserve"> PAGEREF _Toc25830051 \h </w:instrText>
            </w:r>
            <w:r w:rsidR="00F47D9D">
              <w:rPr>
                <w:webHidden/>
              </w:rPr>
            </w:r>
            <w:r w:rsidR="00F47D9D">
              <w:rPr>
                <w:webHidden/>
              </w:rPr>
              <w:fldChar w:fldCharType="separate"/>
            </w:r>
            <w:r w:rsidR="00F47D9D">
              <w:rPr>
                <w:webHidden/>
              </w:rPr>
              <w:t>12</w:t>
            </w:r>
            <w:r w:rsidR="00F47D9D">
              <w:rPr>
                <w:webHidden/>
              </w:rPr>
              <w:fldChar w:fldCharType="end"/>
            </w:r>
          </w:hyperlink>
        </w:p>
        <w:p w14:paraId="7FDCBB82" w14:textId="79C8ABC5" w:rsidR="00F47D9D" w:rsidRDefault="003A6959">
          <w:pPr>
            <w:pStyle w:val="TM2"/>
            <w:rPr>
              <w:rFonts w:eastAsiaTheme="minorEastAsia" w:cstheme="minorBidi"/>
              <w:bCs w:val="0"/>
              <w:smallCaps w:val="0"/>
              <w:sz w:val="22"/>
              <w:szCs w:val="22"/>
              <w:lang w:val="fr-BE" w:eastAsia="fr-BE"/>
            </w:rPr>
          </w:pPr>
          <w:hyperlink w:anchor="_Toc25830052" w:history="1">
            <w:r w:rsidR="00F47D9D" w:rsidRPr="00DD53BB">
              <w:rPr>
                <w:rStyle w:val="Lienhypertexte"/>
              </w:rPr>
              <w:t>Un exploitant doit-il apposer le Nutri-Score sur toutes ses marques et sur tous les produits d’une même marque</w:t>
            </w:r>
            <w:r w:rsidR="00F47D9D" w:rsidRPr="00DD53BB">
              <w:rPr>
                <w:rStyle w:val="Lienhypertexte"/>
                <w:lang w:eastAsia="fr-FR"/>
              </w:rPr>
              <w:t> ?</w:t>
            </w:r>
            <w:r w:rsidR="00F47D9D">
              <w:rPr>
                <w:webHidden/>
              </w:rPr>
              <w:tab/>
            </w:r>
            <w:r w:rsidR="00F47D9D">
              <w:rPr>
                <w:webHidden/>
              </w:rPr>
              <w:fldChar w:fldCharType="begin"/>
            </w:r>
            <w:r w:rsidR="00F47D9D">
              <w:rPr>
                <w:webHidden/>
              </w:rPr>
              <w:instrText xml:space="preserve"> PAGEREF _Toc25830052 \h </w:instrText>
            </w:r>
            <w:r w:rsidR="00F47D9D">
              <w:rPr>
                <w:webHidden/>
              </w:rPr>
            </w:r>
            <w:r w:rsidR="00F47D9D">
              <w:rPr>
                <w:webHidden/>
              </w:rPr>
              <w:fldChar w:fldCharType="separate"/>
            </w:r>
            <w:r w:rsidR="00F47D9D">
              <w:rPr>
                <w:webHidden/>
              </w:rPr>
              <w:t>12</w:t>
            </w:r>
            <w:r w:rsidR="00F47D9D">
              <w:rPr>
                <w:webHidden/>
              </w:rPr>
              <w:fldChar w:fldCharType="end"/>
            </w:r>
          </w:hyperlink>
        </w:p>
        <w:p w14:paraId="52125527" w14:textId="22B210B1" w:rsidR="00F47D9D" w:rsidRDefault="003A6959">
          <w:pPr>
            <w:pStyle w:val="TM2"/>
            <w:rPr>
              <w:rFonts w:eastAsiaTheme="minorEastAsia" w:cstheme="minorBidi"/>
              <w:bCs w:val="0"/>
              <w:smallCaps w:val="0"/>
              <w:sz w:val="22"/>
              <w:szCs w:val="22"/>
              <w:lang w:val="fr-BE" w:eastAsia="fr-BE"/>
            </w:rPr>
          </w:pPr>
          <w:hyperlink w:anchor="_Toc25830053" w:history="1">
            <w:r w:rsidR="00F47D9D" w:rsidRPr="00DD53BB">
              <w:rPr>
                <w:rStyle w:val="Lienhypertexte"/>
              </w:rPr>
              <w:t>Quel est le périmètre d’engagement pour une marque souhaitant apposer le Nutri-Score ?</w:t>
            </w:r>
            <w:r w:rsidR="00F47D9D">
              <w:rPr>
                <w:webHidden/>
              </w:rPr>
              <w:tab/>
            </w:r>
            <w:r w:rsidR="00F47D9D">
              <w:rPr>
                <w:webHidden/>
              </w:rPr>
              <w:fldChar w:fldCharType="begin"/>
            </w:r>
            <w:r w:rsidR="00F47D9D">
              <w:rPr>
                <w:webHidden/>
              </w:rPr>
              <w:instrText xml:space="preserve"> PAGEREF _Toc25830053 \h </w:instrText>
            </w:r>
            <w:r w:rsidR="00F47D9D">
              <w:rPr>
                <w:webHidden/>
              </w:rPr>
            </w:r>
            <w:r w:rsidR="00F47D9D">
              <w:rPr>
                <w:webHidden/>
              </w:rPr>
              <w:fldChar w:fldCharType="separate"/>
            </w:r>
            <w:r w:rsidR="00F47D9D">
              <w:rPr>
                <w:webHidden/>
              </w:rPr>
              <w:t>12</w:t>
            </w:r>
            <w:r w:rsidR="00F47D9D">
              <w:rPr>
                <w:webHidden/>
              </w:rPr>
              <w:fldChar w:fldCharType="end"/>
            </w:r>
          </w:hyperlink>
        </w:p>
        <w:p w14:paraId="24598B5E" w14:textId="72D756EA" w:rsidR="00F47D9D" w:rsidRDefault="003A6959">
          <w:pPr>
            <w:pStyle w:val="TM2"/>
            <w:rPr>
              <w:rFonts w:eastAsiaTheme="minorEastAsia" w:cstheme="minorBidi"/>
              <w:bCs w:val="0"/>
              <w:smallCaps w:val="0"/>
              <w:sz w:val="22"/>
              <w:szCs w:val="22"/>
              <w:lang w:val="fr-BE" w:eastAsia="fr-BE"/>
            </w:rPr>
          </w:pPr>
          <w:hyperlink w:anchor="_Toc25830054" w:history="1">
            <w:r w:rsidR="00F47D9D" w:rsidRPr="00DD53BB">
              <w:rPr>
                <w:rStyle w:val="Lienhypertexte"/>
              </w:rPr>
              <w:t>Le Nutri-Score doit-il également être apposé sur des produits à destination de la RHD ?</w:t>
            </w:r>
            <w:r w:rsidR="00F47D9D">
              <w:rPr>
                <w:webHidden/>
              </w:rPr>
              <w:tab/>
            </w:r>
            <w:r w:rsidR="00F47D9D">
              <w:rPr>
                <w:webHidden/>
              </w:rPr>
              <w:fldChar w:fldCharType="begin"/>
            </w:r>
            <w:r w:rsidR="00F47D9D">
              <w:rPr>
                <w:webHidden/>
              </w:rPr>
              <w:instrText xml:space="preserve"> PAGEREF _Toc25830054 \h </w:instrText>
            </w:r>
            <w:r w:rsidR="00F47D9D">
              <w:rPr>
                <w:webHidden/>
              </w:rPr>
            </w:r>
            <w:r w:rsidR="00F47D9D">
              <w:rPr>
                <w:webHidden/>
              </w:rPr>
              <w:fldChar w:fldCharType="separate"/>
            </w:r>
            <w:r w:rsidR="00F47D9D">
              <w:rPr>
                <w:webHidden/>
              </w:rPr>
              <w:t>13</w:t>
            </w:r>
            <w:r w:rsidR="00F47D9D">
              <w:rPr>
                <w:webHidden/>
              </w:rPr>
              <w:fldChar w:fldCharType="end"/>
            </w:r>
          </w:hyperlink>
        </w:p>
        <w:p w14:paraId="1A445298" w14:textId="6A4622F5" w:rsidR="00F47D9D" w:rsidRDefault="003A6959">
          <w:pPr>
            <w:pStyle w:val="TM2"/>
            <w:rPr>
              <w:rFonts w:eastAsiaTheme="minorEastAsia" w:cstheme="minorBidi"/>
              <w:bCs w:val="0"/>
              <w:smallCaps w:val="0"/>
              <w:sz w:val="22"/>
              <w:szCs w:val="22"/>
              <w:lang w:val="fr-BE" w:eastAsia="fr-BE"/>
            </w:rPr>
          </w:pPr>
          <w:hyperlink w:anchor="_Toc25830055" w:history="1">
            <w:r w:rsidR="00F47D9D" w:rsidRPr="00DD53BB">
              <w:rPr>
                <w:rStyle w:val="Lienhypertexte"/>
              </w:rPr>
              <w:t>Un mandataire peut-il s’occuper des formalités d’enregistrement du dispositif Nutri-Score ?</w:t>
            </w:r>
            <w:r w:rsidR="00F47D9D">
              <w:rPr>
                <w:webHidden/>
              </w:rPr>
              <w:tab/>
            </w:r>
            <w:r w:rsidR="00F47D9D">
              <w:rPr>
                <w:webHidden/>
              </w:rPr>
              <w:fldChar w:fldCharType="begin"/>
            </w:r>
            <w:r w:rsidR="00F47D9D">
              <w:rPr>
                <w:webHidden/>
              </w:rPr>
              <w:instrText xml:space="preserve"> PAGEREF _Toc25830055 \h </w:instrText>
            </w:r>
            <w:r w:rsidR="00F47D9D">
              <w:rPr>
                <w:webHidden/>
              </w:rPr>
            </w:r>
            <w:r w:rsidR="00F47D9D">
              <w:rPr>
                <w:webHidden/>
              </w:rPr>
              <w:fldChar w:fldCharType="separate"/>
            </w:r>
            <w:r w:rsidR="00F47D9D">
              <w:rPr>
                <w:webHidden/>
              </w:rPr>
              <w:t>13</w:t>
            </w:r>
            <w:r w:rsidR="00F47D9D">
              <w:rPr>
                <w:webHidden/>
              </w:rPr>
              <w:fldChar w:fldCharType="end"/>
            </w:r>
          </w:hyperlink>
        </w:p>
        <w:p w14:paraId="4A214299" w14:textId="6E574B06" w:rsidR="00F47D9D" w:rsidRDefault="003A6959">
          <w:pPr>
            <w:pStyle w:val="TM2"/>
            <w:rPr>
              <w:rFonts w:eastAsiaTheme="minorEastAsia" w:cstheme="minorBidi"/>
              <w:bCs w:val="0"/>
              <w:smallCaps w:val="0"/>
              <w:sz w:val="22"/>
              <w:szCs w:val="22"/>
              <w:lang w:val="fr-BE" w:eastAsia="fr-BE"/>
            </w:rPr>
          </w:pPr>
          <w:hyperlink w:anchor="_Toc25830056" w:history="1">
            <w:r w:rsidR="00F47D9D" w:rsidRPr="00DD53BB">
              <w:rPr>
                <w:rStyle w:val="Lienhypertexte"/>
              </w:rPr>
              <w:t>Pourquoi y a-t-il des sanctions dans le règlement d’usage du Nutri-Score ?</w:t>
            </w:r>
            <w:r w:rsidR="00F47D9D">
              <w:rPr>
                <w:webHidden/>
              </w:rPr>
              <w:tab/>
            </w:r>
            <w:r w:rsidR="00F47D9D">
              <w:rPr>
                <w:webHidden/>
              </w:rPr>
              <w:fldChar w:fldCharType="begin"/>
            </w:r>
            <w:r w:rsidR="00F47D9D">
              <w:rPr>
                <w:webHidden/>
              </w:rPr>
              <w:instrText xml:space="preserve"> PAGEREF _Toc25830056 \h </w:instrText>
            </w:r>
            <w:r w:rsidR="00F47D9D">
              <w:rPr>
                <w:webHidden/>
              </w:rPr>
            </w:r>
            <w:r w:rsidR="00F47D9D">
              <w:rPr>
                <w:webHidden/>
              </w:rPr>
              <w:fldChar w:fldCharType="separate"/>
            </w:r>
            <w:r w:rsidR="00F47D9D">
              <w:rPr>
                <w:webHidden/>
              </w:rPr>
              <w:t>13</w:t>
            </w:r>
            <w:r w:rsidR="00F47D9D">
              <w:rPr>
                <w:webHidden/>
              </w:rPr>
              <w:fldChar w:fldCharType="end"/>
            </w:r>
          </w:hyperlink>
        </w:p>
        <w:p w14:paraId="7904B5F4" w14:textId="09AACCFA" w:rsidR="00F47D9D" w:rsidRDefault="003A6959">
          <w:pPr>
            <w:pStyle w:val="TM2"/>
            <w:rPr>
              <w:rFonts w:eastAsiaTheme="minorEastAsia" w:cstheme="minorBidi"/>
              <w:bCs w:val="0"/>
              <w:smallCaps w:val="0"/>
              <w:sz w:val="22"/>
              <w:szCs w:val="22"/>
              <w:lang w:val="fr-BE" w:eastAsia="fr-BE"/>
            </w:rPr>
          </w:pPr>
          <w:hyperlink w:anchor="_Toc25830057" w:history="1">
            <w:r w:rsidR="00F47D9D" w:rsidRPr="00DD53BB">
              <w:rPr>
                <w:rStyle w:val="Lienhypertexte"/>
              </w:rPr>
              <w:t>Comment cesser d’utiliser le dispositif Nutri-Score ?</w:t>
            </w:r>
            <w:r w:rsidR="00F47D9D">
              <w:rPr>
                <w:webHidden/>
              </w:rPr>
              <w:tab/>
            </w:r>
            <w:r w:rsidR="00F47D9D">
              <w:rPr>
                <w:webHidden/>
              </w:rPr>
              <w:fldChar w:fldCharType="begin"/>
            </w:r>
            <w:r w:rsidR="00F47D9D">
              <w:rPr>
                <w:webHidden/>
              </w:rPr>
              <w:instrText xml:space="preserve"> PAGEREF _Toc25830057 \h </w:instrText>
            </w:r>
            <w:r w:rsidR="00F47D9D">
              <w:rPr>
                <w:webHidden/>
              </w:rPr>
            </w:r>
            <w:r w:rsidR="00F47D9D">
              <w:rPr>
                <w:webHidden/>
              </w:rPr>
              <w:fldChar w:fldCharType="separate"/>
            </w:r>
            <w:r w:rsidR="00F47D9D">
              <w:rPr>
                <w:webHidden/>
              </w:rPr>
              <w:t>14</w:t>
            </w:r>
            <w:r w:rsidR="00F47D9D">
              <w:rPr>
                <w:webHidden/>
              </w:rPr>
              <w:fldChar w:fldCharType="end"/>
            </w:r>
          </w:hyperlink>
        </w:p>
        <w:p w14:paraId="44C551B1" w14:textId="4FDF5ED4" w:rsidR="00F47D9D" w:rsidRDefault="003A6959">
          <w:pPr>
            <w:pStyle w:val="TM2"/>
            <w:rPr>
              <w:rFonts w:eastAsiaTheme="minorEastAsia" w:cstheme="minorBidi"/>
              <w:bCs w:val="0"/>
              <w:smallCaps w:val="0"/>
              <w:sz w:val="22"/>
              <w:szCs w:val="22"/>
              <w:lang w:val="fr-BE" w:eastAsia="fr-BE"/>
            </w:rPr>
          </w:pPr>
          <w:hyperlink w:anchor="_Toc25830058" w:history="1">
            <w:r w:rsidR="00F47D9D" w:rsidRPr="00DD53BB">
              <w:rPr>
                <w:rStyle w:val="Lienhypertexte"/>
              </w:rPr>
              <w:t>Comment recevoir la traduction en anglais du reglement d’usage du Nutri-Score ?</w:t>
            </w:r>
            <w:r w:rsidR="00F47D9D">
              <w:rPr>
                <w:webHidden/>
              </w:rPr>
              <w:tab/>
            </w:r>
            <w:r w:rsidR="00F47D9D">
              <w:rPr>
                <w:webHidden/>
              </w:rPr>
              <w:fldChar w:fldCharType="begin"/>
            </w:r>
            <w:r w:rsidR="00F47D9D">
              <w:rPr>
                <w:webHidden/>
              </w:rPr>
              <w:instrText xml:space="preserve"> PAGEREF _Toc25830058 \h </w:instrText>
            </w:r>
            <w:r w:rsidR="00F47D9D">
              <w:rPr>
                <w:webHidden/>
              </w:rPr>
            </w:r>
            <w:r w:rsidR="00F47D9D">
              <w:rPr>
                <w:webHidden/>
              </w:rPr>
              <w:fldChar w:fldCharType="separate"/>
            </w:r>
            <w:r w:rsidR="00F47D9D">
              <w:rPr>
                <w:webHidden/>
              </w:rPr>
              <w:t>14</w:t>
            </w:r>
            <w:r w:rsidR="00F47D9D">
              <w:rPr>
                <w:webHidden/>
              </w:rPr>
              <w:fldChar w:fldCharType="end"/>
            </w:r>
          </w:hyperlink>
        </w:p>
        <w:p w14:paraId="60DBDD79" w14:textId="59E01FC4" w:rsidR="00F47D9D" w:rsidRDefault="003A6959">
          <w:pPr>
            <w:pStyle w:val="TM2"/>
            <w:rPr>
              <w:rFonts w:eastAsiaTheme="minorEastAsia" w:cstheme="minorBidi"/>
              <w:bCs w:val="0"/>
              <w:smallCaps w:val="0"/>
              <w:sz w:val="22"/>
              <w:szCs w:val="22"/>
              <w:lang w:val="fr-BE" w:eastAsia="fr-BE"/>
            </w:rPr>
          </w:pPr>
          <w:hyperlink w:anchor="_Toc25830059" w:history="1">
            <w:r w:rsidR="00F47D9D" w:rsidRPr="00DD53BB">
              <w:rPr>
                <w:rStyle w:val="Lienhypertexte"/>
              </w:rPr>
              <w:t>Est-il possible d’adapter le reglement d’usage du Nutri-Score ?</w:t>
            </w:r>
            <w:r w:rsidR="00F47D9D">
              <w:rPr>
                <w:webHidden/>
              </w:rPr>
              <w:tab/>
            </w:r>
            <w:r w:rsidR="00F47D9D">
              <w:rPr>
                <w:webHidden/>
              </w:rPr>
              <w:fldChar w:fldCharType="begin"/>
            </w:r>
            <w:r w:rsidR="00F47D9D">
              <w:rPr>
                <w:webHidden/>
              </w:rPr>
              <w:instrText xml:space="preserve"> PAGEREF _Toc25830059 \h </w:instrText>
            </w:r>
            <w:r w:rsidR="00F47D9D">
              <w:rPr>
                <w:webHidden/>
              </w:rPr>
            </w:r>
            <w:r w:rsidR="00F47D9D">
              <w:rPr>
                <w:webHidden/>
              </w:rPr>
              <w:fldChar w:fldCharType="separate"/>
            </w:r>
            <w:r w:rsidR="00F47D9D">
              <w:rPr>
                <w:webHidden/>
              </w:rPr>
              <w:t>14</w:t>
            </w:r>
            <w:r w:rsidR="00F47D9D">
              <w:rPr>
                <w:webHidden/>
              </w:rPr>
              <w:fldChar w:fldCharType="end"/>
            </w:r>
          </w:hyperlink>
        </w:p>
        <w:p w14:paraId="6DCC538E" w14:textId="67297E7E" w:rsidR="00F47D9D" w:rsidRDefault="003A6959">
          <w:pPr>
            <w:pStyle w:val="TM2"/>
            <w:rPr>
              <w:rFonts w:eastAsiaTheme="minorEastAsia" w:cstheme="minorBidi"/>
              <w:bCs w:val="0"/>
              <w:smallCaps w:val="0"/>
              <w:sz w:val="22"/>
              <w:szCs w:val="22"/>
              <w:lang w:val="fr-BE" w:eastAsia="fr-BE"/>
            </w:rPr>
          </w:pPr>
          <w:hyperlink w:anchor="_Toc25830060" w:history="1">
            <w:r w:rsidR="00F47D9D" w:rsidRPr="00DD53BB">
              <w:rPr>
                <w:rStyle w:val="Lienhypertexte"/>
              </w:rPr>
              <w:t>Est-il possible d’adapter la charte graphique du Nutri-Score ?</w:t>
            </w:r>
            <w:r w:rsidR="00F47D9D">
              <w:rPr>
                <w:webHidden/>
              </w:rPr>
              <w:tab/>
            </w:r>
            <w:r w:rsidR="00F47D9D">
              <w:rPr>
                <w:webHidden/>
              </w:rPr>
              <w:fldChar w:fldCharType="begin"/>
            </w:r>
            <w:r w:rsidR="00F47D9D">
              <w:rPr>
                <w:webHidden/>
              </w:rPr>
              <w:instrText xml:space="preserve"> PAGEREF _Toc25830060 \h </w:instrText>
            </w:r>
            <w:r w:rsidR="00F47D9D">
              <w:rPr>
                <w:webHidden/>
              </w:rPr>
            </w:r>
            <w:r w:rsidR="00F47D9D">
              <w:rPr>
                <w:webHidden/>
              </w:rPr>
              <w:fldChar w:fldCharType="separate"/>
            </w:r>
            <w:r w:rsidR="00F47D9D">
              <w:rPr>
                <w:webHidden/>
              </w:rPr>
              <w:t>14</w:t>
            </w:r>
            <w:r w:rsidR="00F47D9D">
              <w:rPr>
                <w:webHidden/>
              </w:rPr>
              <w:fldChar w:fldCharType="end"/>
            </w:r>
          </w:hyperlink>
        </w:p>
        <w:p w14:paraId="52AE5E4E" w14:textId="5300C7ED" w:rsidR="00F47D9D" w:rsidRDefault="003A6959">
          <w:pPr>
            <w:pStyle w:val="TM2"/>
            <w:rPr>
              <w:rFonts w:eastAsiaTheme="minorEastAsia" w:cstheme="minorBidi"/>
              <w:bCs w:val="0"/>
              <w:smallCaps w:val="0"/>
              <w:sz w:val="22"/>
              <w:szCs w:val="22"/>
              <w:lang w:val="fr-BE" w:eastAsia="fr-BE"/>
            </w:rPr>
          </w:pPr>
          <w:hyperlink w:anchor="_Toc25830061" w:history="1">
            <w:r w:rsidR="00F47D9D" w:rsidRPr="00DD53BB">
              <w:rPr>
                <w:rStyle w:val="Lienhypertexte"/>
              </w:rPr>
              <w:t>Existe-t-il une charte graphique qui définit les règles d’apposition du logo sur les sites de e-commerces ?</w:t>
            </w:r>
            <w:r w:rsidR="00F47D9D">
              <w:rPr>
                <w:webHidden/>
              </w:rPr>
              <w:tab/>
            </w:r>
            <w:r w:rsidR="00F47D9D">
              <w:rPr>
                <w:webHidden/>
              </w:rPr>
              <w:fldChar w:fldCharType="begin"/>
            </w:r>
            <w:r w:rsidR="00F47D9D">
              <w:rPr>
                <w:webHidden/>
              </w:rPr>
              <w:instrText xml:space="preserve"> PAGEREF _Toc25830061 \h </w:instrText>
            </w:r>
            <w:r w:rsidR="00F47D9D">
              <w:rPr>
                <w:webHidden/>
              </w:rPr>
            </w:r>
            <w:r w:rsidR="00F47D9D">
              <w:rPr>
                <w:webHidden/>
              </w:rPr>
              <w:fldChar w:fldCharType="separate"/>
            </w:r>
            <w:r w:rsidR="00F47D9D">
              <w:rPr>
                <w:webHidden/>
              </w:rPr>
              <w:t>14</w:t>
            </w:r>
            <w:r w:rsidR="00F47D9D">
              <w:rPr>
                <w:webHidden/>
              </w:rPr>
              <w:fldChar w:fldCharType="end"/>
            </w:r>
          </w:hyperlink>
        </w:p>
        <w:p w14:paraId="0664A996" w14:textId="60DE5372" w:rsidR="00F47D9D" w:rsidRDefault="003A6959">
          <w:pPr>
            <w:pStyle w:val="TM2"/>
            <w:rPr>
              <w:rFonts w:eastAsiaTheme="minorEastAsia" w:cstheme="minorBidi"/>
              <w:bCs w:val="0"/>
              <w:smallCaps w:val="0"/>
              <w:sz w:val="22"/>
              <w:szCs w:val="22"/>
              <w:lang w:val="fr-BE" w:eastAsia="fr-BE"/>
            </w:rPr>
          </w:pPr>
          <w:hyperlink w:anchor="_Toc25830062" w:history="1">
            <w:r w:rsidR="00F47D9D" w:rsidRPr="00DD53BB">
              <w:rPr>
                <w:rStyle w:val="Lienhypertexte"/>
              </w:rPr>
              <w:t>Le logo peut-il être utilise dans un cadre promotionnel ?</w:t>
            </w:r>
            <w:r w:rsidR="00F47D9D">
              <w:rPr>
                <w:webHidden/>
              </w:rPr>
              <w:tab/>
            </w:r>
            <w:r w:rsidR="00F47D9D">
              <w:rPr>
                <w:webHidden/>
              </w:rPr>
              <w:fldChar w:fldCharType="begin"/>
            </w:r>
            <w:r w:rsidR="00F47D9D">
              <w:rPr>
                <w:webHidden/>
              </w:rPr>
              <w:instrText xml:space="preserve"> PAGEREF _Toc25830062 \h </w:instrText>
            </w:r>
            <w:r w:rsidR="00F47D9D">
              <w:rPr>
                <w:webHidden/>
              </w:rPr>
            </w:r>
            <w:r w:rsidR="00F47D9D">
              <w:rPr>
                <w:webHidden/>
              </w:rPr>
              <w:fldChar w:fldCharType="separate"/>
            </w:r>
            <w:r w:rsidR="00F47D9D">
              <w:rPr>
                <w:webHidden/>
              </w:rPr>
              <w:t>14</w:t>
            </w:r>
            <w:r w:rsidR="00F47D9D">
              <w:rPr>
                <w:webHidden/>
              </w:rPr>
              <w:fldChar w:fldCharType="end"/>
            </w:r>
          </w:hyperlink>
        </w:p>
        <w:p w14:paraId="5ECA8B66" w14:textId="060FC43C" w:rsidR="00F47D9D" w:rsidRDefault="003A6959">
          <w:pPr>
            <w:pStyle w:val="TM2"/>
            <w:rPr>
              <w:rFonts w:eastAsiaTheme="minorEastAsia" w:cstheme="minorBidi"/>
              <w:bCs w:val="0"/>
              <w:smallCaps w:val="0"/>
              <w:sz w:val="22"/>
              <w:szCs w:val="22"/>
              <w:lang w:val="fr-BE" w:eastAsia="fr-BE"/>
            </w:rPr>
          </w:pPr>
          <w:hyperlink w:anchor="_Toc25830063" w:history="1">
            <w:r w:rsidR="00F47D9D" w:rsidRPr="00DD53BB">
              <w:rPr>
                <w:rStyle w:val="Lienhypertexte"/>
              </w:rPr>
              <w:t>Quelles sont les règles d’apposition du Nutri-Score dans le cadre promotionnel ?</w:t>
            </w:r>
            <w:r w:rsidR="00F47D9D">
              <w:rPr>
                <w:webHidden/>
              </w:rPr>
              <w:tab/>
            </w:r>
            <w:r w:rsidR="00F47D9D">
              <w:rPr>
                <w:webHidden/>
              </w:rPr>
              <w:fldChar w:fldCharType="begin"/>
            </w:r>
            <w:r w:rsidR="00F47D9D">
              <w:rPr>
                <w:webHidden/>
              </w:rPr>
              <w:instrText xml:space="preserve"> PAGEREF _Toc25830063 \h </w:instrText>
            </w:r>
            <w:r w:rsidR="00F47D9D">
              <w:rPr>
                <w:webHidden/>
              </w:rPr>
            </w:r>
            <w:r w:rsidR="00F47D9D">
              <w:rPr>
                <w:webHidden/>
              </w:rPr>
              <w:fldChar w:fldCharType="separate"/>
            </w:r>
            <w:r w:rsidR="00F47D9D">
              <w:rPr>
                <w:webHidden/>
              </w:rPr>
              <w:t>15</w:t>
            </w:r>
            <w:r w:rsidR="00F47D9D">
              <w:rPr>
                <w:webHidden/>
              </w:rPr>
              <w:fldChar w:fldCharType="end"/>
            </w:r>
          </w:hyperlink>
        </w:p>
        <w:p w14:paraId="1B52B2D4" w14:textId="4F056110" w:rsidR="00F47D9D" w:rsidRDefault="003A6959">
          <w:pPr>
            <w:pStyle w:val="TM2"/>
            <w:rPr>
              <w:rFonts w:eastAsiaTheme="minorEastAsia" w:cstheme="minorBidi"/>
              <w:bCs w:val="0"/>
              <w:smallCaps w:val="0"/>
              <w:sz w:val="22"/>
              <w:szCs w:val="22"/>
              <w:lang w:val="fr-BE" w:eastAsia="fr-BE"/>
            </w:rPr>
          </w:pPr>
          <w:hyperlink w:anchor="_Toc25830064" w:history="1">
            <w:r w:rsidR="00F47D9D" w:rsidRPr="00DD53BB">
              <w:rPr>
                <w:rStyle w:val="Lienhypertexte"/>
              </w:rPr>
              <w:t>Comment recevoir les logos du Nutri-Score pour une presentation pedagogique, scientifique ou journalistique ?</w:t>
            </w:r>
            <w:r w:rsidR="00F47D9D">
              <w:rPr>
                <w:webHidden/>
              </w:rPr>
              <w:tab/>
            </w:r>
            <w:r w:rsidR="00F47D9D">
              <w:rPr>
                <w:webHidden/>
              </w:rPr>
              <w:fldChar w:fldCharType="begin"/>
            </w:r>
            <w:r w:rsidR="00F47D9D">
              <w:rPr>
                <w:webHidden/>
              </w:rPr>
              <w:instrText xml:space="preserve"> PAGEREF _Toc25830064 \h </w:instrText>
            </w:r>
            <w:r w:rsidR="00F47D9D">
              <w:rPr>
                <w:webHidden/>
              </w:rPr>
            </w:r>
            <w:r w:rsidR="00F47D9D">
              <w:rPr>
                <w:webHidden/>
              </w:rPr>
              <w:fldChar w:fldCharType="separate"/>
            </w:r>
            <w:r w:rsidR="00F47D9D">
              <w:rPr>
                <w:webHidden/>
              </w:rPr>
              <w:t>15</w:t>
            </w:r>
            <w:r w:rsidR="00F47D9D">
              <w:rPr>
                <w:webHidden/>
              </w:rPr>
              <w:fldChar w:fldCharType="end"/>
            </w:r>
          </w:hyperlink>
        </w:p>
        <w:p w14:paraId="4EA342A3" w14:textId="171096A2" w:rsidR="00F47D9D" w:rsidRDefault="003A6959">
          <w:pPr>
            <w:pStyle w:val="TM2"/>
            <w:rPr>
              <w:rFonts w:eastAsiaTheme="minorEastAsia" w:cstheme="minorBidi"/>
              <w:bCs w:val="0"/>
              <w:smallCaps w:val="0"/>
              <w:sz w:val="22"/>
              <w:szCs w:val="22"/>
              <w:lang w:val="fr-BE" w:eastAsia="fr-BE"/>
            </w:rPr>
          </w:pPr>
          <w:hyperlink w:anchor="_Toc25830065" w:history="1">
            <w:r w:rsidR="00F47D9D" w:rsidRPr="00DD53BB">
              <w:rPr>
                <w:rStyle w:val="Lienhypertexte"/>
              </w:rPr>
              <w:t>Peut-on reproduire la marque Nutri-Score sans l’autorisation de Santé publique France ?</w:t>
            </w:r>
            <w:r w:rsidR="00F47D9D">
              <w:rPr>
                <w:webHidden/>
              </w:rPr>
              <w:tab/>
            </w:r>
            <w:r w:rsidR="00F47D9D">
              <w:rPr>
                <w:webHidden/>
              </w:rPr>
              <w:fldChar w:fldCharType="begin"/>
            </w:r>
            <w:r w:rsidR="00F47D9D">
              <w:rPr>
                <w:webHidden/>
              </w:rPr>
              <w:instrText xml:space="preserve"> PAGEREF _Toc25830065 \h </w:instrText>
            </w:r>
            <w:r w:rsidR="00F47D9D">
              <w:rPr>
                <w:webHidden/>
              </w:rPr>
            </w:r>
            <w:r w:rsidR="00F47D9D">
              <w:rPr>
                <w:webHidden/>
              </w:rPr>
              <w:fldChar w:fldCharType="separate"/>
            </w:r>
            <w:r w:rsidR="00F47D9D">
              <w:rPr>
                <w:webHidden/>
              </w:rPr>
              <w:t>15</w:t>
            </w:r>
            <w:r w:rsidR="00F47D9D">
              <w:rPr>
                <w:webHidden/>
              </w:rPr>
              <w:fldChar w:fldCharType="end"/>
            </w:r>
          </w:hyperlink>
        </w:p>
        <w:p w14:paraId="684035F6" w14:textId="3CDD585B" w:rsidR="00F47D9D" w:rsidRDefault="003A6959">
          <w:pPr>
            <w:pStyle w:val="TM3"/>
            <w:tabs>
              <w:tab w:val="right" w:leader="dot" w:pos="9488"/>
            </w:tabs>
            <w:rPr>
              <w:rFonts w:eastAsiaTheme="minorEastAsia" w:cstheme="minorBidi"/>
              <w:i w:val="0"/>
              <w:iCs w:val="0"/>
              <w:noProof/>
              <w:sz w:val="22"/>
              <w:szCs w:val="22"/>
              <w:lang w:val="fr-BE" w:eastAsia="fr-BE"/>
            </w:rPr>
          </w:pPr>
          <w:hyperlink w:anchor="_Toc25830066" w:history="1">
            <w:r w:rsidR="00F47D9D" w:rsidRPr="00DD53BB">
              <w:rPr>
                <w:rStyle w:val="Lienhypertexte"/>
                <w:noProof/>
              </w:rPr>
              <w:t>Annexe 1 : Modalités de calcul pour la quantification du contenu en fruits, légumes, légumineuses, fruits à coque et huiles de colza, de noix et d’olive d'un produit transformé</w:t>
            </w:r>
            <w:r w:rsidR="00F47D9D">
              <w:rPr>
                <w:noProof/>
                <w:webHidden/>
              </w:rPr>
              <w:tab/>
            </w:r>
            <w:r w:rsidR="00F47D9D">
              <w:rPr>
                <w:noProof/>
                <w:webHidden/>
              </w:rPr>
              <w:fldChar w:fldCharType="begin"/>
            </w:r>
            <w:r w:rsidR="00F47D9D">
              <w:rPr>
                <w:noProof/>
                <w:webHidden/>
              </w:rPr>
              <w:instrText xml:space="preserve"> PAGEREF _Toc25830066 \h </w:instrText>
            </w:r>
            <w:r w:rsidR="00F47D9D">
              <w:rPr>
                <w:noProof/>
                <w:webHidden/>
              </w:rPr>
            </w:r>
            <w:r w:rsidR="00F47D9D">
              <w:rPr>
                <w:noProof/>
                <w:webHidden/>
              </w:rPr>
              <w:fldChar w:fldCharType="separate"/>
            </w:r>
            <w:r w:rsidR="00F47D9D">
              <w:rPr>
                <w:noProof/>
                <w:webHidden/>
              </w:rPr>
              <w:t>16</w:t>
            </w:r>
            <w:r w:rsidR="00F47D9D">
              <w:rPr>
                <w:noProof/>
                <w:webHidden/>
              </w:rPr>
              <w:fldChar w:fldCharType="end"/>
            </w:r>
          </w:hyperlink>
        </w:p>
        <w:p w14:paraId="02631AE7" w14:textId="3D6E736F" w:rsidR="00F47D9D" w:rsidRDefault="003A6959">
          <w:pPr>
            <w:pStyle w:val="TM3"/>
            <w:tabs>
              <w:tab w:val="right" w:leader="dot" w:pos="9488"/>
            </w:tabs>
            <w:rPr>
              <w:rFonts w:eastAsiaTheme="minorEastAsia" w:cstheme="minorBidi"/>
              <w:i w:val="0"/>
              <w:iCs w:val="0"/>
              <w:noProof/>
              <w:sz w:val="22"/>
              <w:szCs w:val="22"/>
              <w:lang w:val="fr-BE" w:eastAsia="fr-BE"/>
            </w:rPr>
          </w:pPr>
          <w:hyperlink w:anchor="_Toc25830067" w:history="1">
            <w:r w:rsidR="00F47D9D" w:rsidRPr="00DD53BB">
              <w:rPr>
                <w:rStyle w:val="Lienhypertexte"/>
                <w:noProof/>
              </w:rPr>
              <w:t>Annexe 2 : Modalités de calcul du score nutritionnel</w:t>
            </w:r>
            <w:r w:rsidR="00F47D9D">
              <w:rPr>
                <w:noProof/>
                <w:webHidden/>
              </w:rPr>
              <w:tab/>
            </w:r>
            <w:r w:rsidR="00F47D9D">
              <w:rPr>
                <w:noProof/>
                <w:webHidden/>
              </w:rPr>
              <w:fldChar w:fldCharType="begin"/>
            </w:r>
            <w:r w:rsidR="00F47D9D">
              <w:rPr>
                <w:noProof/>
                <w:webHidden/>
              </w:rPr>
              <w:instrText xml:space="preserve"> PAGEREF _Toc25830067 \h </w:instrText>
            </w:r>
            <w:r w:rsidR="00F47D9D">
              <w:rPr>
                <w:noProof/>
                <w:webHidden/>
              </w:rPr>
            </w:r>
            <w:r w:rsidR="00F47D9D">
              <w:rPr>
                <w:noProof/>
                <w:webHidden/>
              </w:rPr>
              <w:fldChar w:fldCharType="separate"/>
            </w:r>
            <w:r w:rsidR="00F47D9D">
              <w:rPr>
                <w:noProof/>
                <w:webHidden/>
              </w:rPr>
              <w:t>24</w:t>
            </w:r>
            <w:r w:rsidR="00F47D9D">
              <w:rPr>
                <w:noProof/>
                <w:webHidden/>
              </w:rPr>
              <w:fldChar w:fldCharType="end"/>
            </w:r>
          </w:hyperlink>
        </w:p>
        <w:p w14:paraId="4D256EA7" w14:textId="500D880A" w:rsidR="003358B4" w:rsidRDefault="003358B4" w:rsidP="00AD727F">
          <w:pPr>
            <w:spacing w:before="120" w:after="120" w:line="264" w:lineRule="auto"/>
          </w:pPr>
          <w:r>
            <w:rPr>
              <w:b/>
              <w:bCs/>
            </w:rPr>
            <w:fldChar w:fldCharType="end"/>
          </w:r>
        </w:p>
      </w:sdtContent>
    </w:sdt>
    <w:p w14:paraId="77B13AF8" w14:textId="77777777" w:rsidR="00D64563" w:rsidRPr="003765F4" w:rsidRDefault="00D64563" w:rsidP="00AD727F">
      <w:pPr>
        <w:spacing w:before="120" w:after="120" w:line="264" w:lineRule="auto"/>
        <w:rPr>
          <w:rFonts w:asciiTheme="majorHAnsi" w:hAnsiTheme="majorHAnsi"/>
        </w:rPr>
      </w:pPr>
    </w:p>
    <w:p w14:paraId="73EAB612" w14:textId="77777777" w:rsidR="00CB3CA4" w:rsidRDefault="00CB3CA4" w:rsidP="00AD727F">
      <w:pPr>
        <w:spacing w:before="120" w:after="120" w:line="264" w:lineRule="auto"/>
        <w:rPr>
          <w:rFonts w:asciiTheme="majorHAnsi" w:hAnsiTheme="majorHAnsi"/>
        </w:rPr>
      </w:pPr>
    </w:p>
    <w:p w14:paraId="0E57D81F" w14:textId="77777777" w:rsidR="00CB3CA4" w:rsidRDefault="00CB3CA4" w:rsidP="00AD727F">
      <w:pPr>
        <w:spacing w:before="120" w:after="120" w:line="264" w:lineRule="auto"/>
        <w:rPr>
          <w:rFonts w:asciiTheme="majorHAnsi" w:hAnsiTheme="majorHAnsi"/>
        </w:rPr>
      </w:pPr>
    </w:p>
    <w:p w14:paraId="5B0AE711" w14:textId="77777777" w:rsidR="00CB3CA4" w:rsidRDefault="00CB3CA4" w:rsidP="00AD727F">
      <w:pPr>
        <w:spacing w:before="120" w:after="120" w:line="264" w:lineRule="auto"/>
        <w:rPr>
          <w:rFonts w:asciiTheme="majorHAnsi" w:hAnsiTheme="majorHAnsi"/>
        </w:rPr>
      </w:pPr>
    </w:p>
    <w:p w14:paraId="4C4F4DCB" w14:textId="77777777" w:rsidR="00CB3CA4" w:rsidRDefault="00CB3CA4" w:rsidP="00AD727F">
      <w:pPr>
        <w:spacing w:before="120" w:after="120" w:line="264" w:lineRule="auto"/>
        <w:rPr>
          <w:rFonts w:asciiTheme="majorHAnsi" w:hAnsiTheme="majorHAnsi"/>
        </w:rPr>
      </w:pPr>
    </w:p>
    <w:p w14:paraId="19683DB0" w14:textId="77777777" w:rsidR="00CB3CA4" w:rsidRDefault="00CB3CA4" w:rsidP="00AD727F">
      <w:pPr>
        <w:spacing w:before="120" w:after="120" w:line="264" w:lineRule="auto"/>
        <w:rPr>
          <w:rFonts w:asciiTheme="majorHAnsi" w:hAnsiTheme="majorHAnsi"/>
        </w:rPr>
      </w:pPr>
    </w:p>
    <w:p w14:paraId="4F1353B7" w14:textId="77777777" w:rsidR="00CB3CA4" w:rsidRDefault="00CB3CA4" w:rsidP="00AD727F">
      <w:pPr>
        <w:spacing w:before="120" w:after="120" w:line="264" w:lineRule="auto"/>
        <w:rPr>
          <w:rFonts w:asciiTheme="majorHAnsi" w:hAnsiTheme="majorHAnsi"/>
        </w:rPr>
      </w:pPr>
    </w:p>
    <w:p w14:paraId="337F77F6" w14:textId="77777777" w:rsidR="00CB3CA4" w:rsidRDefault="00CB3CA4" w:rsidP="00AD727F">
      <w:pPr>
        <w:spacing w:before="120" w:after="120" w:line="264" w:lineRule="auto"/>
        <w:rPr>
          <w:rFonts w:asciiTheme="majorHAnsi" w:hAnsiTheme="majorHAnsi"/>
        </w:rPr>
      </w:pPr>
    </w:p>
    <w:p w14:paraId="2CA3F75D" w14:textId="77777777" w:rsidR="002959C6" w:rsidRDefault="002959C6" w:rsidP="00AD727F">
      <w:pPr>
        <w:spacing w:before="120" w:after="120" w:line="264" w:lineRule="auto"/>
        <w:rPr>
          <w:rFonts w:asciiTheme="majorHAnsi" w:hAnsiTheme="majorHAnsi"/>
        </w:rPr>
      </w:pPr>
    </w:p>
    <w:p w14:paraId="29557BB6" w14:textId="77777777" w:rsidR="002959C6" w:rsidRDefault="002959C6" w:rsidP="00AD727F">
      <w:pPr>
        <w:spacing w:before="120" w:after="120" w:line="264" w:lineRule="auto"/>
        <w:rPr>
          <w:rFonts w:asciiTheme="majorHAnsi" w:hAnsiTheme="majorHAnsi"/>
        </w:rPr>
      </w:pPr>
    </w:p>
    <w:p w14:paraId="1C0008B1" w14:textId="77777777" w:rsidR="00E245C4" w:rsidRDefault="00E245C4" w:rsidP="00AD727F">
      <w:pPr>
        <w:spacing w:line="264" w:lineRule="auto"/>
        <w:rPr>
          <w:rFonts w:asciiTheme="majorHAnsi" w:hAnsiTheme="majorHAnsi"/>
          <w:b/>
          <w:color w:val="948A54" w:themeColor="background2" w:themeShade="80"/>
          <w:sz w:val="44"/>
          <w:szCs w:val="44"/>
        </w:rPr>
      </w:pPr>
      <w:bookmarkStart w:id="1" w:name="_Toc487192430"/>
      <w:bookmarkStart w:id="2" w:name="_Toc487209032"/>
      <w:r>
        <w:rPr>
          <w:rFonts w:asciiTheme="majorHAnsi" w:hAnsiTheme="majorHAnsi"/>
          <w:b/>
          <w:color w:val="948A54" w:themeColor="background2" w:themeShade="80"/>
          <w:sz w:val="44"/>
          <w:szCs w:val="44"/>
        </w:rPr>
        <w:br w:type="page"/>
      </w:r>
    </w:p>
    <w:p w14:paraId="37A5798D" w14:textId="41E22707" w:rsidR="003765F4" w:rsidRDefault="00FE529F" w:rsidP="00AD727F">
      <w:pPr>
        <w:spacing w:before="120" w:after="120" w:line="264" w:lineRule="auto"/>
        <w:jc w:val="center"/>
        <w:rPr>
          <w:rFonts w:asciiTheme="majorHAnsi" w:hAnsiTheme="majorHAnsi"/>
          <w:b/>
          <w:color w:val="948A54" w:themeColor="background2" w:themeShade="80"/>
          <w:sz w:val="44"/>
          <w:szCs w:val="44"/>
        </w:rPr>
      </w:pPr>
      <w:r>
        <w:rPr>
          <w:rFonts w:asciiTheme="majorHAnsi" w:hAnsiTheme="majorHAnsi"/>
          <w:b/>
          <w:color w:val="948A54" w:themeColor="background2" w:themeShade="80"/>
          <w:sz w:val="44"/>
          <w:szCs w:val="44"/>
        </w:rPr>
        <w:lastRenderedPageBreak/>
        <w:t xml:space="preserve">QR </w:t>
      </w:r>
      <w:r w:rsidR="003765F4" w:rsidRPr="00A74A00">
        <w:rPr>
          <w:rFonts w:asciiTheme="majorHAnsi" w:hAnsiTheme="majorHAnsi"/>
          <w:b/>
          <w:color w:val="948A54" w:themeColor="background2" w:themeShade="80"/>
          <w:sz w:val="44"/>
          <w:szCs w:val="44"/>
        </w:rPr>
        <w:t>Scientifique et Technique</w:t>
      </w:r>
      <w:bookmarkEnd w:id="1"/>
      <w:bookmarkEnd w:id="2"/>
    </w:p>
    <w:p w14:paraId="708A5180" w14:textId="77777777" w:rsidR="00B96335" w:rsidRDefault="00B96335" w:rsidP="00AD727F">
      <w:pPr>
        <w:spacing w:before="120" w:after="120" w:line="264" w:lineRule="auto"/>
        <w:rPr>
          <w:color w:val="548DD4" w:themeColor="text2" w:themeTint="99"/>
        </w:rPr>
      </w:pPr>
    </w:p>
    <w:p w14:paraId="2CB50CB6" w14:textId="5C69A787" w:rsidR="00CB3CA4" w:rsidRDefault="00CB3CA4" w:rsidP="00AD727F">
      <w:pPr>
        <w:spacing w:before="120" w:after="120" w:line="264" w:lineRule="auto"/>
        <w:rPr>
          <w:color w:val="548DD4" w:themeColor="text2" w:themeTint="99"/>
        </w:rPr>
      </w:pPr>
      <w:r w:rsidRPr="00612E9B">
        <w:rPr>
          <w:color w:val="548DD4" w:themeColor="text2" w:themeTint="99"/>
        </w:rPr>
        <w:t>Les dernières modifications sont indiquées en bleu dans le document.</w:t>
      </w:r>
    </w:p>
    <w:p w14:paraId="2D7311FE" w14:textId="77777777" w:rsidR="002959C6" w:rsidRDefault="002959C6" w:rsidP="00AD727F">
      <w:pPr>
        <w:spacing w:before="120" w:after="120" w:line="264" w:lineRule="auto"/>
        <w:rPr>
          <w:color w:val="548DD4" w:themeColor="text2" w:themeTint="99"/>
        </w:rPr>
      </w:pPr>
    </w:p>
    <w:p w14:paraId="011CA16C" w14:textId="77777777" w:rsidR="00841646" w:rsidRDefault="00841646" w:rsidP="00AD727F">
      <w:pPr>
        <w:pStyle w:val="Titre1"/>
        <w:numPr>
          <w:ilvl w:val="0"/>
          <w:numId w:val="33"/>
        </w:numPr>
        <w:spacing w:before="120" w:after="120" w:line="264" w:lineRule="auto"/>
      </w:pPr>
      <w:bookmarkStart w:id="3" w:name="_Toc501465192"/>
      <w:bookmarkStart w:id="4" w:name="_Toc25830020"/>
      <w:r>
        <w:t>Calcul du score</w:t>
      </w:r>
      <w:bookmarkEnd w:id="3"/>
      <w:bookmarkEnd w:id="4"/>
    </w:p>
    <w:p w14:paraId="426957C5" w14:textId="77777777" w:rsidR="00841646" w:rsidRPr="002959C6" w:rsidRDefault="00841646" w:rsidP="00AD727F">
      <w:pPr>
        <w:pStyle w:val="Titre2"/>
        <w:spacing w:line="264" w:lineRule="auto"/>
        <w:contextualSpacing w:val="0"/>
      </w:pPr>
      <w:bookmarkStart w:id="5" w:name="_Toc501465193"/>
      <w:bookmarkStart w:id="6" w:name="_Toc25830021"/>
      <w:r w:rsidRPr="002959C6">
        <w:t>Sur quelle base se calcule le score nutritionnel ?</w:t>
      </w:r>
      <w:bookmarkEnd w:id="5"/>
      <w:bookmarkEnd w:id="6"/>
    </w:p>
    <w:p w14:paraId="5E58E87F" w14:textId="77777777" w:rsidR="00841646" w:rsidRDefault="00841646" w:rsidP="00AD727F">
      <w:pPr>
        <w:spacing w:before="120" w:after="120" w:line="264" w:lineRule="auto"/>
        <w:jc w:val="both"/>
      </w:pPr>
      <w:r>
        <w:t xml:space="preserve">Le </w:t>
      </w:r>
      <w:r w:rsidRPr="00154860">
        <w:t>calcul du s</w:t>
      </w:r>
      <w:r>
        <w:t>core nutritionnel est basé sur l</w:t>
      </w:r>
      <w:r w:rsidRPr="00154860">
        <w:t xml:space="preserve">es données </w:t>
      </w:r>
      <w:r>
        <w:t>de la déclaration nutritionnelle, pour 100g de produit, tel que vendu</w:t>
      </w:r>
      <w:r w:rsidRPr="00154860">
        <w:t>.</w:t>
      </w:r>
      <w:r>
        <w:t xml:space="preserve"> </w:t>
      </w:r>
    </w:p>
    <w:p w14:paraId="13DC43D4" w14:textId="77777777" w:rsidR="00841646" w:rsidRDefault="00841646" w:rsidP="00AD727F">
      <w:pPr>
        <w:spacing w:before="120" w:after="120" w:line="264" w:lineRule="auto"/>
        <w:rPr>
          <w:i/>
        </w:rPr>
      </w:pPr>
      <w:r w:rsidRPr="00154860">
        <w:rPr>
          <w:i/>
        </w:rPr>
        <w:t>NB : pour les produits à reconstituer, voir la rubrique spécifique</w:t>
      </w:r>
    </w:p>
    <w:p w14:paraId="4BFB5BAB" w14:textId="77777777" w:rsidR="002959C6" w:rsidRPr="00154860" w:rsidRDefault="002959C6" w:rsidP="00AD727F">
      <w:pPr>
        <w:spacing w:before="120" w:after="120" w:line="264" w:lineRule="auto"/>
        <w:rPr>
          <w:i/>
        </w:rPr>
      </w:pPr>
    </w:p>
    <w:p w14:paraId="0422E0E1" w14:textId="081015E5" w:rsidR="00841646" w:rsidRPr="003765F4" w:rsidRDefault="00841646" w:rsidP="00AD727F">
      <w:pPr>
        <w:pStyle w:val="Titre2"/>
        <w:spacing w:line="264" w:lineRule="auto"/>
        <w:contextualSpacing w:val="0"/>
      </w:pPr>
      <w:bookmarkStart w:id="7" w:name="_Toc501465194"/>
      <w:bookmarkStart w:id="8" w:name="_Toc25830022"/>
      <w:r w:rsidRPr="003765F4">
        <w:t xml:space="preserve">Quelle est la référence pour le calcul de la teneur en </w:t>
      </w:r>
      <w:r w:rsidR="000D61E0">
        <w:t>« </w:t>
      </w:r>
      <w:r w:rsidRPr="003765F4">
        <w:t>fruits</w:t>
      </w:r>
      <w:r w:rsidR="000D61E0">
        <w:t>,</w:t>
      </w:r>
      <w:r w:rsidRPr="003765F4">
        <w:t xml:space="preserve"> légumes</w:t>
      </w:r>
      <w:r w:rsidR="000D61E0">
        <w:t>, légumineuses</w:t>
      </w:r>
      <w:r w:rsidR="00753689">
        <w:t>,</w:t>
      </w:r>
      <w:r w:rsidR="000D61E0">
        <w:t xml:space="preserve"> fruits à coque</w:t>
      </w:r>
      <w:r w:rsidR="00753689">
        <w:t xml:space="preserve"> </w:t>
      </w:r>
      <w:r w:rsidR="00753689" w:rsidRPr="00566A44">
        <w:rPr>
          <w:color w:val="548DD4" w:themeColor="text2" w:themeTint="99"/>
        </w:rPr>
        <w:t>et huiles de colza, de noix et d’olive</w:t>
      </w:r>
      <w:r w:rsidR="000D61E0" w:rsidRPr="00566A44">
        <w:rPr>
          <w:color w:val="548DD4" w:themeColor="text2" w:themeTint="99"/>
        </w:rPr>
        <w:t> </w:t>
      </w:r>
      <w:r w:rsidR="000D61E0">
        <w:t>»</w:t>
      </w:r>
      <w:r w:rsidRPr="003765F4">
        <w:t> </w:t>
      </w:r>
      <w:r>
        <w:t xml:space="preserve">de produits transformés </w:t>
      </w:r>
      <w:r w:rsidRPr="003765F4">
        <w:t>?</w:t>
      </w:r>
      <w:bookmarkEnd w:id="7"/>
      <w:bookmarkEnd w:id="8"/>
    </w:p>
    <w:p w14:paraId="7D2B736F" w14:textId="715E965A" w:rsidR="00841646" w:rsidRDefault="00841646" w:rsidP="00AD727F">
      <w:pPr>
        <w:spacing w:before="120" w:after="120" w:line="264" w:lineRule="auto"/>
        <w:jc w:val="both"/>
        <w:rPr>
          <w:rFonts w:cstheme="minorHAnsi"/>
        </w:rPr>
      </w:pPr>
      <w:r>
        <w:rPr>
          <w:rFonts w:cstheme="minorHAnsi"/>
        </w:rPr>
        <w:t xml:space="preserve">Un document d’aide </w:t>
      </w:r>
      <w:r w:rsidR="000D61E0">
        <w:rPr>
          <w:rFonts w:cstheme="minorHAnsi"/>
        </w:rPr>
        <w:t xml:space="preserve">au calcul </w:t>
      </w:r>
      <w:r w:rsidR="000E0322">
        <w:rPr>
          <w:rFonts w:cstheme="minorHAnsi"/>
        </w:rPr>
        <w:t>pour</w:t>
      </w:r>
      <w:r w:rsidR="000D61E0" w:rsidRPr="000D61E0">
        <w:rPr>
          <w:rFonts w:cstheme="minorHAnsi"/>
        </w:rPr>
        <w:t xml:space="preserve"> l</w:t>
      </w:r>
      <w:r w:rsidR="00CF1810">
        <w:rPr>
          <w:rFonts w:cstheme="minorHAnsi"/>
        </w:rPr>
        <w:t xml:space="preserve">a quantification du contenu en </w:t>
      </w:r>
      <w:r w:rsidR="000D61E0" w:rsidRPr="000D61E0">
        <w:rPr>
          <w:rFonts w:cstheme="minorHAnsi"/>
        </w:rPr>
        <w:t>fruits, légumes, légumineuses</w:t>
      </w:r>
      <w:r w:rsidR="00753689">
        <w:rPr>
          <w:rFonts w:cstheme="minorHAnsi"/>
        </w:rPr>
        <w:t>,</w:t>
      </w:r>
      <w:r w:rsidR="000D61E0" w:rsidRPr="000D61E0">
        <w:rPr>
          <w:rFonts w:cstheme="minorHAnsi"/>
        </w:rPr>
        <w:t xml:space="preserve"> fruits à coque </w:t>
      </w:r>
      <w:r w:rsidR="00753689" w:rsidRPr="00595EFF">
        <w:rPr>
          <w:rFonts w:cstheme="minorHAnsi"/>
          <w:color w:val="548DD4" w:themeColor="text2" w:themeTint="99"/>
        </w:rPr>
        <w:t xml:space="preserve">huiles de colza, de noix et d’olive </w:t>
      </w:r>
      <w:r w:rsidR="000D61E0" w:rsidRPr="000D61E0">
        <w:rPr>
          <w:rFonts w:cstheme="minorHAnsi"/>
        </w:rPr>
        <w:t>d'un produit transformé</w:t>
      </w:r>
      <w:r w:rsidR="000D61E0">
        <w:rPr>
          <w:rFonts w:cstheme="minorHAnsi"/>
        </w:rPr>
        <w:t xml:space="preserve"> </w:t>
      </w:r>
      <w:r>
        <w:rPr>
          <w:rFonts w:cstheme="minorHAnsi"/>
        </w:rPr>
        <w:t>est</w:t>
      </w:r>
      <w:r w:rsidRPr="003765F4">
        <w:rPr>
          <w:rFonts w:cstheme="minorHAnsi"/>
        </w:rPr>
        <w:t xml:space="preserve"> </w:t>
      </w:r>
      <w:r>
        <w:rPr>
          <w:rFonts w:cstheme="minorHAnsi"/>
        </w:rPr>
        <w:t>joint en annexe 1</w:t>
      </w:r>
      <w:r w:rsidRPr="003765F4">
        <w:rPr>
          <w:rFonts w:cstheme="minorHAnsi"/>
        </w:rPr>
        <w:t>.</w:t>
      </w:r>
      <w:r>
        <w:rPr>
          <w:rFonts w:cstheme="minorHAnsi"/>
        </w:rPr>
        <w:t xml:space="preserve"> </w:t>
      </w:r>
    </w:p>
    <w:p w14:paraId="02BE942D" w14:textId="54BAE744" w:rsidR="00841646" w:rsidRDefault="00841646" w:rsidP="00AD727F">
      <w:pPr>
        <w:spacing w:before="120" w:after="120" w:line="264" w:lineRule="auto"/>
        <w:jc w:val="both"/>
        <w:rPr>
          <w:rFonts w:cstheme="minorHAnsi"/>
          <w:lang w:val="en-US"/>
        </w:rPr>
      </w:pPr>
      <w:r w:rsidRPr="00BC33D4">
        <w:rPr>
          <w:rFonts w:cstheme="minorHAnsi"/>
          <w:lang w:val="en-US"/>
        </w:rPr>
        <w:t>Il </w:t>
      </w:r>
      <w:r w:rsidR="001512C1">
        <w:rPr>
          <w:rFonts w:cstheme="minorHAnsi"/>
          <w:lang w:val="en-US"/>
        </w:rPr>
        <w:t xml:space="preserve">se </w:t>
      </w:r>
      <w:r w:rsidRPr="00BC33D4">
        <w:rPr>
          <w:rFonts w:cstheme="minorHAnsi"/>
          <w:lang w:val="en-US"/>
        </w:rPr>
        <w:t>bas</w:t>
      </w:r>
      <w:r w:rsidR="001512C1">
        <w:rPr>
          <w:rFonts w:cstheme="minorHAnsi"/>
          <w:lang w:val="en-US"/>
        </w:rPr>
        <w:t>e</w:t>
      </w:r>
      <w:r w:rsidRPr="00BC33D4">
        <w:rPr>
          <w:rFonts w:cstheme="minorHAnsi"/>
          <w:lang w:val="en-US"/>
        </w:rPr>
        <w:t xml:space="preserve"> sur le </w:t>
      </w:r>
      <w:r w:rsidRPr="007F660A">
        <w:rPr>
          <w:rFonts w:cstheme="minorHAnsi"/>
          <w:lang w:val="en-US"/>
        </w:rPr>
        <w:t>document</w:t>
      </w:r>
      <w:r w:rsidR="000E0322">
        <w:rPr>
          <w:rFonts w:cstheme="minorHAnsi"/>
          <w:lang w:val="en-US"/>
        </w:rPr>
        <w:t xml:space="preserve"> de référence</w:t>
      </w:r>
      <w:r w:rsidRPr="00A92055">
        <w:rPr>
          <w:rFonts w:cstheme="minorHAnsi"/>
          <w:lang w:val="en-US"/>
        </w:rPr>
        <w:t xml:space="preserve"> </w:t>
      </w:r>
      <w:r w:rsidR="001512C1">
        <w:rPr>
          <w:rFonts w:cstheme="minorHAnsi"/>
          <w:lang w:val="en-US"/>
        </w:rPr>
        <w:t>suivant</w:t>
      </w:r>
      <w:r>
        <w:rPr>
          <w:rFonts w:cstheme="minorHAnsi"/>
          <w:lang w:val="en-US"/>
        </w:rPr>
        <w:t xml:space="preserve"> </w:t>
      </w:r>
      <w:r w:rsidRPr="007F660A">
        <w:rPr>
          <w:rFonts w:cstheme="minorHAnsi"/>
          <w:lang w:val="en-US"/>
        </w:rPr>
        <w:t>:</w:t>
      </w:r>
      <w:r w:rsidRPr="007F660A">
        <w:rPr>
          <w:rFonts w:cstheme="minorHAnsi"/>
          <w:i/>
          <w:lang w:val="en-US"/>
        </w:rPr>
        <w:t xml:space="preserve"> « Application of</w:t>
      </w:r>
      <w:r w:rsidRPr="003765F4">
        <w:rPr>
          <w:rFonts w:cstheme="minorHAnsi"/>
          <w:i/>
          <w:lang w:val="en-US"/>
        </w:rPr>
        <w:t xml:space="preserve"> the Nutrient profiling model: Definition of ‘fruit, vegetables and nuts’ and guidance on quantifying the fruit, vegetable and nut content of a processed product - Peter Scarborough, Mike Rayner, Anna Boxer and Lynn Stockley - British Heart Foundation - Health Promotion Research Group, Department of Public Health, University of Oxford - December 2005”</w:t>
      </w:r>
      <w:r w:rsidRPr="003765F4">
        <w:rPr>
          <w:rFonts w:cstheme="minorHAnsi"/>
          <w:lang w:val="en-US"/>
        </w:rPr>
        <w:t xml:space="preserve">. </w:t>
      </w:r>
    </w:p>
    <w:p w14:paraId="690F7CF6" w14:textId="77777777" w:rsidR="000E7C27" w:rsidRDefault="000E7C27" w:rsidP="00AD727F">
      <w:pPr>
        <w:spacing w:before="120" w:after="120" w:line="264" w:lineRule="auto"/>
        <w:jc w:val="both"/>
        <w:rPr>
          <w:rFonts w:asciiTheme="majorHAnsi" w:hAnsiTheme="majorHAnsi"/>
          <w:sz w:val="16"/>
          <w:szCs w:val="16"/>
          <w:lang w:val="en-US"/>
        </w:rPr>
      </w:pPr>
    </w:p>
    <w:p w14:paraId="28FDFED9" w14:textId="6C24A152" w:rsidR="000E7C27" w:rsidRPr="00050057" w:rsidRDefault="000E7C27" w:rsidP="00AD727F">
      <w:pPr>
        <w:pStyle w:val="Titre2"/>
        <w:spacing w:line="264" w:lineRule="auto"/>
        <w:contextualSpacing w:val="0"/>
      </w:pPr>
      <w:bookmarkStart w:id="9" w:name="_Toc25830023"/>
      <w:r>
        <w:t xml:space="preserve">les jus concentrés comptent-ils dans </w:t>
      </w:r>
      <w:r w:rsidRPr="000E7C27">
        <w:t xml:space="preserve">le calcul de la teneur en </w:t>
      </w:r>
      <w:r w:rsidR="00050057" w:rsidRPr="00050057">
        <w:t>« fruits, légumes, légumineuses</w:t>
      </w:r>
      <w:r w:rsidR="00753689">
        <w:t>,</w:t>
      </w:r>
      <w:r w:rsidR="00050057" w:rsidRPr="00050057">
        <w:t xml:space="preserve"> fruits à coque</w:t>
      </w:r>
      <w:r w:rsidR="00753689">
        <w:t xml:space="preserve"> </w:t>
      </w:r>
      <w:r w:rsidR="00753689" w:rsidRPr="00595EFF">
        <w:rPr>
          <w:color w:val="548DD4" w:themeColor="text2" w:themeTint="99"/>
        </w:rPr>
        <w:t>et huiles de colza, de noix et d’olive</w:t>
      </w:r>
      <w:r w:rsidR="00050057" w:rsidRPr="00595EFF">
        <w:rPr>
          <w:color w:val="548DD4" w:themeColor="text2" w:themeTint="99"/>
        </w:rPr>
        <w:t> </w:t>
      </w:r>
      <w:r w:rsidR="00050057" w:rsidRPr="00050057">
        <w:t>»</w:t>
      </w:r>
      <w:r w:rsidR="00050057">
        <w:t> ?</w:t>
      </w:r>
      <w:bookmarkEnd w:id="9"/>
    </w:p>
    <w:p w14:paraId="4B466421" w14:textId="4C8EFE6C" w:rsidR="008363AB" w:rsidRPr="004D4E9A" w:rsidRDefault="008363AB" w:rsidP="00AD727F">
      <w:pPr>
        <w:spacing w:before="120" w:after="120" w:line="264" w:lineRule="auto"/>
        <w:jc w:val="both"/>
        <w:rPr>
          <w:rFonts w:cstheme="minorHAnsi"/>
          <w:bCs/>
        </w:rPr>
      </w:pPr>
      <w:r w:rsidRPr="004D4E9A">
        <w:rPr>
          <w:rFonts w:cstheme="minorHAnsi"/>
          <w:bCs/>
        </w:rPr>
        <w:t xml:space="preserve">Concernant les concentrés de fruits ou légumes : </w:t>
      </w:r>
    </w:p>
    <w:p w14:paraId="0A5117F9" w14:textId="77777777" w:rsidR="008363AB" w:rsidRPr="004D4E9A" w:rsidRDefault="008363AB" w:rsidP="00AD727F">
      <w:pPr>
        <w:spacing w:before="120" w:after="120" w:line="264" w:lineRule="auto"/>
        <w:jc w:val="both"/>
        <w:rPr>
          <w:rFonts w:cstheme="minorHAnsi"/>
        </w:rPr>
      </w:pPr>
      <w:r w:rsidRPr="004D4E9A">
        <w:rPr>
          <w:rFonts w:cstheme="minorHAnsi"/>
          <w:b/>
          <w:bCs/>
        </w:rPr>
        <w:t>Peuvent être comptabilisés</w:t>
      </w:r>
      <w:r w:rsidRPr="004D4E9A">
        <w:rPr>
          <w:rFonts w:cstheme="minorHAnsi"/>
        </w:rPr>
        <w:t xml:space="preserve"> : les jus de fruits 100% issus de concentrés </w:t>
      </w:r>
    </w:p>
    <w:p w14:paraId="641165F9" w14:textId="77777777" w:rsidR="008363AB" w:rsidRPr="004D4E9A" w:rsidRDefault="008363AB" w:rsidP="00AD727F">
      <w:pPr>
        <w:spacing w:before="120" w:after="120" w:line="264" w:lineRule="auto"/>
        <w:jc w:val="both"/>
        <w:rPr>
          <w:rFonts w:cstheme="minorHAnsi"/>
        </w:rPr>
      </w:pPr>
      <w:r w:rsidRPr="004D4E9A">
        <w:rPr>
          <w:rFonts w:cstheme="minorHAnsi"/>
        </w:rPr>
        <w:t>Ex : un jus d’orange 100% concentré puis réhydraté à hauteur de 100% (ou le jus de coco dès lors que la réhydratation conduit à un jus 100%)</w:t>
      </w:r>
    </w:p>
    <w:p w14:paraId="37BA6B40" w14:textId="77777777" w:rsidR="008363AB" w:rsidRPr="004D4E9A" w:rsidRDefault="008363AB" w:rsidP="00AD727F">
      <w:pPr>
        <w:spacing w:before="120" w:after="120" w:line="264" w:lineRule="auto"/>
        <w:jc w:val="both"/>
        <w:rPr>
          <w:rFonts w:cstheme="minorHAnsi"/>
        </w:rPr>
      </w:pPr>
      <w:r w:rsidRPr="004D4E9A">
        <w:rPr>
          <w:rFonts w:cstheme="minorHAnsi"/>
          <w:b/>
          <w:bCs/>
        </w:rPr>
        <w:t xml:space="preserve">Ne peuvent </w:t>
      </w:r>
      <w:r w:rsidRPr="004D4E9A">
        <w:rPr>
          <w:rFonts w:cstheme="minorHAnsi"/>
          <w:b/>
          <w:bCs/>
          <w:u w:val="single"/>
        </w:rPr>
        <w:t>pas</w:t>
      </w:r>
      <w:r w:rsidRPr="004D4E9A">
        <w:rPr>
          <w:rFonts w:cstheme="minorHAnsi"/>
          <w:b/>
          <w:bCs/>
        </w:rPr>
        <w:t xml:space="preserve"> être comptabilisés</w:t>
      </w:r>
      <w:r w:rsidRPr="004D4E9A">
        <w:rPr>
          <w:rFonts w:cstheme="minorHAnsi"/>
        </w:rPr>
        <w:t> : les sucres concentrés de jus de fruits non réhydratés ou si la réhydratation n’est pas de 100%</w:t>
      </w:r>
    </w:p>
    <w:p w14:paraId="05B14155" w14:textId="77777777" w:rsidR="008363AB" w:rsidRPr="004D4E9A" w:rsidRDefault="008363AB" w:rsidP="00AD727F">
      <w:pPr>
        <w:spacing w:before="120" w:after="120" w:line="264" w:lineRule="auto"/>
        <w:jc w:val="both"/>
        <w:rPr>
          <w:rFonts w:cstheme="minorHAnsi"/>
        </w:rPr>
      </w:pPr>
      <w:r w:rsidRPr="004D4E9A">
        <w:rPr>
          <w:rFonts w:cstheme="minorHAnsi"/>
        </w:rPr>
        <w:t>Ex : un sirop concentré de citron introduit dans un sorbet ne peut être comptabilisé comme fruit</w:t>
      </w:r>
    </w:p>
    <w:p w14:paraId="6F4A4C13" w14:textId="77777777" w:rsidR="002959C6" w:rsidRPr="008E12C8" w:rsidRDefault="002959C6" w:rsidP="00AD727F">
      <w:pPr>
        <w:spacing w:before="120" w:after="120" w:line="264" w:lineRule="auto"/>
        <w:jc w:val="both"/>
        <w:rPr>
          <w:rFonts w:cstheme="minorHAnsi"/>
          <w:color w:val="548DD4" w:themeColor="text2" w:themeTint="99"/>
        </w:rPr>
      </w:pPr>
    </w:p>
    <w:p w14:paraId="1B13CF64" w14:textId="77777777" w:rsidR="00841646" w:rsidRPr="003765F4" w:rsidRDefault="00841646" w:rsidP="00AD727F">
      <w:pPr>
        <w:pStyle w:val="Titre2"/>
        <w:spacing w:line="264" w:lineRule="auto"/>
        <w:contextualSpacing w:val="0"/>
      </w:pPr>
      <w:bookmarkStart w:id="10" w:name="_Toc501465195"/>
      <w:bookmarkStart w:id="11" w:name="_Toc25830024"/>
      <w:r w:rsidRPr="003765F4">
        <w:t>Quelle méthode choisir pour les fibres entre la méthode NSP ou AOAC ?</w:t>
      </w:r>
      <w:bookmarkEnd w:id="10"/>
      <w:bookmarkEnd w:id="11"/>
      <w:r w:rsidRPr="003765F4">
        <w:t xml:space="preserve"> </w:t>
      </w:r>
    </w:p>
    <w:p w14:paraId="63724C0F" w14:textId="77777777" w:rsidR="00841646" w:rsidRPr="003765F4" w:rsidRDefault="00841646" w:rsidP="00AD727F">
      <w:pPr>
        <w:spacing w:before="120" w:after="120" w:line="264" w:lineRule="auto"/>
        <w:jc w:val="both"/>
        <w:rPr>
          <w:rFonts w:cstheme="minorHAnsi"/>
        </w:rPr>
      </w:pPr>
      <w:r w:rsidRPr="003765F4">
        <w:rPr>
          <w:rFonts w:cstheme="minorHAnsi"/>
        </w:rPr>
        <w:t xml:space="preserve">La méthode de référence est la méthode </w:t>
      </w:r>
      <w:r w:rsidRPr="006B1783">
        <w:rPr>
          <w:rFonts w:cstheme="minorHAnsi"/>
          <w:b/>
        </w:rPr>
        <w:t>AOAC</w:t>
      </w:r>
      <w:r w:rsidRPr="003765F4">
        <w:rPr>
          <w:rFonts w:cstheme="minorHAnsi"/>
        </w:rPr>
        <w:t>.</w:t>
      </w:r>
      <w:r>
        <w:rPr>
          <w:rFonts w:cstheme="minorHAnsi"/>
        </w:rPr>
        <w:t xml:space="preserve"> </w:t>
      </w:r>
    </w:p>
    <w:p w14:paraId="32DCBFEE" w14:textId="0AC495C2" w:rsidR="00841646" w:rsidRDefault="00AB1A62" w:rsidP="00AD727F">
      <w:pPr>
        <w:spacing w:before="120" w:after="120" w:line="264" w:lineRule="auto"/>
        <w:rPr>
          <w:rFonts w:cstheme="minorHAnsi"/>
        </w:rPr>
      </w:pPr>
      <w:r w:rsidRPr="00AB1A62">
        <w:rPr>
          <w:rFonts w:cstheme="minorHAnsi"/>
        </w:rPr>
        <w:t xml:space="preserve">Les méthodes préconisées sont AOAC 985.29 et AOAC 991.43. </w:t>
      </w:r>
    </w:p>
    <w:p w14:paraId="7A37697C" w14:textId="4CF61A8E" w:rsidR="006F0BF5" w:rsidRPr="004D4E9A" w:rsidRDefault="006F0BF5" w:rsidP="00AD727F">
      <w:pPr>
        <w:spacing w:before="120" w:after="120" w:line="264" w:lineRule="auto"/>
        <w:jc w:val="both"/>
        <w:rPr>
          <w:rFonts w:cstheme="minorHAnsi"/>
        </w:rPr>
      </w:pPr>
      <w:r w:rsidRPr="004D4E9A">
        <w:rPr>
          <w:rFonts w:cstheme="minorHAnsi"/>
        </w:rPr>
        <w:t>Il est possible d’utiliser une table générique néanmoins les contrôles seront faits sur la base de la méthode AOAC.</w:t>
      </w:r>
    </w:p>
    <w:p w14:paraId="63F13861" w14:textId="5D81FCA4" w:rsidR="00D909B4" w:rsidRPr="000B3075" w:rsidRDefault="00D909B4" w:rsidP="00AD727F">
      <w:pPr>
        <w:pStyle w:val="Titre2"/>
        <w:spacing w:line="264" w:lineRule="auto"/>
        <w:contextualSpacing w:val="0"/>
      </w:pPr>
      <w:bookmarkStart w:id="12" w:name="_Toc25830025"/>
      <w:r w:rsidRPr="000B3075">
        <w:lastRenderedPageBreak/>
        <w:t>Que compter dans les sucres simples ?</w:t>
      </w:r>
      <w:bookmarkEnd w:id="12"/>
      <w:r w:rsidRPr="000B3075">
        <w:t xml:space="preserve"> </w:t>
      </w:r>
    </w:p>
    <w:p w14:paraId="5C4CC99F" w14:textId="111B725B" w:rsidR="00CB3CA4" w:rsidRPr="004D4E9A" w:rsidRDefault="00D909B4" w:rsidP="00AD727F">
      <w:pPr>
        <w:spacing w:before="120" w:after="120" w:line="264" w:lineRule="auto"/>
        <w:rPr>
          <w:rFonts w:cstheme="minorHAnsi"/>
        </w:rPr>
      </w:pPr>
      <w:r w:rsidRPr="004D4E9A">
        <w:rPr>
          <w:rFonts w:cstheme="minorHAnsi"/>
        </w:rPr>
        <w:t>Les sucres simples comprennent les mono et les disaccharides</w:t>
      </w:r>
      <w:r w:rsidR="00465DB9" w:rsidRPr="004D4E9A">
        <w:rPr>
          <w:rFonts w:cstheme="minorHAnsi"/>
        </w:rPr>
        <w:t>.</w:t>
      </w:r>
    </w:p>
    <w:p w14:paraId="64FECB79" w14:textId="77777777" w:rsidR="002959C6" w:rsidRPr="000B3075" w:rsidRDefault="002959C6" w:rsidP="00AD727F">
      <w:pPr>
        <w:spacing w:before="120" w:after="120" w:line="264" w:lineRule="auto"/>
        <w:rPr>
          <w:rFonts w:cstheme="minorHAnsi"/>
          <w:color w:val="548DD4" w:themeColor="text2" w:themeTint="99"/>
        </w:rPr>
      </w:pPr>
    </w:p>
    <w:p w14:paraId="59BBD730" w14:textId="77777777" w:rsidR="00841646" w:rsidRPr="00987B12" w:rsidRDefault="00841646" w:rsidP="00AD727F">
      <w:pPr>
        <w:pStyle w:val="Titre2"/>
        <w:spacing w:line="264" w:lineRule="auto"/>
        <w:contextualSpacing w:val="0"/>
      </w:pPr>
      <w:bookmarkStart w:id="13" w:name="_Toc501465196"/>
      <w:bookmarkStart w:id="14" w:name="_Toc25830026"/>
      <w:r w:rsidRPr="00987B12">
        <w:t xml:space="preserve">Comment aboutit-on au </w:t>
      </w:r>
      <w:r>
        <w:t xml:space="preserve">calcul du </w:t>
      </w:r>
      <w:r w:rsidRPr="00987B12">
        <w:t xml:space="preserve">score </w:t>
      </w:r>
      <w:r>
        <w:t xml:space="preserve">final </w:t>
      </w:r>
      <w:r w:rsidRPr="00987B12">
        <w:t>?</w:t>
      </w:r>
      <w:bookmarkEnd w:id="13"/>
      <w:bookmarkEnd w:id="14"/>
      <w:r w:rsidRPr="00987B12">
        <w:t xml:space="preserve"> </w:t>
      </w:r>
    </w:p>
    <w:p w14:paraId="7A7112D6" w14:textId="77777777" w:rsidR="00841646" w:rsidRPr="00987B12" w:rsidRDefault="00841646" w:rsidP="00AD727F">
      <w:pPr>
        <w:spacing w:before="120" w:after="120" w:line="264" w:lineRule="auto"/>
        <w:jc w:val="both"/>
        <w:rPr>
          <w:rFonts w:eastAsia="Times New Roman"/>
        </w:rPr>
      </w:pPr>
      <w:r w:rsidRPr="00987B12">
        <w:rPr>
          <w:rFonts w:eastAsia="Times New Roman"/>
        </w:rPr>
        <w:t xml:space="preserve">Le calcul du score global d’un aliment se fait en </w:t>
      </w:r>
      <w:r w:rsidRPr="006B1783">
        <w:rPr>
          <w:rFonts w:eastAsia="Times New Roman"/>
          <w:b/>
        </w:rPr>
        <w:t>retranchant la</w:t>
      </w:r>
      <w:r w:rsidRPr="00987B12">
        <w:rPr>
          <w:rFonts w:eastAsia="Times New Roman"/>
        </w:rPr>
        <w:t xml:space="preserve"> </w:t>
      </w:r>
      <w:r w:rsidRPr="006B1783">
        <w:rPr>
          <w:rFonts w:eastAsia="Times New Roman"/>
          <w:b/>
        </w:rPr>
        <w:t>somme des points favorables à la somme des points défavorables</w:t>
      </w:r>
      <w:r w:rsidRPr="00987B12">
        <w:rPr>
          <w:rFonts w:eastAsia="Times New Roman"/>
        </w:rPr>
        <w:t xml:space="preserve">. </w:t>
      </w:r>
    </w:p>
    <w:p w14:paraId="5EEC8C82" w14:textId="77777777" w:rsidR="00841646" w:rsidRPr="00987B12" w:rsidRDefault="00841646" w:rsidP="00AD727F">
      <w:pPr>
        <w:spacing w:before="120" w:after="120" w:line="264" w:lineRule="auto"/>
        <w:jc w:val="both"/>
        <w:rPr>
          <w:rFonts w:eastAsia="Times New Roman"/>
        </w:rPr>
      </w:pPr>
      <w:r w:rsidRPr="00987B12">
        <w:rPr>
          <w:rFonts w:eastAsia="Times New Roman"/>
        </w:rPr>
        <w:t>De plus, en fonction du niveau des points défavorables (au seuil de 11), les points favorables peuvent varier selon la prise en compte ou non des points correspondant aux protéines (voir règles spécifiques).</w:t>
      </w:r>
    </w:p>
    <w:p w14:paraId="33D73F4E" w14:textId="77777777" w:rsidR="00841646" w:rsidRDefault="00841646" w:rsidP="00AD727F">
      <w:pPr>
        <w:spacing w:before="120" w:after="120" w:line="264" w:lineRule="auto"/>
        <w:rPr>
          <w:rFonts w:eastAsia="Times New Roman"/>
        </w:rPr>
      </w:pPr>
      <w:r w:rsidRPr="00987B12">
        <w:rPr>
          <w:rFonts w:eastAsia="Times New Roman"/>
        </w:rPr>
        <w:t>Le calcul du score est détaillé en annexe 2.</w:t>
      </w:r>
    </w:p>
    <w:p w14:paraId="4A7861B4" w14:textId="77777777" w:rsidR="002959C6" w:rsidRPr="00987B12" w:rsidRDefault="002959C6" w:rsidP="00AD727F">
      <w:pPr>
        <w:spacing w:before="120" w:after="120" w:line="264" w:lineRule="auto"/>
        <w:jc w:val="both"/>
        <w:rPr>
          <w:rFonts w:eastAsia="Times New Roman"/>
        </w:rPr>
      </w:pPr>
    </w:p>
    <w:p w14:paraId="31F53773" w14:textId="77777777" w:rsidR="00841646" w:rsidRPr="00987B12" w:rsidRDefault="00841646" w:rsidP="00AD727F">
      <w:pPr>
        <w:pStyle w:val="Titre2"/>
        <w:spacing w:line="264" w:lineRule="auto"/>
        <w:contextualSpacing w:val="0"/>
      </w:pPr>
      <w:bookmarkStart w:id="15" w:name="_Toc501465197"/>
      <w:bookmarkStart w:id="16" w:name="_Toc25830027"/>
      <w:r w:rsidRPr="00987B12">
        <w:t>Doit-on arrondir les résultats pour le calcul du score ?</w:t>
      </w:r>
      <w:bookmarkEnd w:id="15"/>
      <w:bookmarkEnd w:id="16"/>
    </w:p>
    <w:p w14:paraId="275CFF76" w14:textId="77777777" w:rsidR="00841646" w:rsidRPr="00987B12" w:rsidRDefault="00841646" w:rsidP="00AD727F">
      <w:pPr>
        <w:spacing w:before="120" w:after="120" w:line="264" w:lineRule="auto"/>
        <w:rPr>
          <w:sz w:val="18"/>
          <w:szCs w:val="18"/>
        </w:rPr>
      </w:pPr>
      <w:r w:rsidRPr="00987B12">
        <w:rPr>
          <w:sz w:val="18"/>
          <w:szCs w:val="18"/>
        </w:rPr>
        <w:t>Exemple : si une teneur en sucres simples est de 9,001, le système doit-il considérer que l'arrondi est 9 et donc, attribuer 1 point ou doit-il considérer que 9.001&gt;9 et donc attribuer 2 points ?</w:t>
      </w:r>
    </w:p>
    <w:p w14:paraId="76F04040" w14:textId="51A2679B" w:rsidR="00841646" w:rsidRPr="004D4E9A" w:rsidRDefault="00841646" w:rsidP="00AD727F">
      <w:pPr>
        <w:spacing w:before="120" w:after="120" w:line="264" w:lineRule="auto"/>
        <w:jc w:val="both"/>
        <w:rPr>
          <w:rFonts w:cstheme="minorHAnsi"/>
        </w:rPr>
      </w:pPr>
      <w:r w:rsidRPr="004D4E9A">
        <w:rPr>
          <w:rFonts w:cstheme="minorHAnsi"/>
        </w:rPr>
        <w:t xml:space="preserve">L’attribution des points pour un nutriment donné se fait sur la base de la teneur de l’aliment dans le nutriment considéré, avec un </w:t>
      </w:r>
      <w:r w:rsidRPr="004D4E9A">
        <w:rPr>
          <w:rFonts w:cstheme="minorHAnsi"/>
          <w:b/>
        </w:rPr>
        <w:t>arrondi correspondant à un chiffre supplémentaire</w:t>
      </w:r>
      <w:r w:rsidRPr="004D4E9A">
        <w:rPr>
          <w:rFonts w:cstheme="minorHAnsi"/>
        </w:rPr>
        <w:t xml:space="preserve"> par rapport à la définition du seuil d’attribution des points. Pour le calcul du score, pour </w:t>
      </w:r>
      <w:r w:rsidR="006E1F35" w:rsidRPr="004D4E9A">
        <w:rPr>
          <w:rFonts w:cstheme="minorHAnsi"/>
        </w:rPr>
        <w:t>les fibres</w:t>
      </w:r>
      <w:r w:rsidR="00252611" w:rsidRPr="004D4E9A">
        <w:rPr>
          <w:rFonts w:cstheme="minorHAnsi"/>
        </w:rPr>
        <w:t xml:space="preserve"> </w:t>
      </w:r>
      <w:r w:rsidRPr="004D4E9A">
        <w:rPr>
          <w:rFonts w:cstheme="minorHAnsi"/>
        </w:rPr>
        <w:t xml:space="preserve">les seuils </w:t>
      </w:r>
      <w:r w:rsidR="006E1F35" w:rsidRPr="004D4E9A">
        <w:rPr>
          <w:rFonts w:cstheme="minorHAnsi"/>
        </w:rPr>
        <w:t xml:space="preserve">sont </w:t>
      </w:r>
      <w:r w:rsidR="000B3075" w:rsidRPr="004D4E9A">
        <w:rPr>
          <w:rFonts w:cstheme="minorHAnsi"/>
        </w:rPr>
        <w:t xml:space="preserve">définis </w:t>
      </w:r>
      <w:r w:rsidRPr="004D4E9A">
        <w:rPr>
          <w:rFonts w:cstheme="minorHAnsi"/>
        </w:rPr>
        <w:t xml:space="preserve">avec un chiffre après la virgule. </w:t>
      </w:r>
      <w:r w:rsidR="006E1F35" w:rsidRPr="004D4E9A">
        <w:rPr>
          <w:rFonts w:cstheme="minorHAnsi"/>
        </w:rPr>
        <w:t xml:space="preserve">Pour les sucres </w:t>
      </w:r>
      <w:r w:rsidR="00DC7BBC" w:rsidRPr="004D4E9A">
        <w:rPr>
          <w:rFonts w:cstheme="minorHAnsi"/>
        </w:rPr>
        <w:t>les seuils sont définis à l’unité ou avec</w:t>
      </w:r>
      <w:r w:rsidR="006E1F35" w:rsidRPr="004D4E9A">
        <w:rPr>
          <w:rFonts w:cstheme="minorHAnsi"/>
        </w:rPr>
        <w:t xml:space="preserve"> un chiffre après la virgule. Pour les protéines, hormis pour le seuil supérieur où il n’y a pas de chiffre </w:t>
      </w:r>
      <w:r w:rsidR="009F20B1" w:rsidRPr="004D4E9A">
        <w:rPr>
          <w:rFonts w:cstheme="minorHAnsi"/>
        </w:rPr>
        <w:t>après</w:t>
      </w:r>
      <w:r w:rsidR="006E1F35" w:rsidRPr="004D4E9A">
        <w:rPr>
          <w:rFonts w:cstheme="minorHAnsi"/>
        </w:rPr>
        <w:t xml:space="preserve"> la virgule, les autres seuils sont définis avec un chiffre après la virgule. </w:t>
      </w:r>
      <w:r w:rsidRPr="004D4E9A">
        <w:rPr>
          <w:rFonts w:cstheme="minorHAnsi"/>
        </w:rPr>
        <w:t>Pour tous les autres ils sont toujours définis à l’unité, sans chiffre après la virgule</w:t>
      </w:r>
      <w:r w:rsidR="006E1F35" w:rsidRPr="004D4E9A">
        <w:rPr>
          <w:rFonts w:cstheme="minorHAnsi"/>
        </w:rPr>
        <w:t xml:space="preserve"> (Energie, AGS, sodium, fruits</w:t>
      </w:r>
      <w:r w:rsidR="00577D00" w:rsidRPr="004D4E9A">
        <w:rPr>
          <w:rFonts w:cstheme="minorHAnsi"/>
        </w:rPr>
        <w:t>,</w:t>
      </w:r>
      <w:r w:rsidR="006E1F35" w:rsidRPr="004D4E9A">
        <w:rPr>
          <w:rFonts w:cstheme="minorHAnsi"/>
        </w:rPr>
        <w:t xml:space="preserve"> légumes</w:t>
      </w:r>
      <w:r w:rsidR="00577D00" w:rsidRPr="004D4E9A">
        <w:rPr>
          <w:rFonts w:cstheme="minorHAnsi"/>
        </w:rPr>
        <w:t>, légumineuses, fruits à coque</w:t>
      </w:r>
      <w:r w:rsidR="00753689" w:rsidRPr="00595EFF">
        <w:rPr>
          <w:rFonts w:cstheme="minorHAnsi"/>
          <w:color w:val="548DD4" w:themeColor="text2" w:themeTint="99"/>
        </w:rPr>
        <w:t xml:space="preserve"> et huiles de colza, de noix et d’olive</w:t>
      </w:r>
      <w:r w:rsidR="006E1F35" w:rsidRPr="004D4E9A">
        <w:rPr>
          <w:rFonts w:cstheme="minorHAnsi"/>
        </w:rPr>
        <w:t>, ratio AGS/</w:t>
      </w:r>
      <w:r w:rsidR="000B3075" w:rsidRPr="004D4E9A">
        <w:rPr>
          <w:rFonts w:cstheme="minorHAnsi"/>
        </w:rPr>
        <w:t>lipides</w:t>
      </w:r>
      <w:r w:rsidR="006E1F35" w:rsidRPr="004D4E9A">
        <w:rPr>
          <w:rFonts w:cstheme="minorHAnsi"/>
        </w:rPr>
        <w:t xml:space="preserve"> totaux)</w:t>
      </w:r>
      <w:r w:rsidR="00252611" w:rsidRPr="004D4E9A">
        <w:rPr>
          <w:rFonts w:cstheme="minorHAnsi"/>
        </w:rPr>
        <w:t>.</w:t>
      </w:r>
    </w:p>
    <w:p w14:paraId="11F02462" w14:textId="52337422" w:rsidR="00841646" w:rsidRDefault="00841646" w:rsidP="00AD727F">
      <w:pPr>
        <w:spacing w:before="120" w:after="120" w:line="264" w:lineRule="auto"/>
        <w:jc w:val="both"/>
        <w:rPr>
          <w:rFonts w:cstheme="minorHAnsi"/>
        </w:rPr>
      </w:pPr>
      <w:r w:rsidRPr="00987B12">
        <w:rPr>
          <w:rFonts w:cstheme="minorHAnsi"/>
        </w:rPr>
        <w:t xml:space="preserve">Pour l’exemple proposé, le seuil étant à 9g/100g, (il convient de compter 2 points si la teneur en sucres simples est strictement supérieure à 9 et compter 1 point si la teneur est inférieure ou égale à 9) l’arrondi se fait à un chiffre après la virgule. Pour une mesure à 9,001, l’arrondi est donc égal à 9,0. De ce fait, 1 seul point est donc attribué. Si la teneur avait été </w:t>
      </w:r>
      <w:r w:rsidRPr="00BB2CF2">
        <w:rPr>
          <w:rFonts w:cstheme="minorHAnsi"/>
        </w:rPr>
        <w:t>mesurée à 9,05 ou 9</w:t>
      </w:r>
      <w:r w:rsidRPr="00987B12">
        <w:rPr>
          <w:rFonts w:cstheme="minorHAnsi"/>
        </w:rPr>
        <w:t xml:space="preserve">,06, alors l’arrondi aurait été de 9,1 et il aurait fallu attribuer 2 points. Toujours avec l’exemple des sucres simples : pour un seuil à 4,5 (1 point si la valeur est strictement supérieure, 0 si elle est inférieure ou égale à 4,5g/100g), l’arrondi est à deux chiffres après la virgule. Pour un produit à 4,502, l’arrondi est à 4,50, aucun point n’est attribué. Pour un produit à </w:t>
      </w:r>
      <w:r w:rsidRPr="00BB2CF2">
        <w:rPr>
          <w:rFonts w:cstheme="minorHAnsi"/>
        </w:rPr>
        <w:t>4,505 ou 4,</w:t>
      </w:r>
      <w:r w:rsidRPr="00987B12">
        <w:rPr>
          <w:rFonts w:cstheme="minorHAnsi"/>
        </w:rPr>
        <w:t>506, l’arrondi est à 4,51, un point est attribué.</w:t>
      </w:r>
    </w:p>
    <w:p w14:paraId="1AFB29C0" w14:textId="77777777" w:rsidR="002959C6" w:rsidRDefault="002959C6" w:rsidP="00AD727F">
      <w:pPr>
        <w:spacing w:before="120" w:after="120" w:line="264" w:lineRule="auto"/>
        <w:jc w:val="both"/>
        <w:rPr>
          <w:rFonts w:cstheme="minorHAnsi"/>
        </w:rPr>
      </w:pPr>
    </w:p>
    <w:p w14:paraId="44B07CD9" w14:textId="77777777" w:rsidR="00841646" w:rsidRPr="006B1783" w:rsidRDefault="00841646" w:rsidP="00AD727F">
      <w:pPr>
        <w:pStyle w:val="Titre2"/>
        <w:spacing w:line="264" w:lineRule="auto"/>
        <w:contextualSpacing w:val="0"/>
      </w:pPr>
      <w:bookmarkStart w:id="17" w:name="_Toc501465198"/>
      <w:bookmarkStart w:id="18" w:name="_Toc25830028"/>
      <w:r>
        <w:t>Comment calculer la conversion sel - sodium</w:t>
      </w:r>
      <w:r w:rsidRPr="006B1783">
        <w:t>?</w:t>
      </w:r>
      <w:bookmarkEnd w:id="17"/>
      <w:bookmarkEnd w:id="18"/>
    </w:p>
    <w:p w14:paraId="7365A928" w14:textId="77777777" w:rsidR="00841646" w:rsidRPr="00074E46" w:rsidRDefault="00841646" w:rsidP="00AD727F">
      <w:pPr>
        <w:spacing w:before="120" w:after="120" w:line="264" w:lineRule="auto"/>
        <w:jc w:val="both"/>
        <w:rPr>
          <w:rFonts w:cstheme="minorHAnsi"/>
        </w:rPr>
      </w:pPr>
      <w:r w:rsidRPr="00074E46">
        <w:rPr>
          <w:rFonts w:cstheme="minorHAnsi"/>
        </w:rPr>
        <w:t xml:space="preserve">La teneur en sodium correspond à la teneur en sel mentionnée sur la déclaration obligatoire divisée par un </w:t>
      </w:r>
      <w:r w:rsidRPr="00074E46">
        <w:rPr>
          <w:rFonts w:cstheme="minorHAnsi"/>
          <w:b/>
        </w:rPr>
        <w:t>coefficient de conversion de 2,5</w:t>
      </w:r>
      <w:r>
        <w:rPr>
          <w:rFonts w:cstheme="minorHAnsi"/>
        </w:rPr>
        <w:t>.</w:t>
      </w:r>
    </w:p>
    <w:p w14:paraId="1E174E9B" w14:textId="13A7B204" w:rsidR="00841646" w:rsidRPr="00074E46" w:rsidRDefault="00841646" w:rsidP="00AD727F">
      <w:pPr>
        <w:spacing w:before="120" w:after="120" w:line="264" w:lineRule="auto"/>
        <w:rPr>
          <w:rFonts w:cstheme="minorHAnsi"/>
        </w:rPr>
      </w:pPr>
      <w:r w:rsidRPr="00074E46">
        <w:rPr>
          <w:rFonts w:cstheme="minorHAnsi"/>
        </w:rPr>
        <w:t xml:space="preserve">Lorsque la valeur de sel déclarée est exprimée au centigramme (2 chiffres après la virgule si l’expression est en gramme), alors le principe des arrondis mentionné au paragraphe « </w:t>
      </w:r>
      <w:r>
        <w:rPr>
          <w:rFonts w:cstheme="minorHAnsi"/>
        </w:rPr>
        <w:t>D</w:t>
      </w:r>
      <w:r w:rsidRPr="00074E46">
        <w:rPr>
          <w:rFonts w:cstheme="minorHAnsi"/>
        </w:rPr>
        <w:t xml:space="preserve">oit-on arrondir les résultats pour le calcul du score » de </w:t>
      </w:r>
      <w:r>
        <w:rPr>
          <w:rFonts w:cstheme="minorHAnsi"/>
        </w:rPr>
        <w:t>ce Question-Réponse s’applique.</w:t>
      </w:r>
    </w:p>
    <w:p w14:paraId="7F2F5983" w14:textId="2364F296" w:rsidR="00841646" w:rsidRDefault="00841646" w:rsidP="00AD727F">
      <w:pPr>
        <w:spacing w:before="120" w:after="120" w:line="264" w:lineRule="auto"/>
        <w:jc w:val="both"/>
        <w:rPr>
          <w:rFonts w:cstheme="minorHAnsi"/>
        </w:rPr>
      </w:pPr>
      <w:r w:rsidRPr="00074E46">
        <w:rPr>
          <w:rFonts w:cstheme="minorHAnsi"/>
        </w:rPr>
        <w:t>Afin d’éviter les rares mais possibles écarts de points attribués à la composante « sodium » dans le calcul du</w:t>
      </w:r>
      <w:r w:rsidR="00252611">
        <w:rPr>
          <w:rFonts w:cstheme="minorHAnsi"/>
        </w:rPr>
        <w:t xml:space="preserve"> </w:t>
      </w:r>
      <w:r w:rsidRPr="00074E46">
        <w:rPr>
          <w:rFonts w:cstheme="minorHAnsi"/>
        </w:rPr>
        <w:t>score liés aux arrondis provoqués par la conversion de la quantité de sel mentionnée sur la déclaration nutritionnelle en sodium, il convient de privilégier une teneur en sel exprimée en mg (3 chiffres après la virgule si l’expression est en grammes) et de l’indiquer ainsi sur la déclaration nutritionnelle de l’emballage. La valeur déclarée est calculée selon les modalités prévues à l’article 31-4 du règlement UE n°1169/2011</w:t>
      </w:r>
      <w:r w:rsidR="00252611">
        <w:rPr>
          <w:rFonts w:cstheme="minorHAnsi"/>
        </w:rPr>
        <w:t>.</w:t>
      </w:r>
    </w:p>
    <w:p w14:paraId="02B71EFD" w14:textId="5172159D" w:rsidR="00841646" w:rsidRPr="00987B12" w:rsidRDefault="00841646" w:rsidP="00AD727F">
      <w:pPr>
        <w:pStyle w:val="Titre2"/>
        <w:spacing w:line="264" w:lineRule="auto"/>
        <w:contextualSpacing w:val="0"/>
      </w:pPr>
      <w:bookmarkStart w:id="19" w:name="_Toc501465199"/>
      <w:bookmarkStart w:id="20" w:name="_Toc25830029"/>
      <w:r w:rsidRPr="00987B12">
        <w:lastRenderedPageBreak/>
        <w:t xml:space="preserve">Comment calcule-t-on </w:t>
      </w:r>
      <w:r w:rsidR="000B6224">
        <w:t xml:space="preserve">le Nutri-Score </w:t>
      </w:r>
      <w:r w:rsidRPr="00987B12">
        <w:t>de produits composés ?</w:t>
      </w:r>
      <w:bookmarkEnd w:id="19"/>
      <w:bookmarkEnd w:id="20"/>
    </w:p>
    <w:p w14:paraId="462C7154" w14:textId="393CA2C5" w:rsidR="00841646" w:rsidRPr="00074E46" w:rsidRDefault="00E8216F" w:rsidP="00AD727F">
      <w:pPr>
        <w:spacing w:before="120" w:after="120" w:line="264" w:lineRule="auto"/>
        <w:jc w:val="both"/>
        <w:rPr>
          <w:rFonts w:cstheme="minorHAnsi"/>
        </w:rPr>
      </w:pPr>
      <w:r w:rsidRPr="00987B12">
        <w:rPr>
          <w:rFonts w:cstheme="minorHAnsi"/>
        </w:rPr>
        <w:t xml:space="preserve">Le calcul du score nutritionnel est basé sur les </w:t>
      </w:r>
      <w:r w:rsidRPr="000F2526">
        <w:rPr>
          <w:rFonts w:cstheme="minorHAnsi"/>
          <w:b/>
          <w:u w:val="single"/>
        </w:rPr>
        <w:t>données nutritionnelles pour 100g de produit</w:t>
      </w:r>
      <w:r w:rsidRPr="000F2526">
        <w:rPr>
          <w:rFonts w:cstheme="minorHAnsi"/>
          <w:u w:val="single"/>
        </w:rPr>
        <w:t xml:space="preserve"> </w:t>
      </w:r>
      <w:r w:rsidRPr="00E8216F">
        <w:rPr>
          <w:rFonts w:cstheme="minorHAnsi"/>
          <w:b/>
          <w:u w:val="single"/>
        </w:rPr>
        <w:t>présent</w:t>
      </w:r>
      <w:r w:rsidR="000F2526">
        <w:rPr>
          <w:rFonts w:cstheme="minorHAnsi"/>
          <w:b/>
          <w:u w:val="single"/>
        </w:rPr>
        <w:t>es</w:t>
      </w:r>
      <w:r w:rsidRPr="00E8216F">
        <w:rPr>
          <w:rFonts w:cstheme="minorHAnsi"/>
          <w:b/>
          <w:u w:val="single"/>
        </w:rPr>
        <w:t xml:space="preserve"> sur l’emballage</w:t>
      </w:r>
      <w:r w:rsidRPr="00987B12">
        <w:rPr>
          <w:rFonts w:cstheme="minorHAnsi"/>
        </w:rPr>
        <w:t xml:space="preserve">, dont les nutriments font partie de la </w:t>
      </w:r>
      <w:r w:rsidRPr="00E8216F">
        <w:rPr>
          <w:rFonts w:cstheme="minorHAnsi"/>
          <w:b/>
          <w:u w:val="single"/>
        </w:rPr>
        <w:t>déclaration nutritionnelle obligatoire</w:t>
      </w:r>
      <w:r w:rsidRPr="00987B12">
        <w:rPr>
          <w:rFonts w:cstheme="minorHAnsi"/>
        </w:rPr>
        <w:t xml:space="preserve"> ou qui peuvent la compléter dans le respect de l’article 30 du règlement «</w:t>
      </w:r>
      <w:r>
        <w:rPr>
          <w:rFonts w:cstheme="minorHAnsi"/>
        </w:rPr>
        <w:t xml:space="preserve"> </w:t>
      </w:r>
      <w:r w:rsidRPr="00987B12">
        <w:rPr>
          <w:rFonts w:cstheme="minorHAnsi"/>
        </w:rPr>
        <w:t>INCO » n°1169/2011</w:t>
      </w:r>
    </w:p>
    <w:p w14:paraId="32047DCF" w14:textId="3FA3490E" w:rsidR="00841646" w:rsidRPr="002463F7" w:rsidRDefault="00E8216F" w:rsidP="00AD727F">
      <w:pPr>
        <w:spacing w:before="120" w:after="120" w:line="264" w:lineRule="auto"/>
        <w:rPr>
          <w:rFonts w:cstheme="minorHAnsi"/>
        </w:rPr>
      </w:pPr>
      <w:r w:rsidRPr="002463F7">
        <w:rPr>
          <w:rFonts w:cstheme="minorHAnsi"/>
        </w:rPr>
        <w:t>Dans le cas</w:t>
      </w:r>
      <w:r w:rsidR="00841646" w:rsidRPr="002463F7">
        <w:rPr>
          <w:rFonts w:cstheme="minorHAnsi"/>
        </w:rPr>
        <w:t xml:space="preserve"> d’un plat cuisiné</w:t>
      </w:r>
      <w:r w:rsidRPr="002463F7">
        <w:rPr>
          <w:rFonts w:cstheme="minorHAnsi"/>
        </w:rPr>
        <w:t xml:space="preserve"> vendu avec un sachet de sauce présentant les valeurs nutritionnelles du plat avec la sauce, le Nutri-Score affiché sera donc celui du plat accompagné de la sauce.</w:t>
      </w:r>
    </w:p>
    <w:p w14:paraId="2F012506" w14:textId="69AD398B" w:rsidR="00B15DBD" w:rsidRDefault="00254A80" w:rsidP="00AD727F">
      <w:pPr>
        <w:spacing w:before="120" w:after="120" w:line="264" w:lineRule="auto"/>
        <w:jc w:val="both"/>
        <w:rPr>
          <w:rFonts w:cstheme="minorHAnsi"/>
        </w:rPr>
      </w:pPr>
      <w:r w:rsidRPr="00213A61">
        <w:rPr>
          <w:rFonts w:cstheme="minorHAnsi"/>
        </w:rPr>
        <w:t>S’il existe deux déclarations nutritionnelles, deux Nutri-Scor</w:t>
      </w:r>
      <w:r w:rsidR="00F63935" w:rsidRPr="00213A61">
        <w:rPr>
          <w:rFonts w:cstheme="minorHAnsi"/>
        </w:rPr>
        <w:t xml:space="preserve">e </w:t>
      </w:r>
      <w:r w:rsidR="002463F7">
        <w:rPr>
          <w:rFonts w:cstheme="minorHAnsi"/>
        </w:rPr>
        <w:t>peuvent figurer en face avant. U</w:t>
      </w:r>
      <w:r w:rsidR="00F63935" w:rsidRPr="00213A61">
        <w:rPr>
          <w:rFonts w:cstheme="minorHAnsi"/>
        </w:rPr>
        <w:t xml:space="preserve">ne charte graphique est à disposition pour l’apposition de </w:t>
      </w:r>
      <w:r w:rsidR="002463F7">
        <w:rPr>
          <w:rFonts w:cstheme="minorHAnsi"/>
        </w:rPr>
        <w:t>deux</w:t>
      </w:r>
      <w:r w:rsidR="00F63935" w:rsidRPr="00213A61">
        <w:rPr>
          <w:rFonts w:cstheme="minorHAnsi"/>
        </w:rPr>
        <w:t xml:space="preserve"> Nutri-Score en face avant.</w:t>
      </w:r>
    </w:p>
    <w:p w14:paraId="0F4D011E" w14:textId="77777777" w:rsidR="002959C6" w:rsidRPr="00213A61" w:rsidRDefault="002959C6" w:rsidP="00AD727F">
      <w:pPr>
        <w:spacing w:before="120" w:after="120" w:line="264" w:lineRule="auto"/>
        <w:jc w:val="both"/>
        <w:rPr>
          <w:rFonts w:cstheme="minorHAnsi"/>
        </w:rPr>
      </w:pPr>
    </w:p>
    <w:p w14:paraId="7D74F0E4" w14:textId="381156CE" w:rsidR="00841646" w:rsidRPr="00CF308A" w:rsidRDefault="000B6224" w:rsidP="00AD727F">
      <w:pPr>
        <w:pStyle w:val="Titre2"/>
        <w:spacing w:line="264" w:lineRule="auto"/>
        <w:contextualSpacing w:val="0"/>
      </w:pPr>
      <w:bookmarkStart w:id="21" w:name="_Toc25830030"/>
      <w:bookmarkStart w:id="22" w:name="_Toc501465200"/>
      <w:r w:rsidRPr="000B6224">
        <w:t>Doit-on calculer le Nutri-Score sur le produit tel que vendu ou tel que prépar</w:t>
      </w:r>
      <w:r>
        <w:t>é</w:t>
      </w:r>
      <w:r w:rsidRPr="000B6224">
        <w:t xml:space="preserve"> ?</w:t>
      </w:r>
      <w:bookmarkEnd w:id="21"/>
      <w:r w:rsidRPr="000B6224">
        <w:t xml:space="preserve"> </w:t>
      </w:r>
      <w:bookmarkEnd w:id="22"/>
    </w:p>
    <w:p w14:paraId="29C4396B" w14:textId="72D9ECE6" w:rsidR="000B6224" w:rsidRPr="004D4E9A" w:rsidRDefault="000B6224" w:rsidP="00AD727F">
      <w:pPr>
        <w:spacing w:before="120" w:after="120" w:line="264" w:lineRule="auto"/>
        <w:jc w:val="both"/>
        <w:rPr>
          <w:rFonts w:ascii="Calibri Light" w:hAnsi="Calibri Light"/>
          <w:iCs/>
        </w:rPr>
      </w:pPr>
      <w:r w:rsidRPr="004D4E9A">
        <w:rPr>
          <w:rFonts w:ascii="Calibri Light" w:hAnsi="Calibri Light"/>
          <w:iCs/>
        </w:rPr>
        <w:t xml:space="preserve">Les quantités de nutriments doivent être données par 100g ou 100mL d’aliment tel que vendu. Le règlement INCO précise dans l’article 31.3 que s’il y a lieu, il est possible de fournir ces informations pour la denrée alimentaire une fois préparée, à condition que le mode de préparation soit décrit avec suffisamment de détails et que l’information concerne l’aliment prêt à la consommation. </w:t>
      </w:r>
    </w:p>
    <w:p w14:paraId="67DB7A30" w14:textId="2146FD30" w:rsidR="000B6224" w:rsidRPr="004D4E9A" w:rsidRDefault="000B6224" w:rsidP="00AD727F">
      <w:pPr>
        <w:spacing w:before="120" w:after="120" w:line="264" w:lineRule="auto"/>
        <w:jc w:val="both"/>
        <w:rPr>
          <w:rFonts w:ascii="Calibri Light" w:hAnsi="Calibri Light"/>
          <w:iCs/>
        </w:rPr>
      </w:pPr>
      <w:r w:rsidRPr="004D4E9A">
        <w:rPr>
          <w:rFonts w:ascii="Calibri Light" w:hAnsi="Calibri Light"/>
          <w:iCs/>
        </w:rPr>
        <w:t>Ainsi, pour certains produits, il est possible de fournir l’information sur la denrée telle que préparée. Pour ces produits, l’information peut être fournie uniquement pour 100g ou 100mL de produit prêt à consommer, après préparation selon les indications du fabricant et à condition de l’indiquer au consommateur (exemples : flocons de purée, soupes déshydratées, taboulé à reconstituer, produits dont le milieu de couverture n’est pas consommé, etc…).</w:t>
      </w:r>
    </w:p>
    <w:p w14:paraId="06AB0FDB" w14:textId="77777777" w:rsidR="000B6224" w:rsidRPr="004D4E9A" w:rsidRDefault="000B6224" w:rsidP="00AD727F">
      <w:pPr>
        <w:spacing w:before="120" w:after="120" w:line="264" w:lineRule="auto"/>
        <w:jc w:val="both"/>
        <w:rPr>
          <w:rFonts w:ascii="Calibri Light" w:hAnsi="Calibri Light"/>
          <w:b/>
          <w:bCs/>
          <w:iCs/>
        </w:rPr>
      </w:pPr>
      <w:r w:rsidRPr="004D4E9A">
        <w:rPr>
          <w:rFonts w:ascii="Calibri Light" w:hAnsi="Calibri Light"/>
          <w:iCs/>
        </w:rPr>
        <w:t xml:space="preserve">Dans ces cas, le Nutri-Score peut se calculer sur la denrée telle que vendue et/ou sur la denrée telle que préparée </w:t>
      </w:r>
      <w:r w:rsidRPr="004D4E9A">
        <w:rPr>
          <w:rFonts w:ascii="Calibri Light" w:hAnsi="Calibri Light"/>
          <w:b/>
          <w:bCs/>
          <w:iCs/>
        </w:rPr>
        <w:t>à condition que l’étiquetage nutritionnel correspondant soit affiché pour 100g ou 100mL et que le mode de préparation de l’aliment soit décrit précisément.</w:t>
      </w:r>
    </w:p>
    <w:p w14:paraId="730FE9CC" w14:textId="77777777" w:rsidR="000B6224" w:rsidRPr="004D4E9A" w:rsidRDefault="000B6224" w:rsidP="00AD727F">
      <w:pPr>
        <w:spacing w:before="120" w:after="120" w:line="264" w:lineRule="auto"/>
        <w:jc w:val="both"/>
        <w:rPr>
          <w:rFonts w:cstheme="minorHAnsi"/>
          <w:i/>
        </w:rPr>
      </w:pPr>
      <w:r w:rsidRPr="004D4E9A">
        <w:rPr>
          <w:rFonts w:cstheme="minorHAnsi"/>
          <w:i/>
        </w:rPr>
        <w:t xml:space="preserve">Précisions : pour les reconstitutions avec du lait, si le type de lait n’est pas indiqué, alors on considérera </w:t>
      </w:r>
      <w:r w:rsidRPr="004D4E9A">
        <w:rPr>
          <w:rFonts w:cstheme="minorHAnsi"/>
          <w:b/>
          <w:i/>
        </w:rPr>
        <w:t xml:space="preserve">par défaut </w:t>
      </w:r>
      <w:r w:rsidRPr="004D4E9A">
        <w:rPr>
          <w:rFonts w:cstheme="minorHAnsi"/>
          <w:i/>
        </w:rPr>
        <w:t xml:space="preserve">un </w:t>
      </w:r>
      <w:r w:rsidRPr="004D4E9A">
        <w:rPr>
          <w:rFonts w:cstheme="minorHAnsi"/>
          <w:b/>
          <w:i/>
        </w:rPr>
        <w:t>lait demi écrémé</w:t>
      </w:r>
      <w:r w:rsidRPr="004D4E9A">
        <w:rPr>
          <w:rFonts w:cstheme="minorHAnsi"/>
          <w:i/>
        </w:rPr>
        <w:t>.</w:t>
      </w:r>
    </w:p>
    <w:p w14:paraId="30CB8439" w14:textId="77777777" w:rsidR="000B6224" w:rsidRDefault="000B6224" w:rsidP="00AD727F">
      <w:pPr>
        <w:spacing w:before="120" w:after="120" w:line="264" w:lineRule="auto"/>
        <w:jc w:val="both"/>
        <w:rPr>
          <w:rFonts w:cstheme="minorHAnsi"/>
        </w:rPr>
      </w:pPr>
    </w:p>
    <w:p w14:paraId="407E6733" w14:textId="77777777" w:rsidR="000B6224" w:rsidRPr="00050057" w:rsidRDefault="000B6224" w:rsidP="00AD727F">
      <w:pPr>
        <w:pStyle w:val="Titre2"/>
        <w:spacing w:line="264" w:lineRule="auto"/>
        <w:contextualSpacing w:val="0"/>
      </w:pPr>
      <w:bookmarkStart w:id="23" w:name="_Toc25830031"/>
      <w:r w:rsidRPr="00050057">
        <w:t>Quel Nutri-Score pour les produits frits ?</w:t>
      </w:r>
      <w:bookmarkEnd w:id="23"/>
    </w:p>
    <w:p w14:paraId="4C49E7B8" w14:textId="77777777" w:rsidR="000B6224" w:rsidRPr="004D4E9A" w:rsidRDefault="000B6224" w:rsidP="00AD727F">
      <w:pPr>
        <w:spacing w:before="120" w:after="120" w:line="264" w:lineRule="auto"/>
        <w:jc w:val="both"/>
      </w:pPr>
      <w:r w:rsidRPr="004D4E9A">
        <w:t>Les produits frits préemballés (tels que les frites, le poisson pané…) ont pour la plupart un Nutri-Score A ou B. Ces produits ont généralement subi un processus de pré-friture industrielle ayant un impact faible sur les quantités de matières grasses dans le produit.</w:t>
      </w:r>
    </w:p>
    <w:p w14:paraId="4A4B4FAA" w14:textId="77777777" w:rsidR="000B6224" w:rsidRPr="004D4E9A" w:rsidRDefault="000B6224" w:rsidP="00AD727F">
      <w:pPr>
        <w:spacing w:before="120" w:after="120" w:line="264" w:lineRule="auto"/>
        <w:jc w:val="both"/>
      </w:pPr>
      <w:r w:rsidRPr="004D4E9A">
        <w:t xml:space="preserve">Selon les produits, certains sont destinés à une cuisson au four ou à la poêle mais, sur d’autres emballages, il est mentionné une cuisson en friteuse qui conduit à une pénétration d’huile plus importante dans les produits consommés. </w:t>
      </w:r>
      <w:r w:rsidRPr="004D4E9A">
        <w:rPr>
          <w:b/>
          <w:bCs/>
        </w:rPr>
        <w:t>Ainsi, la</w:t>
      </w:r>
      <w:r w:rsidRPr="004D4E9A">
        <w:t xml:space="preserve"> </w:t>
      </w:r>
      <w:r w:rsidRPr="004D4E9A">
        <w:rPr>
          <w:b/>
          <w:bCs/>
        </w:rPr>
        <w:t xml:space="preserve">cuisson en friteuse conduit à passer à une ou deux classes supérieures du Nutri-Score selon le type d’huile utilisée. </w:t>
      </w:r>
    </w:p>
    <w:p w14:paraId="463C1415" w14:textId="77777777" w:rsidR="000B6224" w:rsidRPr="004D4E9A" w:rsidRDefault="000B6224" w:rsidP="00AD727F">
      <w:pPr>
        <w:spacing w:before="120" w:after="120" w:line="264" w:lineRule="auto"/>
        <w:jc w:val="both"/>
      </w:pPr>
      <w:r w:rsidRPr="004D4E9A">
        <w:t>Aussi dans le cadre exclusif des produits frits ne pouvant être consommés tels qu’achetés, et pour lesquels est indiqué sur l’emballage un mode de cuisson en friteuse, il est recommandé que le fabriquant informe les consommateurs de la modification induite sur le Nutri-Score en indiquant sur l'emballage la phrase générique suivante : « </w:t>
      </w:r>
      <w:r w:rsidRPr="004D4E9A">
        <w:rPr>
          <w:b/>
          <w:bCs/>
          <w:i/>
          <w:iCs/>
        </w:rPr>
        <w:t>Avec une cuisson en friteuse, le Nutri-Score du produit peut varier d’une lettre si l’huile de friture est peu riche en AGS (tournesol, arachide) ou de deux si l’huile de friture utilisée est très riche en acides gras saturés (coco, palmiste, palme).</w:t>
      </w:r>
      <w:r w:rsidRPr="004D4E9A">
        <w:t> »</w:t>
      </w:r>
    </w:p>
    <w:p w14:paraId="4F2197D5" w14:textId="77777777" w:rsidR="00B96335" w:rsidRPr="00050057" w:rsidRDefault="00B96335" w:rsidP="00AD727F">
      <w:pPr>
        <w:spacing w:before="120" w:after="120" w:line="264" w:lineRule="auto"/>
        <w:jc w:val="both"/>
        <w:rPr>
          <w:color w:val="548DD4" w:themeColor="text2" w:themeTint="99"/>
        </w:rPr>
      </w:pPr>
    </w:p>
    <w:p w14:paraId="30FFF49D" w14:textId="22DB9487" w:rsidR="00BC40BF" w:rsidRPr="00987B12" w:rsidRDefault="00BC40BF" w:rsidP="00AD727F">
      <w:pPr>
        <w:pStyle w:val="Titre2"/>
        <w:spacing w:line="264" w:lineRule="auto"/>
        <w:contextualSpacing w:val="0"/>
      </w:pPr>
      <w:bookmarkStart w:id="24" w:name="_Toc25830032"/>
      <w:r>
        <w:lastRenderedPageBreak/>
        <w:t>Calcule</w:t>
      </w:r>
      <w:r w:rsidR="00E92EC3">
        <w:t>-</w:t>
      </w:r>
      <w:r>
        <w:t>t</w:t>
      </w:r>
      <w:r w:rsidR="00E92EC3">
        <w:t>-</w:t>
      </w:r>
      <w:r>
        <w:t>on le Nutri-Score sur le produit avec le liquide de couverture</w:t>
      </w:r>
      <w:r w:rsidRPr="00987B12">
        <w:t>?</w:t>
      </w:r>
      <w:bookmarkEnd w:id="24"/>
    </w:p>
    <w:p w14:paraId="67210E25" w14:textId="4C858498" w:rsidR="000F2526" w:rsidRPr="004D4E9A" w:rsidRDefault="000F2526" w:rsidP="000F2526">
      <w:pPr>
        <w:spacing w:before="120" w:after="120" w:line="264" w:lineRule="auto"/>
        <w:jc w:val="both"/>
        <w:rPr>
          <w:rFonts w:cstheme="minorHAnsi"/>
        </w:rPr>
      </w:pPr>
      <w:r w:rsidRPr="004D4E9A">
        <w:rPr>
          <w:rFonts w:cstheme="minorHAnsi"/>
        </w:rPr>
        <w:t xml:space="preserve">Le calcul du score nutritionnel est basé sur les </w:t>
      </w:r>
      <w:r w:rsidRPr="004D4E9A">
        <w:rPr>
          <w:rFonts w:cstheme="minorHAnsi"/>
          <w:b/>
          <w:u w:val="single"/>
        </w:rPr>
        <w:t>données nutritionnelles pour 100g de produit présentes sur l’emballage</w:t>
      </w:r>
      <w:r w:rsidRPr="004D4E9A">
        <w:rPr>
          <w:rFonts w:cstheme="minorHAnsi"/>
        </w:rPr>
        <w:t xml:space="preserve">, dont les nutriments font partie de la </w:t>
      </w:r>
      <w:r w:rsidRPr="004D4E9A">
        <w:rPr>
          <w:rFonts w:cstheme="minorHAnsi"/>
          <w:b/>
          <w:u w:val="single"/>
        </w:rPr>
        <w:t>déclaration nutritionnelle obligatoire</w:t>
      </w:r>
      <w:r w:rsidRPr="004D4E9A">
        <w:rPr>
          <w:rFonts w:cstheme="minorHAnsi"/>
        </w:rPr>
        <w:t xml:space="preserve"> ou qui peuvent la compléter dans le respect de l’article 30 du règlement « INCO » n°1169/2011.</w:t>
      </w:r>
    </w:p>
    <w:p w14:paraId="7A288385" w14:textId="642284A3" w:rsidR="000F2526" w:rsidRPr="004D4E9A" w:rsidRDefault="000F2526" w:rsidP="000F2526">
      <w:pPr>
        <w:spacing w:before="120" w:after="120" w:line="264" w:lineRule="auto"/>
        <w:jc w:val="both"/>
        <w:rPr>
          <w:rFonts w:cstheme="minorHAnsi"/>
        </w:rPr>
      </w:pPr>
      <w:r w:rsidRPr="004D4E9A">
        <w:rPr>
          <w:rFonts w:cstheme="minorHAnsi"/>
        </w:rPr>
        <w:t xml:space="preserve">Si le liquide de couverture est pris en compte dans la déclaration nutritionnelle obligatoire alors il doit également l’être pour le calcul du Nutri-Score et inversement. </w:t>
      </w:r>
    </w:p>
    <w:p w14:paraId="2D4A04B7" w14:textId="77777777" w:rsidR="008E12C8" w:rsidRDefault="008E12C8" w:rsidP="00AD727F">
      <w:pPr>
        <w:spacing w:before="120" w:after="120" w:line="264" w:lineRule="auto"/>
        <w:rPr>
          <w:rFonts w:cstheme="minorHAnsi"/>
        </w:rPr>
      </w:pPr>
    </w:p>
    <w:p w14:paraId="20DD9E73" w14:textId="17FE3695" w:rsidR="008E12C8" w:rsidRPr="009E4A85" w:rsidRDefault="008E12C8" w:rsidP="00AD727F">
      <w:pPr>
        <w:pStyle w:val="Titre2"/>
        <w:spacing w:line="264" w:lineRule="auto"/>
        <w:contextualSpacing w:val="0"/>
      </w:pPr>
      <w:bookmarkStart w:id="25" w:name="_Toc25830033"/>
      <w:r w:rsidRPr="008E12C8">
        <w:t>Pour les aliments liquides, calcule-t-on le score pour 100 g ou pour 100 mL ?</w:t>
      </w:r>
      <w:bookmarkEnd w:id="25"/>
    </w:p>
    <w:p w14:paraId="0DCE3BBB" w14:textId="467CD123" w:rsidR="00A77CC5" w:rsidRPr="004D4E9A" w:rsidRDefault="008E12C8" w:rsidP="00AD727F">
      <w:pPr>
        <w:spacing w:before="120" w:after="120" w:line="264" w:lineRule="auto"/>
        <w:jc w:val="both"/>
        <w:rPr>
          <w:rFonts w:cstheme="minorHAnsi"/>
        </w:rPr>
      </w:pPr>
      <w:r w:rsidRPr="004D4E9A">
        <w:rPr>
          <w:rFonts w:cstheme="minorHAnsi"/>
        </w:rPr>
        <w:t>Pour les aliments liquides comme les soupes, les huiles, le lait, la valeur retenue est celle qui figure comme unité sur l’étiquetage nutritionnel sans passage par une densité qui n’est pas écrite sur l’emballage (principe de transparence vis à vis du consommateur)</w:t>
      </w:r>
      <w:r w:rsidR="003F2C1E" w:rsidRPr="004D4E9A">
        <w:rPr>
          <w:rFonts w:cstheme="minorHAnsi"/>
        </w:rPr>
        <w:t>. Si deux valeurs par 100</w:t>
      </w:r>
      <w:r w:rsidR="0030293A" w:rsidRPr="004D4E9A">
        <w:rPr>
          <w:rFonts w:cstheme="minorHAnsi"/>
        </w:rPr>
        <w:t>g et par 100ml sont mentionnées</w:t>
      </w:r>
      <w:r w:rsidR="003F2C1E" w:rsidRPr="004D4E9A">
        <w:rPr>
          <w:rFonts w:cstheme="minorHAnsi"/>
        </w:rPr>
        <w:t>, il convient de prendre en compte celle par 100g.</w:t>
      </w:r>
    </w:p>
    <w:p w14:paraId="2173B433" w14:textId="77777777" w:rsidR="002959C6" w:rsidRDefault="002959C6" w:rsidP="00AD727F">
      <w:pPr>
        <w:spacing w:before="120" w:after="120" w:line="264" w:lineRule="auto"/>
        <w:jc w:val="both"/>
        <w:rPr>
          <w:rFonts w:cstheme="minorHAnsi"/>
          <w:color w:val="548DD4" w:themeColor="text2" w:themeTint="99"/>
        </w:rPr>
      </w:pPr>
    </w:p>
    <w:p w14:paraId="67080584" w14:textId="77777777" w:rsidR="00145B03" w:rsidRPr="00145B03" w:rsidRDefault="00145B03" w:rsidP="00145B03">
      <w:pPr>
        <w:pStyle w:val="Titre2"/>
        <w:rPr>
          <w:color w:val="548DD4" w:themeColor="text2" w:themeTint="99"/>
        </w:rPr>
      </w:pPr>
      <w:bookmarkStart w:id="26" w:name="_Toc25830034"/>
      <w:r w:rsidRPr="00145B03">
        <w:rPr>
          <w:color w:val="548DD4" w:themeColor="text2" w:themeTint="99"/>
        </w:rPr>
        <w:t>Pourquoi la composante « Fruits, légumes, légumineuses et fruits à coque » a-t-elle été modifiée et quel est le délai pour se mettre en conformité ?</w:t>
      </w:r>
      <w:bookmarkEnd w:id="26"/>
    </w:p>
    <w:p w14:paraId="39C87D35" w14:textId="2DA70C10" w:rsidR="00145B03" w:rsidRPr="00145B03" w:rsidRDefault="00145B03" w:rsidP="00145B03">
      <w:pPr>
        <w:spacing w:before="120" w:after="120" w:line="264" w:lineRule="auto"/>
        <w:jc w:val="both"/>
        <w:rPr>
          <w:color w:val="548DD4" w:themeColor="text2" w:themeTint="99"/>
        </w:rPr>
      </w:pPr>
      <w:r w:rsidRPr="00145B03">
        <w:rPr>
          <w:color w:val="548DD4" w:themeColor="text2" w:themeTint="99"/>
        </w:rPr>
        <w:t>Une modification de la composante « Fruits, légumes, légumineuses et fruits à coque » a été apportée en octobre 2019 afin de mieux prendre en compte les recommandations nutritionnelles relatives aux huiles en Europe. Le pourcentage d’huiles de colza, olive et noix contenu dans les produits est désormais pris en compte dans la composante positive « Fruits légumes, légumineuses et fruits à coque » pour le calcul du score. Suite à cette modification, les huiles de colza, noix et olive ont un score équivalent : « C- jaune » afin de refléter les recommandations de santé publique qui préconisent de privilégier ces huiles par rapport aux autres matières grasses.</w:t>
      </w:r>
    </w:p>
    <w:p w14:paraId="5B783571" w14:textId="5BF179E6" w:rsidR="00145B03" w:rsidRPr="00145B03" w:rsidRDefault="00145B03" w:rsidP="00145B03">
      <w:pPr>
        <w:spacing w:before="120" w:after="120" w:line="264" w:lineRule="auto"/>
        <w:jc w:val="both"/>
        <w:rPr>
          <w:color w:val="548DD4" w:themeColor="text2" w:themeTint="99"/>
        </w:rPr>
      </w:pPr>
      <w:r w:rsidRPr="00145B03">
        <w:rPr>
          <w:color w:val="548DD4" w:themeColor="text2" w:themeTint="99"/>
        </w:rPr>
        <w:t>Le règlement d’usage indique que « L’Exploitant dispose d’un délai raisonnable fixé, le cas échéant, par Santé publique France pour se mettre en conformité avec les nouvelles dispositions du Règlement d’usage ». Ce délai n’est pas précisé à ce jour pour laisser le temps aux exploitants engagées de faire les modifications nécessaires. Ainsi</w:t>
      </w:r>
      <w:r w:rsidR="00B06904">
        <w:rPr>
          <w:color w:val="548DD4" w:themeColor="text2" w:themeTint="99"/>
        </w:rPr>
        <w:t>,</w:t>
      </w:r>
      <w:r w:rsidRPr="00145B03">
        <w:rPr>
          <w:color w:val="548DD4" w:themeColor="text2" w:themeTint="99"/>
        </w:rPr>
        <w:t xml:space="preserve"> il est possible que durant ce délai, une même huile (par exemple huile d’olive) ait sur certaines bouteilles un « C -jaune» et sur d’autres un « D-orange », le temps que les nouvelles étiquettes « C-jaune » soient mises en place.</w:t>
      </w:r>
    </w:p>
    <w:p w14:paraId="1B529E2F" w14:textId="77777777" w:rsidR="00145B03" w:rsidRDefault="00145B03" w:rsidP="00AD727F">
      <w:pPr>
        <w:spacing w:before="120" w:after="120" w:line="264" w:lineRule="auto"/>
        <w:jc w:val="both"/>
        <w:rPr>
          <w:rFonts w:cstheme="minorHAnsi"/>
          <w:color w:val="548DD4" w:themeColor="text2" w:themeTint="99"/>
        </w:rPr>
      </w:pPr>
    </w:p>
    <w:p w14:paraId="07C7277B" w14:textId="77777777" w:rsidR="00EA77EB" w:rsidRPr="000B3075" w:rsidRDefault="00EA77EB" w:rsidP="00AD727F">
      <w:pPr>
        <w:spacing w:before="120" w:after="120" w:line="264" w:lineRule="auto"/>
        <w:jc w:val="both"/>
        <w:rPr>
          <w:rFonts w:cstheme="minorHAnsi"/>
          <w:color w:val="548DD4" w:themeColor="text2" w:themeTint="99"/>
        </w:rPr>
      </w:pPr>
    </w:p>
    <w:p w14:paraId="0D93C848" w14:textId="1E0A5792" w:rsidR="00841646" w:rsidRDefault="00841646" w:rsidP="00AD727F">
      <w:pPr>
        <w:pStyle w:val="Titre1"/>
        <w:spacing w:before="120" w:after="120" w:line="264" w:lineRule="auto"/>
      </w:pPr>
      <w:bookmarkStart w:id="27" w:name="_Toc501465201"/>
      <w:bookmarkStart w:id="28" w:name="_Toc25830035"/>
      <w:r>
        <w:t>A</w:t>
      </w:r>
      <w:r w:rsidR="00A77CC5">
        <w:t>daptation du score pour les a</w:t>
      </w:r>
      <w:r>
        <w:t xml:space="preserve">liments et </w:t>
      </w:r>
      <w:r w:rsidR="00A77CC5">
        <w:t xml:space="preserve">les </w:t>
      </w:r>
      <w:r>
        <w:t>boissons</w:t>
      </w:r>
      <w:bookmarkEnd w:id="27"/>
      <w:bookmarkEnd w:id="28"/>
    </w:p>
    <w:p w14:paraId="6BD17F2D" w14:textId="16550004" w:rsidR="00841646" w:rsidRPr="003765F4" w:rsidRDefault="00841646" w:rsidP="00AD727F">
      <w:pPr>
        <w:pStyle w:val="Titre2"/>
        <w:spacing w:line="264" w:lineRule="auto"/>
        <w:contextualSpacing w:val="0"/>
      </w:pPr>
      <w:bookmarkStart w:id="29" w:name="_Toc501465202"/>
      <w:bookmarkStart w:id="30" w:name="_Toc25830036"/>
      <w:r>
        <w:t xml:space="preserve">Quelles matières grasses ajoutées sont concernées par l’adaptation du </w:t>
      </w:r>
      <w:r w:rsidR="002276CD">
        <w:t>Nutri-Score</w:t>
      </w:r>
      <w:r w:rsidRPr="003765F4">
        <w:t>?</w:t>
      </w:r>
      <w:bookmarkEnd w:id="29"/>
      <w:bookmarkEnd w:id="30"/>
      <w:r w:rsidRPr="003765F4">
        <w:t xml:space="preserve">  </w:t>
      </w:r>
    </w:p>
    <w:p w14:paraId="6F46980F" w14:textId="61D36373" w:rsidR="00841646" w:rsidRPr="004D4E9A" w:rsidRDefault="00841646" w:rsidP="00AD727F">
      <w:pPr>
        <w:spacing w:before="120" w:after="120" w:line="264" w:lineRule="auto"/>
        <w:jc w:val="both"/>
        <w:rPr>
          <w:rFonts w:eastAsia="Times New Roman" w:cstheme="minorHAnsi"/>
        </w:rPr>
      </w:pPr>
      <w:r w:rsidRPr="003765F4">
        <w:rPr>
          <w:rFonts w:eastAsia="Times New Roman" w:cstheme="minorHAnsi"/>
        </w:rPr>
        <w:t xml:space="preserve">Les « matières grasses ajoutées » correspondent aux matières grasses vendues en tant que produits </w:t>
      </w:r>
      <w:r>
        <w:rPr>
          <w:rFonts w:eastAsia="Times New Roman" w:cstheme="minorHAnsi"/>
        </w:rPr>
        <w:t xml:space="preserve">finis </w:t>
      </w:r>
      <w:r w:rsidRPr="003765F4">
        <w:rPr>
          <w:rFonts w:eastAsia="Times New Roman" w:cstheme="minorHAnsi"/>
        </w:rPr>
        <w:t>e</w:t>
      </w:r>
      <w:r>
        <w:rPr>
          <w:rFonts w:eastAsia="Times New Roman" w:cstheme="minorHAnsi"/>
        </w:rPr>
        <w:t>t</w:t>
      </w:r>
      <w:r w:rsidRPr="003765F4">
        <w:rPr>
          <w:rFonts w:eastAsia="Times New Roman" w:cstheme="minorHAnsi"/>
        </w:rPr>
        <w:t xml:space="preserve"> non </w:t>
      </w:r>
      <w:r>
        <w:rPr>
          <w:rFonts w:eastAsia="Times New Roman" w:cstheme="minorHAnsi"/>
        </w:rPr>
        <w:t>les matières grasses utilisées en tant qu’</w:t>
      </w:r>
      <w:r w:rsidRPr="003765F4">
        <w:rPr>
          <w:rFonts w:eastAsia="Times New Roman" w:cstheme="minorHAnsi"/>
        </w:rPr>
        <w:t>ingrédients</w:t>
      </w:r>
      <w:r>
        <w:rPr>
          <w:rFonts w:eastAsia="Times New Roman" w:cstheme="minorHAnsi"/>
        </w:rPr>
        <w:t xml:space="preserve"> dans une recette</w:t>
      </w:r>
      <w:r w:rsidRPr="003765F4">
        <w:rPr>
          <w:rFonts w:eastAsia="Times New Roman" w:cstheme="minorHAnsi"/>
        </w:rPr>
        <w:t xml:space="preserve">. Par exemple sont considérées comme des </w:t>
      </w:r>
      <w:r w:rsidRPr="00724F5A">
        <w:rPr>
          <w:rFonts w:eastAsia="Times New Roman" w:cstheme="minorHAnsi"/>
          <w:b/>
        </w:rPr>
        <w:t xml:space="preserve">matières grasses ajoutées les huiles végétales, la margarine, le beurre, la </w:t>
      </w:r>
      <w:r w:rsidRPr="004D4E9A">
        <w:rPr>
          <w:rFonts w:eastAsia="Times New Roman" w:cstheme="minorHAnsi"/>
          <w:b/>
        </w:rPr>
        <w:t>crème</w:t>
      </w:r>
      <w:r w:rsidR="00B9091C" w:rsidRPr="004D4E9A">
        <w:rPr>
          <w:rFonts w:eastAsia="Times New Roman" w:cstheme="minorHAnsi"/>
          <w:b/>
        </w:rPr>
        <w:t xml:space="preserve"> ou encore les spécialités laitières utilisées comme matières grasses</w:t>
      </w:r>
      <w:r w:rsidR="0023357B" w:rsidRPr="004D4E9A">
        <w:rPr>
          <w:rFonts w:eastAsia="Times New Roman" w:cstheme="minorHAnsi"/>
          <w:b/>
        </w:rPr>
        <w:t>.</w:t>
      </w:r>
    </w:p>
    <w:p w14:paraId="68D4F35E" w14:textId="34CE53B8" w:rsidR="00B07149" w:rsidRPr="00595EFF" w:rsidRDefault="00841646" w:rsidP="00AD727F">
      <w:pPr>
        <w:spacing w:before="120" w:after="120" w:line="264" w:lineRule="auto"/>
        <w:jc w:val="both"/>
        <w:rPr>
          <w:color w:val="548DD4" w:themeColor="text2" w:themeTint="99"/>
        </w:rPr>
      </w:pPr>
      <w:r w:rsidRPr="003765F4">
        <w:rPr>
          <w:rFonts w:eastAsia="Times New Roman" w:cstheme="minorHAnsi"/>
        </w:rPr>
        <w:t>En revanche</w:t>
      </w:r>
      <w:r>
        <w:rPr>
          <w:rFonts w:eastAsia="Times New Roman" w:cstheme="minorHAnsi"/>
        </w:rPr>
        <w:t>,</w:t>
      </w:r>
      <w:r w:rsidR="00B07149" w:rsidRPr="00595EFF">
        <w:rPr>
          <w:rFonts w:eastAsia="Times New Roman" w:cstheme="minorHAnsi"/>
          <w:color w:val="548DD4" w:themeColor="text2" w:themeTint="99"/>
        </w:rPr>
        <w:t xml:space="preserve"> l</w:t>
      </w:r>
      <w:r w:rsidR="00B07149" w:rsidRPr="00595EFF">
        <w:rPr>
          <w:color w:val="548DD4" w:themeColor="text2" w:themeTint="99"/>
        </w:rPr>
        <w:t>es crèmes végétales doivent être considérées comme des matières grasses ajoutées.</w:t>
      </w:r>
    </w:p>
    <w:p w14:paraId="75FBB1A0" w14:textId="4C36BE39" w:rsidR="00841646" w:rsidRPr="003765F4" w:rsidRDefault="00B07149" w:rsidP="00AD727F">
      <w:pPr>
        <w:spacing w:before="120" w:after="120" w:line="264" w:lineRule="auto"/>
        <w:jc w:val="both"/>
        <w:rPr>
          <w:rFonts w:eastAsia="Times New Roman" w:cstheme="minorHAnsi"/>
        </w:rPr>
      </w:pPr>
      <w:r w:rsidRPr="00595EFF">
        <w:rPr>
          <w:color w:val="548DD4" w:themeColor="text2" w:themeTint="99"/>
        </w:rPr>
        <w:t>Par ailleurs,</w:t>
      </w:r>
      <w:r w:rsidR="00841646" w:rsidRPr="003765F4">
        <w:rPr>
          <w:rFonts w:eastAsia="Times New Roman" w:cstheme="minorHAnsi"/>
        </w:rPr>
        <w:t xml:space="preserve"> la crème </w:t>
      </w:r>
      <w:r w:rsidR="00841646">
        <w:rPr>
          <w:rFonts w:eastAsia="Times New Roman" w:cstheme="minorHAnsi"/>
        </w:rPr>
        <w:t>incorporée</w:t>
      </w:r>
      <w:r w:rsidR="00841646" w:rsidRPr="003765F4">
        <w:rPr>
          <w:rFonts w:eastAsia="Times New Roman" w:cstheme="minorHAnsi"/>
        </w:rPr>
        <w:t xml:space="preserve"> dans une recette </w:t>
      </w:r>
      <w:r w:rsidR="00841646">
        <w:rPr>
          <w:rFonts w:eastAsia="Times New Roman" w:cstheme="minorHAnsi"/>
        </w:rPr>
        <w:t xml:space="preserve">(ou le beurre, ou une huile de tournesol…) </w:t>
      </w:r>
      <w:r w:rsidR="00841646" w:rsidRPr="003765F4">
        <w:rPr>
          <w:rFonts w:eastAsia="Times New Roman" w:cstheme="minorHAnsi"/>
        </w:rPr>
        <w:t xml:space="preserve">sera </w:t>
      </w:r>
      <w:r w:rsidR="00841646">
        <w:rPr>
          <w:rFonts w:eastAsia="Times New Roman" w:cstheme="minorHAnsi"/>
        </w:rPr>
        <w:t>prise en compte</w:t>
      </w:r>
      <w:r w:rsidR="00841646" w:rsidRPr="003765F4">
        <w:rPr>
          <w:rFonts w:eastAsia="Times New Roman" w:cstheme="minorHAnsi"/>
        </w:rPr>
        <w:t xml:space="preserve"> dans le </w:t>
      </w:r>
      <w:r w:rsidR="00841646">
        <w:rPr>
          <w:rFonts w:eastAsia="Times New Roman" w:cstheme="minorHAnsi"/>
        </w:rPr>
        <w:t xml:space="preserve">calcul du </w:t>
      </w:r>
      <w:r w:rsidR="00841646" w:rsidRPr="003765F4">
        <w:rPr>
          <w:rFonts w:eastAsia="Times New Roman" w:cstheme="minorHAnsi"/>
        </w:rPr>
        <w:t>score global de la recette</w:t>
      </w:r>
      <w:r w:rsidR="00841646">
        <w:rPr>
          <w:rFonts w:eastAsia="Times New Roman" w:cstheme="minorHAnsi"/>
        </w:rPr>
        <w:t xml:space="preserve">, en se basant sur la </w:t>
      </w:r>
      <w:r w:rsidR="00841646" w:rsidRPr="00400AC1">
        <w:rPr>
          <w:rFonts w:eastAsia="Times New Roman" w:cstheme="minorHAnsi"/>
        </w:rPr>
        <w:t>déclaration</w:t>
      </w:r>
      <w:r w:rsidR="00B9091C">
        <w:rPr>
          <w:rFonts w:eastAsia="Times New Roman" w:cstheme="minorHAnsi"/>
        </w:rPr>
        <w:t xml:space="preserve"> nutritionnelle pour 100</w:t>
      </w:r>
      <w:r w:rsidR="00841646">
        <w:rPr>
          <w:rFonts w:eastAsia="Times New Roman" w:cstheme="minorHAnsi"/>
        </w:rPr>
        <w:t xml:space="preserve">g </w:t>
      </w:r>
      <w:r w:rsidR="00841646">
        <w:rPr>
          <w:rFonts w:eastAsia="Times New Roman" w:cstheme="minorHAnsi"/>
        </w:rPr>
        <w:lastRenderedPageBreak/>
        <w:t>d’aliment</w:t>
      </w:r>
      <w:r w:rsidR="00841646" w:rsidRPr="003765F4">
        <w:rPr>
          <w:rFonts w:eastAsia="Times New Roman" w:cstheme="minorHAnsi"/>
        </w:rPr>
        <w:t>.</w:t>
      </w:r>
      <w:r w:rsidR="00841646">
        <w:rPr>
          <w:rFonts w:eastAsia="Times New Roman" w:cstheme="minorHAnsi"/>
        </w:rPr>
        <w:t xml:space="preserve"> En effet, les recettes sont considérées dans leur ensemble, comme un mélange d’ingrédients, dont d’éventuelles matières grasses. Le score s’appli</w:t>
      </w:r>
      <w:r w:rsidR="00B15DBD">
        <w:rPr>
          <w:rFonts w:eastAsia="Times New Roman" w:cstheme="minorHAnsi"/>
        </w:rPr>
        <w:t xml:space="preserve">que sur la composition finale. </w:t>
      </w:r>
      <w:r w:rsidR="00841646">
        <w:rPr>
          <w:rFonts w:eastAsia="Times New Roman" w:cstheme="minorHAnsi"/>
        </w:rPr>
        <w:t>De même que pour les matières grasses, le fromage (qui comme les matières grasses ajoutées est une autre exception pour le calcul du score), lorsqu’il est inclus dans une recette, n’a pas à être considéré à part.</w:t>
      </w:r>
    </w:p>
    <w:p w14:paraId="53DA39EA" w14:textId="77777777" w:rsidR="00841646" w:rsidRPr="00B15DBD" w:rsidRDefault="00841646" w:rsidP="00AD727F">
      <w:pPr>
        <w:spacing w:before="120" w:after="120" w:line="264" w:lineRule="auto"/>
        <w:rPr>
          <w:rFonts w:eastAsia="Times New Roman"/>
          <w:sz w:val="16"/>
          <w:szCs w:val="16"/>
        </w:rPr>
      </w:pPr>
    </w:p>
    <w:p w14:paraId="75ECAA55" w14:textId="4EFB12BC" w:rsidR="00841646" w:rsidRPr="00EA5AA4" w:rsidRDefault="00841646" w:rsidP="00AD727F">
      <w:pPr>
        <w:pStyle w:val="Titre2"/>
        <w:spacing w:line="264" w:lineRule="auto"/>
        <w:contextualSpacing w:val="0"/>
      </w:pPr>
      <w:bookmarkStart w:id="31" w:name="_Toc501465203"/>
      <w:bookmarkStart w:id="32" w:name="_Toc25830037"/>
      <w:r w:rsidRPr="00EA5AA4">
        <w:t xml:space="preserve">Quels fromages sont concernés par l’adaptation du </w:t>
      </w:r>
      <w:r w:rsidR="002276CD">
        <w:t>Nutri-Score</w:t>
      </w:r>
      <w:r w:rsidRPr="00EA5AA4">
        <w:t xml:space="preserve"> ?</w:t>
      </w:r>
      <w:bookmarkEnd w:id="31"/>
      <w:bookmarkEnd w:id="32"/>
    </w:p>
    <w:p w14:paraId="6D0A2BF1" w14:textId="3C76D302" w:rsidR="00841646" w:rsidRDefault="00B15DBD" w:rsidP="00AD727F">
      <w:pPr>
        <w:spacing w:before="120" w:after="120" w:line="264" w:lineRule="auto"/>
        <w:jc w:val="both"/>
        <w:rPr>
          <w:rFonts w:cstheme="minorHAnsi"/>
        </w:rPr>
      </w:pPr>
      <w:r>
        <w:rPr>
          <w:rFonts w:cstheme="minorHAnsi"/>
        </w:rPr>
        <w:t>Sont considérés comme fromage, tels que définis par le</w:t>
      </w:r>
      <w:r w:rsidRPr="004D06A1">
        <w:rPr>
          <w:rFonts w:cstheme="minorHAnsi"/>
        </w:rPr>
        <w:t xml:space="preserve"> décret 2007-628</w:t>
      </w:r>
      <w:r>
        <w:rPr>
          <w:rFonts w:cstheme="minorHAnsi"/>
        </w:rPr>
        <w:t xml:space="preserve">, </w:t>
      </w:r>
      <w:r w:rsidR="00841646">
        <w:rPr>
          <w:rFonts w:cstheme="minorHAnsi"/>
        </w:rPr>
        <w:t>p</w:t>
      </w:r>
      <w:r>
        <w:rPr>
          <w:rFonts w:cstheme="minorHAnsi"/>
        </w:rPr>
        <w:t>our le calcul du score adapté:</w:t>
      </w:r>
    </w:p>
    <w:p w14:paraId="3A44BF3A" w14:textId="77777777" w:rsidR="00841646" w:rsidRPr="004D06A1" w:rsidRDefault="00841646" w:rsidP="00AD727F">
      <w:pPr>
        <w:pStyle w:val="Paragraphedeliste"/>
        <w:numPr>
          <w:ilvl w:val="0"/>
          <w:numId w:val="5"/>
        </w:numPr>
        <w:spacing w:before="120" w:after="120" w:line="264" w:lineRule="auto"/>
        <w:ind w:left="714" w:hanging="357"/>
        <w:rPr>
          <w:rFonts w:cstheme="minorHAnsi"/>
          <w:b/>
        </w:rPr>
      </w:pPr>
      <w:r w:rsidRPr="004D06A1">
        <w:rPr>
          <w:rFonts w:cstheme="minorHAnsi"/>
          <w:b/>
        </w:rPr>
        <w:t>Les fromages</w:t>
      </w:r>
    </w:p>
    <w:p w14:paraId="7A68E584" w14:textId="77777777" w:rsidR="00841646" w:rsidRPr="004D06A1" w:rsidRDefault="00841646" w:rsidP="00AD727F">
      <w:pPr>
        <w:pStyle w:val="Paragraphedeliste"/>
        <w:numPr>
          <w:ilvl w:val="0"/>
          <w:numId w:val="5"/>
        </w:numPr>
        <w:spacing w:before="120" w:after="120" w:line="264" w:lineRule="auto"/>
        <w:ind w:left="714" w:hanging="357"/>
        <w:rPr>
          <w:rFonts w:cstheme="minorHAnsi"/>
          <w:b/>
        </w:rPr>
      </w:pPr>
      <w:r w:rsidRPr="004D06A1">
        <w:rPr>
          <w:rFonts w:cstheme="minorHAnsi"/>
          <w:b/>
        </w:rPr>
        <w:t>Les fromages fondus</w:t>
      </w:r>
    </w:p>
    <w:p w14:paraId="2539E3CE" w14:textId="77777777" w:rsidR="00841646" w:rsidRDefault="00841646" w:rsidP="00AD727F">
      <w:pPr>
        <w:pStyle w:val="Paragraphedeliste"/>
        <w:numPr>
          <w:ilvl w:val="0"/>
          <w:numId w:val="5"/>
        </w:numPr>
        <w:spacing w:before="120" w:after="120" w:line="264" w:lineRule="auto"/>
        <w:ind w:left="714" w:hanging="357"/>
        <w:rPr>
          <w:rFonts w:cstheme="minorHAnsi"/>
          <w:b/>
        </w:rPr>
      </w:pPr>
      <w:r w:rsidRPr="004D06A1">
        <w:rPr>
          <w:rFonts w:cstheme="minorHAnsi"/>
          <w:b/>
        </w:rPr>
        <w:t>Les spécialités fromagères</w:t>
      </w:r>
    </w:p>
    <w:p w14:paraId="6A2EB178" w14:textId="77777777" w:rsidR="00B96335" w:rsidRDefault="00B96335" w:rsidP="00AD727F">
      <w:pPr>
        <w:pStyle w:val="Paragraphedeliste"/>
        <w:spacing w:before="120" w:after="120" w:line="264" w:lineRule="auto"/>
        <w:ind w:left="714"/>
        <w:rPr>
          <w:rFonts w:cstheme="minorHAnsi"/>
          <w:b/>
        </w:rPr>
      </w:pPr>
    </w:p>
    <w:p w14:paraId="48D0A426" w14:textId="72FCE01D" w:rsidR="003E4456" w:rsidRDefault="00841646" w:rsidP="00AD727F">
      <w:pPr>
        <w:spacing w:before="120" w:after="120" w:line="264" w:lineRule="auto"/>
        <w:jc w:val="both"/>
        <w:rPr>
          <w:rFonts w:cstheme="minorHAnsi"/>
          <w:i/>
        </w:rPr>
      </w:pPr>
      <w:r w:rsidRPr="004D06A1">
        <w:rPr>
          <w:rFonts w:cstheme="minorHAnsi"/>
          <w:i/>
        </w:rPr>
        <w:t xml:space="preserve">En revanche, </w:t>
      </w:r>
      <w:r w:rsidR="003E4456" w:rsidRPr="003E4456">
        <w:rPr>
          <w:rFonts w:cstheme="minorHAnsi"/>
          <w:b/>
          <w:i/>
          <w:u w:val="single"/>
        </w:rPr>
        <w:t xml:space="preserve">ne sont </w:t>
      </w:r>
      <w:r w:rsidR="003E4456" w:rsidRPr="00F7615D">
        <w:rPr>
          <w:rFonts w:cstheme="minorHAnsi"/>
          <w:b/>
          <w:i/>
          <w:u w:val="double"/>
        </w:rPr>
        <w:t>pas</w:t>
      </w:r>
      <w:r w:rsidR="003E4456" w:rsidRPr="003E4456">
        <w:rPr>
          <w:rFonts w:cstheme="minorHAnsi"/>
          <w:b/>
          <w:i/>
          <w:u w:val="single"/>
        </w:rPr>
        <w:t xml:space="preserve"> considérés</w:t>
      </w:r>
      <w:r w:rsidR="003E4456" w:rsidRPr="003E4456">
        <w:rPr>
          <w:rFonts w:cstheme="minorHAnsi"/>
          <w:i/>
        </w:rPr>
        <w:t xml:space="preserve"> comme des fromages</w:t>
      </w:r>
      <w:r w:rsidR="00F7615D">
        <w:rPr>
          <w:rFonts w:cstheme="minorHAnsi"/>
          <w:i/>
        </w:rPr>
        <w:t xml:space="preserve"> </w:t>
      </w:r>
      <w:r w:rsidR="00B96335">
        <w:rPr>
          <w:rFonts w:cstheme="minorHAnsi"/>
          <w:i/>
        </w:rPr>
        <w:t>pour le calcul du Nutri-Score :</w:t>
      </w:r>
    </w:p>
    <w:p w14:paraId="6AF90F97" w14:textId="55EB1D79" w:rsidR="00841646" w:rsidRDefault="00841646" w:rsidP="00AD727F">
      <w:pPr>
        <w:pStyle w:val="Paragraphedeliste"/>
        <w:numPr>
          <w:ilvl w:val="0"/>
          <w:numId w:val="5"/>
        </w:numPr>
        <w:spacing w:before="120" w:after="120" w:line="264" w:lineRule="auto"/>
        <w:ind w:left="714" w:hanging="357"/>
        <w:rPr>
          <w:rFonts w:cstheme="minorHAnsi"/>
          <w:i/>
        </w:rPr>
      </w:pPr>
      <w:r w:rsidRPr="003E4456">
        <w:rPr>
          <w:rFonts w:cstheme="minorHAnsi"/>
          <w:i/>
        </w:rPr>
        <w:t xml:space="preserve">les </w:t>
      </w:r>
      <w:r w:rsidRPr="003E4456">
        <w:rPr>
          <w:rFonts w:cstheme="minorHAnsi"/>
          <w:b/>
          <w:i/>
        </w:rPr>
        <w:t>fromages blancs</w:t>
      </w:r>
      <w:r w:rsidRPr="003E4456">
        <w:rPr>
          <w:rFonts w:cstheme="minorHAnsi"/>
          <w:i/>
        </w:rPr>
        <w:t xml:space="preserve">. Le calcul pour cette catégorie de produits est de toute façon strictement identique s'ils étaient en fromages ou non car ils sont rarement au-dessus de 11 de score pour leur composante dite « négative », ce qui fait que leur niveau </w:t>
      </w:r>
      <w:r w:rsidR="003E4456">
        <w:rPr>
          <w:rFonts w:cstheme="minorHAnsi"/>
          <w:i/>
        </w:rPr>
        <w:t>de protéines est pris en compte ;</w:t>
      </w:r>
    </w:p>
    <w:p w14:paraId="4667D9FE" w14:textId="1C841EBF" w:rsidR="003E4456" w:rsidRDefault="003E4456" w:rsidP="00AD727F">
      <w:pPr>
        <w:pStyle w:val="Paragraphedeliste"/>
        <w:numPr>
          <w:ilvl w:val="0"/>
          <w:numId w:val="5"/>
        </w:numPr>
        <w:spacing w:before="120" w:after="120" w:line="264" w:lineRule="auto"/>
        <w:ind w:left="714" w:hanging="357"/>
        <w:rPr>
          <w:rFonts w:cstheme="minorHAnsi"/>
          <w:i/>
        </w:rPr>
      </w:pPr>
      <w:r w:rsidRPr="004D4E9A">
        <w:rPr>
          <w:rFonts w:cstheme="minorHAnsi"/>
          <w:i/>
        </w:rPr>
        <w:t xml:space="preserve">les </w:t>
      </w:r>
      <w:r w:rsidRPr="004D4E9A">
        <w:rPr>
          <w:rFonts w:cstheme="minorHAnsi"/>
          <w:b/>
          <w:i/>
        </w:rPr>
        <w:t>spécialités végétales tartinables</w:t>
      </w:r>
      <w:r w:rsidR="00F7615D" w:rsidRPr="004D4E9A">
        <w:rPr>
          <w:rFonts w:cstheme="minorHAnsi"/>
          <w:i/>
        </w:rPr>
        <w:t>.</w:t>
      </w:r>
    </w:p>
    <w:p w14:paraId="3555B6F0" w14:textId="77777777" w:rsidR="0037773F" w:rsidRPr="004D4E9A" w:rsidRDefault="0037773F" w:rsidP="0037773F">
      <w:pPr>
        <w:pStyle w:val="Paragraphedeliste"/>
        <w:spacing w:before="120" w:after="120" w:line="264" w:lineRule="auto"/>
        <w:ind w:left="714"/>
        <w:rPr>
          <w:rFonts w:cstheme="minorHAnsi"/>
          <w:i/>
        </w:rPr>
      </w:pPr>
    </w:p>
    <w:p w14:paraId="4E5882B3" w14:textId="3589D941" w:rsidR="00841646" w:rsidRPr="00B15DBD" w:rsidRDefault="00841646" w:rsidP="00AD727F">
      <w:pPr>
        <w:pStyle w:val="Titre2"/>
        <w:spacing w:line="264" w:lineRule="auto"/>
        <w:contextualSpacing w:val="0"/>
      </w:pPr>
      <w:bookmarkStart w:id="33" w:name="_Toc501465204"/>
      <w:bookmarkStart w:id="34" w:name="_Toc25830038"/>
      <w:r w:rsidRPr="00EA5AA4">
        <w:t xml:space="preserve">Quelles boissons sont concernées par l’adaptation du </w:t>
      </w:r>
      <w:r w:rsidR="002276CD">
        <w:t>Nutri-Score</w:t>
      </w:r>
      <w:r w:rsidRPr="00EA5AA4">
        <w:t>?</w:t>
      </w:r>
      <w:bookmarkEnd w:id="33"/>
      <w:bookmarkEnd w:id="34"/>
    </w:p>
    <w:p w14:paraId="349AF135" w14:textId="7C75F93D" w:rsidR="00841646" w:rsidRPr="004D4E9A" w:rsidRDefault="00841646" w:rsidP="00AD727F">
      <w:pPr>
        <w:spacing w:before="120" w:after="120" w:line="264" w:lineRule="auto"/>
        <w:jc w:val="both"/>
        <w:rPr>
          <w:rFonts w:cstheme="minorHAnsi"/>
          <w:b/>
        </w:rPr>
      </w:pPr>
      <w:r w:rsidRPr="004D4E9A">
        <w:rPr>
          <w:rFonts w:cstheme="minorHAnsi"/>
        </w:rPr>
        <w:t xml:space="preserve">Les boissons suivantes sont </w:t>
      </w:r>
      <w:r w:rsidRPr="004D4E9A">
        <w:rPr>
          <w:rFonts w:cstheme="minorHAnsi"/>
          <w:u w:val="single"/>
        </w:rPr>
        <w:t>concernées</w:t>
      </w:r>
      <w:r w:rsidRPr="004D4E9A">
        <w:rPr>
          <w:rFonts w:cstheme="minorHAnsi"/>
        </w:rPr>
        <w:t xml:space="preserve"> par l’adaptation du </w:t>
      </w:r>
      <w:r w:rsidR="002276CD" w:rsidRPr="004D4E9A">
        <w:rPr>
          <w:rFonts w:cstheme="minorHAnsi"/>
        </w:rPr>
        <w:t>Nutri-Score</w:t>
      </w:r>
      <w:r w:rsidRPr="004D4E9A">
        <w:rPr>
          <w:rFonts w:cstheme="minorHAnsi"/>
        </w:rPr>
        <w:t> </w:t>
      </w:r>
      <w:r w:rsidRPr="004D4E9A">
        <w:rPr>
          <w:rFonts w:cstheme="minorHAnsi"/>
          <w:b/>
        </w:rPr>
        <w:t xml:space="preserve">si elles comprennent une déclaration nutritionnelle </w:t>
      </w:r>
      <w:r w:rsidR="00E435C7" w:rsidRPr="004D4E9A">
        <w:rPr>
          <w:rFonts w:cstheme="minorHAnsi"/>
        </w:rPr>
        <w:t>à l’exception des eaux embouteillées qui n‘ont pas à apposer obligatoirement une déclaration nutritionnelle pour afficher le Nutri-Score A / vert foncé :</w:t>
      </w:r>
    </w:p>
    <w:p w14:paraId="5776A365" w14:textId="43CA8A35" w:rsidR="005C3B97" w:rsidRDefault="00841646" w:rsidP="00AD727F">
      <w:pPr>
        <w:pStyle w:val="Paragraphedeliste"/>
        <w:numPr>
          <w:ilvl w:val="0"/>
          <w:numId w:val="5"/>
        </w:numPr>
        <w:spacing w:before="120" w:after="120" w:line="264" w:lineRule="auto"/>
        <w:ind w:left="714" w:hanging="357"/>
        <w:rPr>
          <w:rFonts w:cstheme="minorHAnsi"/>
          <w:b/>
        </w:rPr>
      </w:pPr>
      <w:r w:rsidRPr="004D06A1">
        <w:rPr>
          <w:rFonts w:cstheme="minorHAnsi"/>
          <w:b/>
        </w:rPr>
        <w:t xml:space="preserve">Les eaux </w:t>
      </w:r>
      <w:r w:rsidR="005C3B97">
        <w:rPr>
          <w:rFonts w:cstheme="minorHAnsi"/>
          <w:b/>
        </w:rPr>
        <w:t>minérales et eaux de source</w:t>
      </w:r>
      <w:r>
        <w:rPr>
          <w:rFonts w:cstheme="minorHAnsi"/>
          <w:b/>
        </w:rPr>
        <w:t xml:space="preserve"> </w:t>
      </w:r>
      <w:r w:rsidR="005C3B97" w:rsidRPr="005C3B97">
        <w:rPr>
          <w:rFonts w:cstheme="minorHAnsi"/>
        </w:rPr>
        <w:t>(score A – couleur vert foncé)</w:t>
      </w:r>
    </w:p>
    <w:p w14:paraId="37245279" w14:textId="10811821" w:rsidR="00841646" w:rsidRPr="004D06A1" w:rsidRDefault="005C3B97" w:rsidP="00AD727F">
      <w:pPr>
        <w:pStyle w:val="Paragraphedeliste"/>
        <w:numPr>
          <w:ilvl w:val="0"/>
          <w:numId w:val="5"/>
        </w:numPr>
        <w:spacing w:before="120" w:after="120" w:line="264" w:lineRule="auto"/>
        <w:ind w:left="714" w:hanging="357"/>
        <w:rPr>
          <w:rFonts w:cstheme="minorHAnsi"/>
          <w:b/>
        </w:rPr>
      </w:pPr>
      <w:r>
        <w:rPr>
          <w:rFonts w:cstheme="minorHAnsi"/>
          <w:b/>
        </w:rPr>
        <w:t>Les eaux</w:t>
      </w:r>
      <w:r w:rsidR="00841646">
        <w:rPr>
          <w:rFonts w:cstheme="minorHAnsi"/>
          <w:b/>
        </w:rPr>
        <w:t xml:space="preserve"> </w:t>
      </w:r>
      <w:r w:rsidR="00841646" w:rsidRPr="004D06A1">
        <w:rPr>
          <w:rFonts w:cstheme="minorHAnsi"/>
          <w:b/>
        </w:rPr>
        <w:t>aromatisées ;</w:t>
      </w:r>
    </w:p>
    <w:p w14:paraId="077CCC18" w14:textId="77777777" w:rsidR="00841646" w:rsidRDefault="00841646" w:rsidP="00AD727F">
      <w:pPr>
        <w:pStyle w:val="Paragraphedeliste"/>
        <w:numPr>
          <w:ilvl w:val="0"/>
          <w:numId w:val="5"/>
        </w:numPr>
        <w:spacing w:before="120" w:after="120" w:line="264" w:lineRule="auto"/>
        <w:ind w:left="714" w:hanging="357"/>
        <w:rPr>
          <w:rFonts w:cstheme="minorHAnsi"/>
          <w:b/>
        </w:rPr>
      </w:pPr>
      <w:r w:rsidRPr="004D06A1">
        <w:rPr>
          <w:rFonts w:cstheme="minorHAnsi"/>
          <w:b/>
        </w:rPr>
        <w:t>Les jus de fruits, nectar et smoothies ;</w:t>
      </w:r>
    </w:p>
    <w:p w14:paraId="1BFE0436" w14:textId="52B65615" w:rsidR="005E1A5A" w:rsidRPr="004D06A1" w:rsidRDefault="005E1A5A" w:rsidP="00AD727F">
      <w:pPr>
        <w:pStyle w:val="Paragraphedeliste"/>
        <w:numPr>
          <w:ilvl w:val="0"/>
          <w:numId w:val="5"/>
        </w:numPr>
        <w:spacing w:before="120" w:after="120" w:line="264" w:lineRule="auto"/>
        <w:ind w:left="714" w:hanging="357"/>
        <w:rPr>
          <w:rFonts w:cstheme="minorHAnsi"/>
          <w:b/>
        </w:rPr>
      </w:pPr>
      <w:r>
        <w:rPr>
          <w:rFonts w:cstheme="minorHAnsi"/>
          <w:b/>
        </w:rPr>
        <w:t>Les jus de légumes ;</w:t>
      </w:r>
    </w:p>
    <w:p w14:paraId="59AE69EB" w14:textId="77777777" w:rsidR="00841646" w:rsidRDefault="00841646" w:rsidP="00AD727F">
      <w:pPr>
        <w:pStyle w:val="Paragraphedeliste"/>
        <w:numPr>
          <w:ilvl w:val="0"/>
          <w:numId w:val="5"/>
        </w:numPr>
        <w:spacing w:before="120" w:after="120" w:line="264" w:lineRule="auto"/>
        <w:ind w:left="714" w:hanging="357"/>
        <w:rPr>
          <w:rFonts w:cstheme="minorHAnsi"/>
        </w:rPr>
      </w:pPr>
      <w:r w:rsidRPr="004D06A1">
        <w:rPr>
          <w:rFonts w:cstheme="minorHAnsi"/>
          <w:b/>
        </w:rPr>
        <w:t>Les boissons avec sucre et/ou édulcorants ajoutés</w:t>
      </w:r>
      <w:r w:rsidRPr="00C544B0">
        <w:rPr>
          <w:rFonts w:cstheme="minorHAnsi"/>
        </w:rPr>
        <w:t>.</w:t>
      </w:r>
    </w:p>
    <w:p w14:paraId="132234DD" w14:textId="37D68745" w:rsidR="00841646" w:rsidRPr="003A702E" w:rsidRDefault="00841646" w:rsidP="00AD727F">
      <w:pPr>
        <w:pStyle w:val="Paragraphedeliste"/>
        <w:numPr>
          <w:ilvl w:val="0"/>
          <w:numId w:val="5"/>
        </w:numPr>
        <w:spacing w:before="120" w:after="120" w:line="264" w:lineRule="auto"/>
        <w:ind w:left="714" w:hanging="357"/>
        <w:rPr>
          <w:rFonts w:cstheme="minorHAnsi"/>
        </w:rPr>
      </w:pPr>
      <w:r w:rsidRPr="00400AC1">
        <w:rPr>
          <w:rFonts w:cstheme="minorHAnsi"/>
          <w:b/>
        </w:rPr>
        <w:t>Les thés, infusions ou café reconstitués exclusivement avec de l’eau</w:t>
      </w:r>
    </w:p>
    <w:p w14:paraId="46342D99" w14:textId="428AE17A" w:rsidR="003A702E" w:rsidRPr="004D4E9A" w:rsidRDefault="003A702E" w:rsidP="00AD727F">
      <w:pPr>
        <w:spacing w:before="120" w:after="120" w:line="264" w:lineRule="auto"/>
        <w:jc w:val="both"/>
        <w:rPr>
          <w:rFonts w:cstheme="minorHAnsi"/>
        </w:rPr>
      </w:pPr>
      <w:r w:rsidRPr="004D4E9A">
        <w:rPr>
          <w:rFonts w:cstheme="minorHAnsi"/>
        </w:rPr>
        <w:t xml:space="preserve">La grille d’adaptation pour les boissons vient substituer les colonnes </w:t>
      </w:r>
      <w:r w:rsidR="00C21E6D" w:rsidRPr="00595EFF">
        <w:rPr>
          <w:rFonts w:cstheme="minorHAnsi"/>
          <w:color w:val="548DD4" w:themeColor="text2" w:themeTint="99"/>
        </w:rPr>
        <w:t>densité énergétique</w:t>
      </w:r>
      <w:r w:rsidRPr="004D4E9A">
        <w:rPr>
          <w:rFonts w:cstheme="minorHAnsi"/>
        </w:rPr>
        <w:t xml:space="preserve">, sucres et fruits et légumes aux colonnes utilisées pour les autres aliments. Les autres colonnes (acides gras saturés, sel, </w:t>
      </w:r>
      <w:r w:rsidR="0085255E" w:rsidRPr="004D4E9A">
        <w:rPr>
          <w:rFonts w:cstheme="minorHAnsi"/>
        </w:rPr>
        <w:t xml:space="preserve">protéines, </w:t>
      </w:r>
      <w:r w:rsidRPr="004D4E9A">
        <w:rPr>
          <w:rFonts w:cstheme="minorHAnsi"/>
        </w:rPr>
        <w:t>fibres</w:t>
      </w:r>
      <w:r w:rsidR="00EF4BB6" w:rsidRPr="004D4E9A">
        <w:rPr>
          <w:rFonts w:cstheme="minorHAnsi"/>
        </w:rPr>
        <w:t>)</w:t>
      </w:r>
      <w:r w:rsidRPr="004D4E9A">
        <w:rPr>
          <w:rFonts w:cstheme="minorHAnsi"/>
        </w:rPr>
        <w:t xml:space="preserve"> restent semblables et doivent être prises en compte.</w:t>
      </w:r>
    </w:p>
    <w:p w14:paraId="5D0D893D" w14:textId="38115093" w:rsidR="00841646" w:rsidRPr="004D4E9A" w:rsidRDefault="00841646" w:rsidP="00AD727F">
      <w:pPr>
        <w:spacing w:before="120" w:after="120" w:line="264" w:lineRule="auto"/>
        <w:jc w:val="both"/>
        <w:rPr>
          <w:rFonts w:cstheme="minorHAnsi"/>
          <w:i/>
        </w:rPr>
      </w:pPr>
      <w:r w:rsidRPr="004D4E9A">
        <w:rPr>
          <w:rFonts w:cstheme="minorHAnsi"/>
          <w:i/>
        </w:rPr>
        <w:t>En revanche, le lait, les yaourts à boire, les boissons lactées aromatisées ou chocolatées</w:t>
      </w:r>
      <w:r w:rsidR="0030293A" w:rsidRPr="004D4E9A">
        <w:rPr>
          <w:rFonts w:cstheme="minorHAnsi"/>
          <w:i/>
        </w:rPr>
        <w:t xml:space="preserve"> </w:t>
      </w:r>
      <w:r w:rsidR="0030293A" w:rsidRPr="004D4E9A">
        <w:rPr>
          <w:i/>
          <w:iCs/>
        </w:rPr>
        <w:t>contenant plus de 80% de lait</w:t>
      </w:r>
      <w:r w:rsidRPr="004D4E9A">
        <w:rPr>
          <w:rFonts w:cstheme="minorHAnsi"/>
          <w:i/>
        </w:rPr>
        <w:t xml:space="preserve">, les boissons reconstituées avec un liquide autre que de l’eau, </w:t>
      </w:r>
      <w:r w:rsidR="005E1A5A" w:rsidRPr="004D4E9A">
        <w:rPr>
          <w:rFonts w:cstheme="minorHAnsi"/>
          <w:i/>
        </w:rPr>
        <w:t xml:space="preserve">les soupes et gaspachos, </w:t>
      </w:r>
      <w:r w:rsidRPr="004D4E9A">
        <w:rPr>
          <w:rFonts w:cstheme="minorHAnsi"/>
          <w:i/>
        </w:rPr>
        <w:t xml:space="preserve">les </w:t>
      </w:r>
      <w:r w:rsidR="00774CBE" w:rsidRPr="004D4E9A">
        <w:rPr>
          <w:rFonts w:cstheme="minorHAnsi"/>
          <w:i/>
        </w:rPr>
        <w:t>boissons</w:t>
      </w:r>
      <w:r w:rsidRPr="004D4E9A">
        <w:rPr>
          <w:rFonts w:cstheme="minorHAnsi"/>
          <w:i/>
        </w:rPr>
        <w:t xml:space="preserve"> végé</w:t>
      </w:r>
      <w:r w:rsidR="00774CBE" w:rsidRPr="004D4E9A">
        <w:rPr>
          <w:rFonts w:cstheme="minorHAnsi"/>
          <w:i/>
        </w:rPr>
        <w:t>tales</w:t>
      </w:r>
      <w:r w:rsidR="00C20CDB" w:rsidRPr="004D4E9A">
        <w:rPr>
          <w:rFonts w:cstheme="minorHAnsi"/>
          <w:i/>
        </w:rPr>
        <w:t xml:space="preserve"> </w:t>
      </w:r>
      <w:r w:rsidRPr="004D4E9A">
        <w:rPr>
          <w:rFonts w:cstheme="minorHAnsi"/>
          <w:i/>
          <w:u w:val="single"/>
        </w:rPr>
        <w:t>ne sont pas considéré</w:t>
      </w:r>
      <w:r w:rsidR="00252611" w:rsidRPr="004D4E9A">
        <w:rPr>
          <w:rFonts w:cstheme="minorHAnsi"/>
          <w:i/>
          <w:u w:val="single"/>
        </w:rPr>
        <w:t>e</w:t>
      </w:r>
      <w:r w:rsidRPr="004D4E9A">
        <w:rPr>
          <w:rFonts w:cstheme="minorHAnsi"/>
          <w:i/>
          <w:u w:val="single"/>
        </w:rPr>
        <w:t>s</w:t>
      </w:r>
      <w:r w:rsidRPr="004D4E9A">
        <w:rPr>
          <w:rFonts w:cstheme="minorHAnsi"/>
          <w:i/>
        </w:rPr>
        <w:t xml:space="preserve"> comme des boissons pour le calcul du </w:t>
      </w:r>
      <w:r w:rsidR="002276CD" w:rsidRPr="004D4E9A">
        <w:rPr>
          <w:rFonts w:cstheme="minorHAnsi"/>
          <w:i/>
        </w:rPr>
        <w:t>Nutri-Score</w:t>
      </w:r>
      <w:r w:rsidR="00B15DBD" w:rsidRPr="004D4E9A">
        <w:rPr>
          <w:rFonts w:cstheme="minorHAnsi"/>
          <w:i/>
        </w:rPr>
        <w:t>.</w:t>
      </w:r>
    </w:p>
    <w:p w14:paraId="361EFF67" w14:textId="79199781" w:rsidR="00B26239" w:rsidRPr="004D4E9A" w:rsidRDefault="00B26239" w:rsidP="00AD727F">
      <w:pPr>
        <w:pStyle w:val="NormalWeb"/>
        <w:spacing w:before="120" w:beforeAutospacing="0" w:after="120" w:afterAutospacing="0" w:line="264" w:lineRule="auto"/>
        <w:jc w:val="both"/>
        <w:rPr>
          <w:rFonts w:asciiTheme="minorHAnsi" w:hAnsiTheme="minorHAnsi"/>
          <w:color w:val="auto"/>
          <w:sz w:val="22"/>
          <w:szCs w:val="22"/>
        </w:rPr>
      </w:pPr>
      <w:r w:rsidRPr="004D4E9A">
        <w:rPr>
          <w:rFonts w:asciiTheme="minorHAnsi" w:hAnsiTheme="minorHAnsi"/>
          <w:color w:val="auto"/>
          <w:sz w:val="22"/>
          <w:szCs w:val="22"/>
        </w:rPr>
        <w:t>Le calcul du score et l'attribution du Nutri-Score pour les laits se fait sur la base de calcul pour les produits solides, afin de mieux prendre en compte la qualité nutritionnelle de ces produits (présence de protéines et de calcium en particulier). De ce fait, il apparaît essentiel de bien distinguer les produits constitués majoritairement de lait des produits qui en contiendraient en moindre mesure et qui s'apparenteraient davantage à des boissons sucrées. Afin d'assurer cette distinction, un seuil de 80% de lait est nécessaire pour que le produit puisse être considéré dans la catégorie des produits solides pour le calcul du Nutri-Score. Ce seuil a été défini par consensus d'expert, afin d'assurer une distinction claire des produits lactés (en particulier par rapport aux boissons type café au lait), tout en maintenant une certaine marge d'innovation dans ce secteur de pro</w:t>
      </w:r>
      <w:r w:rsidR="00B96335" w:rsidRPr="004D4E9A">
        <w:rPr>
          <w:rFonts w:asciiTheme="minorHAnsi" w:hAnsiTheme="minorHAnsi"/>
          <w:color w:val="auto"/>
          <w:sz w:val="22"/>
          <w:szCs w:val="22"/>
        </w:rPr>
        <w:t>duits.</w:t>
      </w:r>
    </w:p>
    <w:p w14:paraId="1F6157B0" w14:textId="77777777" w:rsidR="00B96335" w:rsidRPr="00B96335" w:rsidRDefault="00B96335" w:rsidP="00AD727F">
      <w:pPr>
        <w:pStyle w:val="NormalWeb"/>
        <w:spacing w:before="120" w:beforeAutospacing="0" w:after="120" w:afterAutospacing="0" w:line="264" w:lineRule="auto"/>
        <w:jc w:val="both"/>
        <w:rPr>
          <w:rFonts w:asciiTheme="minorHAnsi" w:hAnsiTheme="minorHAnsi"/>
          <w:color w:val="548DD4" w:themeColor="text2" w:themeTint="99"/>
          <w:sz w:val="22"/>
          <w:szCs w:val="22"/>
        </w:rPr>
      </w:pPr>
    </w:p>
    <w:p w14:paraId="6B56D701" w14:textId="77777777" w:rsidR="00841646" w:rsidRPr="002D797F" w:rsidRDefault="00841646" w:rsidP="00AD727F">
      <w:pPr>
        <w:pStyle w:val="Titre2"/>
        <w:spacing w:line="264" w:lineRule="auto"/>
        <w:contextualSpacing w:val="0"/>
      </w:pPr>
      <w:bookmarkStart w:id="35" w:name="_Toc501465205"/>
      <w:bookmarkStart w:id="36" w:name="_Toc25830039"/>
      <w:r>
        <w:t xml:space="preserve">Les boissons alcoolisées sont-elles concernées </w:t>
      </w:r>
      <w:r w:rsidRPr="00262DBA">
        <w:t>?</w:t>
      </w:r>
      <w:bookmarkEnd w:id="35"/>
      <w:bookmarkEnd w:id="36"/>
    </w:p>
    <w:p w14:paraId="62A86AFB" w14:textId="0B4DB78C" w:rsidR="00841646" w:rsidRDefault="00841646" w:rsidP="00AD727F">
      <w:pPr>
        <w:spacing w:before="120" w:after="120" w:line="264" w:lineRule="auto"/>
        <w:jc w:val="both"/>
        <w:rPr>
          <w:rFonts w:cstheme="minorHAnsi"/>
        </w:rPr>
      </w:pPr>
      <w:r>
        <w:rPr>
          <w:rFonts w:cstheme="minorHAnsi"/>
        </w:rPr>
        <w:t>N</w:t>
      </w:r>
      <w:r w:rsidRPr="00262DBA">
        <w:rPr>
          <w:rFonts w:cstheme="minorHAnsi"/>
        </w:rPr>
        <w:t xml:space="preserve">’étant pas soumises à la déclaration nutritionnelle par l’article 16.4 du règlement INCO du 25/10/2011, les boissons alcoolisées titrant plus de 1,2% d’alcool </w:t>
      </w:r>
      <w:r w:rsidRPr="006B1783">
        <w:rPr>
          <w:rFonts w:cstheme="minorHAnsi"/>
          <w:b/>
        </w:rPr>
        <w:t>ne sont pas concernées</w:t>
      </w:r>
      <w:r w:rsidRPr="00262DBA">
        <w:rPr>
          <w:rFonts w:cstheme="minorHAnsi"/>
        </w:rPr>
        <w:t xml:space="preserve"> par le Nutri score.</w:t>
      </w:r>
    </w:p>
    <w:p w14:paraId="5690BD4B" w14:textId="0C72E47B" w:rsidR="00B26239" w:rsidRPr="00DB6298" w:rsidRDefault="00B26239" w:rsidP="00AD727F">
      <w:pPr>
        <w:spacing w:before="120" w:after="120" w:line="264" w:lineRule="auto"/>
        <w:jc w:val="both"/>
        <w:rPr>
          <w:bCs/>
        </w:rPr>
      </w:pPr>
      <w:r w:rsidRPr="00DB6298">
        <w:rPr>
          <w:bCs/>
        </w:rPr>
        <w:t>En revanche</w:t>
      </w:r>
      <w:r w:rsidR="00E92EC3" w:rsidRPr="00DB6298">
        <w:rPr>
          <w:bCs/>
        </w:rPr>
        <w:t>,</w:t>
      </w:r>
      <w:r w:rsidRPr="00DB6298">
        <w:rPr>
          <w:bCs/>
        </w:rPr>
        <w:t xml:space="preserve"> au même titre que les sodas, les boissons sans alcool doivent comprendre une déclaration nutritionnelle obligatoire (que ce soit pour les bières sans alcool, les boissons du type Mojito sans alcool…). Ainsi dès lors qu’un industriel s’est engagé à apposer le Nutri</w:t>
      </w:r>
      <w:r w:rsidR="00465DB9" w:rsidRPr="00DB6298">
        <w:rPr>
          <w:bCs/>
        </w:rPr>
        <w:t>-S</w:t>
      </w:r>
      <w:r w:rsidRPr="00DB6298">
        <w:rPr>
          <w:bCs/>
        </w:rPr>
        <w:t xml:space="preserve">core sur l’un de ses produits, il doit également le faire sur ses boissons sans alcool. </w:t>
      </w:r>
    </w:p>
    <w:p w14:paraId="76552E5F" w14:textId="77777777" w:rsidR="00B26239" w:rsidRDefault="00B26239" w:rsidP="00AD727F">
      <w:pPr>
        <w:spacing w:before="120" w:after="120" w:line="264" w:lineRule="auto"/>
        <w:jc w:val="both"/>
        <w:rPr>
          <w:rFonts w:cstheme="minorHAnsi"/>
        </w:rPr>
      </w:pPr>
    </w:p>
    <w:p w14:paraId="6ED4DB2C" w14:textId="77777777" w:rsidR="002959C6" w:rsidRDefault="002959C6" w:rsidP="00AD727F">
      <w:pPr>
        <w:spacing w:before="120" w:after="120" w:line="264" w:lineRule="auto"/>
        <w:jc w:val="both"/>
        <w:rPr>
          <w:rFonts w:cstheme="minorHAnsi"/>
        </w:rPr>
      </w:pPr>
    </w:p>
    <w:p w14:paraId="721CFE1D" w14:textId="04D3FA3E" w:rsidR="00841646" w:rsidRPr="00BC010D" w:rsidRDefault="00841646" w:rsidP="00AD727F">
      <w:pPr>
        <w:pStyle w:val="Titre1"/>
        <w:spacing w:before="120" w:after="120" w:line="264" w:lineRule="auto"/>
      </w:pPr>
      <w:bookmarkStart w:id="37" w:name="_Toc501465206"/>
      <w:bookmarkStart w:id="38" w:name="_Toc25830040"/>
      <w:r w:rsidRPr="00BC010D">
        <w:t xml:space="preserve">Aliments concernés par l’application du </w:t>
      </w:r>
      <w:r w:rsidR="002276CD">
        <w:t>Nutri-Score</w:t>
      </w:r>
      <w:bookmarkEnd w:id="37"/>
      <w:bookmarkEnd w:id="38"/>
    </w:p>
    <w:p w14:paraId="069BA127" w14:textId="06E7745B" w:rsidR="00841646" w:rsidRPr="004C4B3D" w:rsidRDefault="005F2621" w:rsidP="00AD727F">
      <w:pPr>
        <w:pStyle w:val="Titre2"/>
        <w:spacing w:line="264" w:lineRule="auto"/>
        <w:contextualSpacing w:val="0"/>
      </w:pPr>
      <w:bookmarkStart w:id="39" w:name="_Toc501465207"/>
      <w:bookmarkStart w:id="40" w:name="_Toc25830041"/>
      <w:r>
        <w:t>Quel</w:t>
      </w:r>
      <w:r w:rsidR="00841646">
        <w:t xml:space="preserve">s sont les produits concernés par le </w:t>
      </w:r>
      <w:r w:rsidR="002276CD">
        <w:t>Nutri-Score</w:t>
      </w:r>
      <w:r w:rsidR="00841646" w:rsidRPr="006821DC">
        <w:t> ?</w:t>
      </w:r>
      <w:bookmarkEnd w:id="39"/>
      <w:bookmarkEnd w:id="40"/>
    </w:p>
    <w:p w14:paraId="083F65F1" w14:textId="4449799F" w:rsidR="0030293A" w:rsidRPr="00192383" w:rsidRDefault="00841646" w:rsidP="00AD727F">
      <w:pPr>
        <w:spacing w:before="120" w:after="120" w:line="264" w:lineRule="auto"/>
        <w:jc w:val="both"/>
      </w:pPr>
      <w:r w:rsidRPr="00192383">
        <w:rPr>
          <w:rFonts w:cstheme="minorHAnsi"/>
        </w:rPr>
        <w:t xml:space="preserve">Les denrées alimentaires concernées par l’application du </w:t>
      </w:r>
      <w:r w:rsidR="002276CD" w:rsidRPr="00192383">
        <w:rPr>
          <w:rFonts w:cstheme="minorHAnsi"/>
        </w:rPr>
        <w:t>Nutri-Score</w:t>
      </w:r>
      <w:r w:rsidRPr="00192383">
        <w:rPr>
          <w:rFonts w:cstheme="minorHAnsi"/>
        </w:rPr>
        <w:t xml:space="preserve"> sont celles qui disposent d’une déclaration nutritionnelle obligatoire conformément au règlement N° 1169/2011, dit règlement INCO.</w:t>
      </w:r>
      <w:r w:rsidR="0030293A" w:rsidRPr="00192383">
        <w:t xml:space="preserve"> Hors cas très spécifiques </w:t>
      </w:r>
      <w:r w:rsidR="00E92EC3" w:rsidRPr="00192383">
        <w:t xml:space="preserve">mentionnés </w:t>
      </w:r>
      <w:r w:rsidR="0030293A" w:rsidRPr="00192383">
        <w:t xml:space="preserve">par ailleurs dans ce </w:t>
      </w:r>
      <w:r w:rsidR="00E92EC3" w:rsidRPr="00192383">
        <w:t>Question/</w:t>
      </w:r>
      <w:r w:rsidR="0030293A" w:rsidRPr="00192383">
        <w:t>Réponse, les données disponibles sur la déclaration nutritionnelle obligatoire sont celles qui doivent être utilisées pour le calcul du Nutri-Score.</w:t>
      </w:r>
    </w:p>
    <w:p w14:paraId="0AEE6E5A" w14:textId="339626DC" w:rsidR="00F5609A" w:rsidRDefault="00F5609A" w:rsidP="00AD727F">
      <w:pPr>
        <w:spacing w:before="120" w:after="120" w:line="264" w:lineRule="auto"/>
        <w:jc w:val="both"/>
        <w:rPr>
          <w:rFonts w:cstheme="minorHAnsi"/>
        </w:rPr>
      </w:pPr>
      <w:r>
        <w:rPr>
          <w:rFonts w:cstheme="minorHAnsi"/>
        </w:rPr>
        <w:t xml:space="preserve">Bien que </w:t>
      </w:r>
      <w:r w:rsidR="00E64425">
        <w:rPr>
          <w:rFonts w:cstheme="minorHAnsi"/>
        </w:rPr>
        <w:t xml:space="preserve">les aliments infantiles destinés aux enfants de 0 à 3 ans disposent d’une </w:t>
      </w:r>
      <w:r w:rsidR="00E64425" w:rsidRPr="00400AC1">
        <w:rPr>
          <w:rFonts w:cstheme="minorHAnsi"/>
        </w:rPr>
        <w:t>déclaration</w:t>
      </w:r>
      <w:r w:rsidR="00E64425">
        <w:rPr>
          <w:rFonts w:cstheme="minorHAnsi"/>
        </w:rPr>
        <w:t xml:space="preserve"> nutritionnelle obligatoire, il n’est pas recommandé d’appliquer le Nutri-Score </w:t>
      </w:r>
      <w:r w:rsidR="00902772">
        <w:rPr>
          <w:rFonts w:cstheme="minorHAnsi"/>
        </w:rPr>
        <w:t>sur ces produits. En effet</w:t>
      </w:r>
      <w:r w:rsidR="00E92EC3">
        <w:rPr>
          <w:rFonts w:cstheme="minorHAnsi"/>
        </w:rPr>
        <w:t>,</w:t>
      </w:r>
      <w:r w:rsidR="00E64425">
        <w:rPr>
          <w:rFonts w:cstheme="minorHAnsi"/>
        </w:rPr>
        <w:t xml:space="preserve"> </w:t>
      </w:r>
      <w:r w:rsidR="00902772">
        <w:rPr>
          <w:rFonts w:cstheme="minorHAnsi"/>
        </w:rPr>
        <w:t>le</w:t>
      </w:r>
      <w:r w:rsidR="00E64425">
        <w:rPr>
          <w:rFonts w:cstheme="minorHAnsi"/>
        </w:rPr>
        <w:t xml:space="preserve">s besoins nutritionnels des enfants sont spécifiques, notamment concernant les apports en lipide </w:t>
      </w:r>
      <w:r w:rsidR="00902772">
        <w:rPr>
          <w:rFonts w:cstheme="minorHAnsi"/>
        </w:rPr>
        <w:t>et le</w:t>
      </w:r>
      <w:r w:rsidR="00E64425">
        <w:rPr>
          <w:rFonts w:cstheme="minorHAnsi"/>
        </w:rPr>
        <w:t xml:space="preserve"> Nutri-Score n’est pas adapté.  </w:t>
      </w:r>
    </w:p>
    <w:p w14:paraId="72A3764D" w14:textId="3B5690E7" w:rsidR="008F7CC1" w:rsidRPr="00A16745" w:rsidRDefault="008F7CC1" w:rsidP="00A16745">
      <w:r w:rsidRPr="00192383">
        <w:rPr>
          <w:rFonts w:cstheme="minorHAnsi"/>
        </w:rPr>
        <w:t xml:space="preserve">De même, au vu des particularités en termes de composition nutritionnelle, d’encadrement et de finalité de l’ensemble des denrées alimentaires </w:t>
      </w:r>
      <w:r w:rsidR="00E07CE2" w:rsidRPr="00192383">
        <w:t>destinées à une alimentation particulière</w:t>
      </w:r>
      <w:r w:rsidR="00E07CE2" w:rsidRPr="00192383">
        <w:rPr>
          <w:rFonts w:cstheme="minorHAnsi"/>
        </w:rPr>
        <w:t xml:space="preserve"> </w:t>
      </w:r>
      <w:r w:rsidRPr="00192383">
        <w:rPr>
          <w:rFonts w:cstheme="minorHAnsi"/>
        </w:rPr>
        <w:t>visées par</w:t>
      </w:r>
      <w:r w:rsidR="00A16745" w:rsidRPr="00595EFF">
        <w:rPr>
          <w:color w:val="548DD4" w:themeColor="text2" w:themeTint="99"/>
        </w:rPr>
        <w:t xml:space="preserve"> le règlement UE n°609/2013</w:t>
      </w:r>
      <w:r w:rsidRPr="00192383">
        <w:rPr>
          <w:rFonts w:cstheme="minorHAnsi"/>
        </w:rPr>
        <w:t xml:space="preserve">, </w:t>
      </w:r>
      <w:r w:rsidR="00D9422A" w:rsidRPr="00192383">
        <w:rPr>
          <w:rFonts w:cstheme="minorHAnsi"/>
        </w:rPr>
        <w:t xml:space="preserve">il n’est pas recommandé d’appliquer le Nutri-Score sur ces produits, </w:t>
      </w:r>
      <w:r w:rsidR="00B96335" w:rsidRPr="00192383">
        <w:rPr>
          <w:rFonts w:cstheme="minorHAnsi"/>
        </w:rPr>
        <w:t>c’est-à-dire :</w:t>
      </w:r>
      <w:r w:rsidRPr="00192383">
        <w:rPr>
          <w:rFonts w:cstheme="minorHAnsi"/>
        </w:rPr>
        <w:t xml:space="preserve"> </w:t>
      </w:r>
    </w:p>
    <w:p w14:paraId="03FE61E3" w14:textId="77777777" w:rsidR="008F7CC1" w:rsidRPr="00192383" w:rsidRDefault="008F7CC1" w:rsidP="00AD727F">
      <w:pPr>
        <w:spacing w:before="120" w:after="120" w:line="264" w:lineRule="auto"/>
        <w:contextualSpacing/>
        <w:jc w:val="both"/>
        <w:rPr>
          <w:rFonts w:cstheme="minorHAnsi"/>
        </w:rPr>
      </w:pPr>
      <w:r w:rsidRPr="00192383">
        <w:rPr>
          <w:rFonts w:cstheme="minorHAnsi"/>
        </w:rPr>
        <w:t>- les préparations pour nourrissons et les préparations de suite;</w:t>
      </w:r>
    </w:p>
    <w:p w14:paraId="50FDE2F5" w14:textId="77777777" w:rsidR="008F7CC1" w:rsidRPr="00192383" w:rsidRDefault="008F7CC1" w:rsidP="00AD727F">
      <w:pPr>
        <w:spacing w:before="120" w:after="120" w:line="264" w:lineRule="auto"/>
        <w:contextualSpacing/>
        <w:jc w:val="both"/>
        <w:rPr>
          <w:rFonts w:cstheme="minorHAnsi"/>
        </w:rPr>
      </w:pPr>
      <w:r w:rsidRPr="00192383">
        <w:rPr>
          <w:rFonts w:cstheme="minorHAnsi"/>
        </w:rPr>
        <w:t>- les préparations à base de céréales et les denrées alimentaires pour bébés;</w:t>
      </w:r>
    </w:p>
    <w:p w14:paraId="36F8B243" w14:textId="77777777" w:rsidR="008F7CC1" w:rsidRPr="00192383" w:rsidRDefault="008F7CC1" w:rsidP="00AD727F">
      <w:pPr>
        <w:spacing w:before="120" w:after="120" w:line="264" w:lineRule="auto"/>
        <w:contextualSpacing/>
        <w:jc w:val="both"/>
        <w:rPr>
          <w:rFonts w:cstheme="minorHAnsi"/>
        </w:rPr>
      </w:pPr>
      <w:r w:rsidRPr="00192383">
        <w:rPr>
          <w:rFonts w:cstheme="minorHAnsi"/>
        </w:rPr>
        <w:t>- les denrées alimentaires destinées à des fins médicales spéciales;</w:t>
      </w:r>
    </w:p>
    <w:p w14:paraId="7DDB8555" w14:textId="77777777" w:rsidR="008F7CC1" w:rsidRPr="00192383" w:rsidRDefault="008F7CC1" w:rsidP="00AD727F">
      <w:pPr>
        <w:spacing w:before="120" w:after="120" w:line="264" w:lineRule="auto"/>
        <w:contextualSpacing/>
        <w:jc w:val="both"/>
        <w:rPr>
          <w:rFonts w:cstheme="minorHAnsi"/>
        </w:rPr>
      </w:pPr>
      <w:r w:rsidRPr="00192383">
        <w:rPr>
          <w:rFonts w:cstheme="minorHAnsi"/>
        </w:rPr>
        <w:t xml:space="preserve">- les substituts de la ration journalière totale pour contrôle du poids. (…) ». </w:t>
      </w:r>
    </w:p>
    <w:p w14:paraId="0D4BF09A" w14:textId="77777777" w:rsidR="00B96335" w:rsidRDefault="00B96335" w:rsidP="00AD727F">
      <w:pPr>
        <w:spacing w:before="120" w:after="120" w:line="264" w:lineRule="auto"/>
        <w:contextualSpacing/>
        <w:jc w:val="both"/>
        <w:rPr>
          <w:rFonts w:cstheme="minorHAnsi"/>
          <w:color w:val="548DD4" w:themeColor="text2" w:themeTint="99"/>
        </w:rPr>
      </w:pPr>
    </w:p>
    <w:p w14:paraId="349D4456" w14:textId="60FB20C3" w:rsidR="00841646" w:rsidRPr="004C4B3D" w:rsidRDefault="005F2621" w:rsidP="00AD727F">
      <w:pPr>
        <w:pStyle w:val="Titre2"/>
        <w:spacing w:line="264" w:lineRule="auto"/>
        <w:contextualSpacing w:val="0"/>
      </w:pPr>
      <w:bookmarkStart w:id="41" w:name="_Toc501465208"/>
      <w:bookmarkStart w:id="42" w:name="_Toc25830042"/>
      <w:r>
        <w:t>Quel</w:t>
      </w:r>
      <w:r w:rsidR="00841646">
        <w:t xml:space="preserve">s sont les produits non concernés par le </w:t>
      </w:r>
      <w:r w:rsidR="002276CD">
        <w:t>Nutri-Score</w:t>
      </w:r>
      <w:r w:rsidR="00841646" w:rsidRPr="006821DC">
        <w:t> ?</w:t>
      </w:r>
      <w:bookmarkEnd w:id="41"/>
      <w:bookmarkEnd w:id="42"/>
    </w:p>
    <w:p w14:paraId="105363AC" w14:textId="77777777" w:rsidR="00841646" w:rsidRPr="004C4B3D" w:rsidRDefault="00841646" w:rsidP="00AD727F">
      <w:pPr>
        <w:spacing w:before="120" w:after="120" w:line="264" w:lineRule="auto"/>
        <w:jc w:val="both"/>
        <w:rPr>
          <w:rFonts w:cstheme="minorHAnsi"/>
        </w:rPr>
      </w:pPr>
      <w:r>
        <w:rPr>
          <w:rFonts w:cstheme="minorHAnsi"/>
        </w:rPr>
        <w:t>Les d</w:t>
      </w:r>
      <w:r w:rsidRPr="004C4B3D">
        <w:rPr>
          <w:rFonts w:cstheme="minorHAnsi"/>
        </w:rPr>
        <w:t>enrées alimentaires auxquelles ne s’applique pas l’obligation de déclaration nutritionnell</w:t>
      </w:r>
      <w:r>
        <w:rPr>
          <w:rFonts w:cstheme="minorHAnsi"/>
        </w:rPr>
        <w:t>e sont listées à l’a</w:t>
      </w:r>
      <w:r w:rsidRPr="004C4B3D">
        <w:rPr>
          <w:rFonts w:cstheme="minorHAnsi"/>
        </w:rPr>
        <w:t>nn</w:t>
      </w:r>
      <w:r>
        <w:rPr>
          <w:rFonts w:cstheme="minorHAnsi"/>
        </w:rPr>
        <w:t xml:space="preserve">exe V du règlement N° 1169/2011. Ce sont : </w:t>
      </w:r>
    </w:p>
    <w:p w14:paraId="6A237B73"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w:t>
      </w:r>
      <w:r w:rsidRPr="004C4B3D">
        <w:rPr>
          <w:rFonts w:cstheme="minorHAnsi"/>
        </w:rPr>
        <w:tab/>
        <w:t>Les produits non transformés qui comprennent un seul ingrédient ou une seule catégorie d’ingrédients</w:t>
      </w:r>
      <w:r>
        <w:rPr>
          <w:rFonts w:cstheme="minorHAnsi"/>
        </w:rPr>
        <w:t xml:space="preserve"> (par exemple fruits ou légumes frais, viandes crues découpées, miel…)</w:t>
      </w:r>
    </w:p>
    <w:p w14:paraId="6E43CCEE" w14:textId="77777777" w:rsidR="00841646" w:rsidRDefault="00841646" w:rsidP="00AD727F">
      <w:pPr>
        <w:spacing w:before="120" w:after="120" w:line="264" w:lineRule="auto"/>
        <w:ind w:left="426" w:hanging="426"/>
        <w:contextualSpacing/>
        <w:jc w:val="both"/>
        <w:rPr>
          <w:rFonts w:cstheme="minorHAnsi"/>
        </w:rPr>
      </w:pPr>
      <w:r w:rsidRPr="004C4B3D">
        <w:rPr>
          <w:rFonts w:cstheme="minorHAnsi"/>
        </w:rPr>
        <w:t>2.</w:t>
      </w:r>
      <w:r w:rsidRPr="004C4B3D">
        <w:rPr>
          <w:rFonts w:cstheme="minorHAnsi"/>
        </w:rPr>
        <w:tab/>
        <w:t>Les produits transformés ayant, pour toute transformation, été soumis à une maturation, et qui comprennent un seul ingrédient ou une seule catégorie d’ingrédients</w:t>
      </w:r>
      <w:r>
        <w:rPr>
          <w:rFonts w:cstheme="minorHAnsi"/>
        </w:rPr>
        <w:t xml:space="preserve"> </w:t>
      </w:r>
      <w:r>
        <w:rPr>
          <w:rFonts w:cstheme="minorHAnsi"/>
        </w:rPr>
        <w:tab/>
      </w:r>
    </w:p>
    <w:p w14:paraId="3A19C4B7" w14:textId="77777777" w:rsidR="00841646" w:rsidRPr="0080399F" w:rsidRDefault="00841646" w:rsidP="00AD727F">
      <w:pPr>
        <w:spacing w:before="120" w:after="120" w:line="264" w:lineRule="auto"/>
        <w:ind w:left="426"/>
        <w:contextualSpacing/>
        <w:jc w:val="both"/>
        <w:rPr>
          <w:rFonts w:cstheme="minorHAnsi"/>
          <w:i/>
        </w:rPr>
      </w:pPr>
      <w:r w:rsidRPr="0080399F">
        <w:rPr>
          <w:rFonts w:cstheme="minorHAnsi"/>
          <w:i/>
        </w:rPr>
        <w:t xml:space="preserve">NB : le produit visé est essentiellement la viande </w:t>
      </w:r>
    </w:p>
    <w:p w14:paraId="099C7CDF"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3.</w:t>
      </w:r>
      <w:r w:rsidRPr="004C4B3D">
        <w:rPr>
          <w:rFonts w:cstheme="minorHAnsi"/>
        </w:rPr>
        <w:tab/>
        <w:t>Les eaux destinées à la consommation humaine, y compris celles dont les seuls ingrédients ajoutés sont du dioxyde de carbone et/ou des arômes</w:t>
      </w:r>
    </w:p>
    <w:p w14:paraId="536F2910"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4.</w:t>
      </w:r>
      <w:r w:rsidRPr="004C4B3D">
        <w:rPr>
          <w:rFonts w:cstheme="minorHAnsi"/>
        </w:rPr>
        <w:tab/>
        <w:t>Les plantes aromatiques, les épices ou leurs mélanges</w:t>
      </w:r>
    </w:p>
    <w:p w14:paraId="6A873189"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5.</w:t>
      </w:r>
      <w:r w:rsidRPr="004C4B3D">
        <w:rPr>
          <w:rFonts w:cstheme="minorHAnsi"/>
        </w:rPr>
        <w:tab/>
        <w:t>Le sel et les succédanés de sel</w:t>
      </w:r>
    </w:p>
    <w:p w14:paraId="5F845618"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lastRenderedPageBreak/>
        <w:t>6.</w:t>
      </w:r>
      <w:r w:rsidRPr="004C4B3D">
        <w:rPr>
          <w:rFonts w:cstheme="minorHAnsi"/>
        </w:rPr>
        <w:tab/>
        <w:t>Les édulcorants de table</w:t>
      </w:r>
    </w:p>
    <w:p w14:paraId="72E7C430"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7.</w:t>
      </w:r>
      <w:r w:rsidRPr="004C4B3D">
        <w:rPr>
          <w:rFonts w:cstheme="minorHAnsi"/>
        </w:rPr>
        <w:tab/>
        <w:t>Les produits relevant de la directive 1999/4/CE du Parlement européen et du Conseil du 22 février 1999 relative aux extraits de café et aux extraits de chicorée, les grains de café entiers ou moulus ainsi que les grains de café décaféinés entiers ou moulus</w:t>
      </w:r>
    </w:p>
    <w:p w14:paraId="405E4DBD"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8.</w:t>
      </w:r>
      <w:r w:rsidRPr="004C4B3D">
        <w:rPr>
          <w:rFonts w:cstheme="minorHAnsi"/>
        </w:rPr>
        <w:tab/>
        <w:t>Les infusions (aux plantes ou aux fruits), thés, thés décaféinés, thés instantanés ou solubles ou extraits de thé, thés instantanés ou solubles ou extraits de thé décaféinés, sans autres ingrédients ajoutés que des arômes qui ne modifient pas la valeur nutritionnelle du thé</w:t>
      </w:r>
    </w:p>
    <w:p w14:paraId="7CD91F80"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9.</w:t>
      </w:r>
      <w:r w:rsidRPr="004C4B3D">
        <w:rPr>
          <w:rFonts w:cstheme="minorHAnsi"/>
        </w:rPr>
        <w:tab/>
        <w:t>Les vinaigres de fermentation et leurs succédanés, y compris ceux dont les seuls ingrédients ajoutés sont des arômes</w:t>
      </w:r>
    </w:p>
    <w:p w14:paraId="309A7B85"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0.</w:t>
      </w:r>
      <w:r w:rsidRPr="004C4B3D">
        <w:rPr>
          <w:rFonts w:cstheme="minorHAnsi"/>
        </w:rPr>
        <w:tab/>
        <w:t>Les arômes</w:t>
      </w:r>
    </w:p>
    <w:p w14:paraId="3181671F"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1.</w:t>
      </w:r>
      <w:r w:rsidRPr="004C4B3D">
        <w:rPr>
          <w:rFonts w:cstheme="minorHAnsi"/>
        </w:rPr>
        <w:tab/>
        <w:t>Les additifs alimentaires</w:t>
      </w:r>
    </w:p>
    <w:p w14:paraId="4C5DE6E1"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2.</w:t>
      </w:r>
      <w:r w:rsidRPr="004C4B3D">
        <w:rPr>
          <w:rFonts w:cstheme="minorHAnsi"/>
        </w:rPr>
        <w:tab/>
        <w:t>Les auxiliaires technologiques</w:t>
      </w:r>
    </w:p>
    <w:p w14:paraId="496F1EAE"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3.</w:t>
      </w:r>
      <w:r w:rsidRPr="004C4B3D">
        <w:rPr>
          <w:rFonts w:cstheme="minorHAnsi"/>
        </w:rPr>
        <w:tab/>
        <w:t>Les enzymes alimentaires</w:t>
      </w:r>
    </w:p>
    <w:p w14:paraId="46F8C3FD"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4.</w:t>
      </w:r>
      <w:r w:rsidRPr="004C4B3D">
        <w:rPr>
          <w:rFonts w:cstheme="minorHAnsi"/>
        </w:rPr>
        <w:tab/>
        <w:t>La gélatine</w:t>
      </w:r>
    </w:p>
    <w:p w14:paraId="5083A563"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5.</w:t>
      </w:r>
      <w:r w:rsidRPr="004C4B3D">
        <w:rPr>
          <w:rFonts w:cstheme="minorHAnsi"/>
        </w:rPr>
        <w:tab/>
        <w:t>Les substances de gélification</w:t>
      </w:r>
    </w:p>
    <w:p w14:paraId="656CB70E"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6.</w:t>
      </w:r>
      <w:r w:rsidRPr="004C4B3D">
        <w:rPr>
          <w:rFonts w:cstheme="minorHAnsi"/>
        </w:rPr>
        <w:tab/>
        <w:t>Les levures</w:t>
      </w:r>
    </w:p>
    <w:p w14:paraId="16B78A1A"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7.</w:t>
      </w:r>
      <w:r w:rsidRPr="004C4B3D">
        <w:rPr>
          <w:rFonts w:cstheme="minorHAnsi"/>
        </w:rPr>
        <w:tab/>
        <w:t>Les gommes à mâcher</w:t>
      </w:r>
    </w:p>
    <w:p w14:paraId="1A39BE25" w14:textId="77777777" w:rsidR="00841646" w:rsidRPr="004C4B3D" w:rsidRDefault="00841646" w:rsidP="00AD727F">
      <w:pPr>
        <w:spacing w:before="120" w:after="120" w:line="264" w:lineRule="auto"/>
        <w:ind w:left="426" w:hanging="426"/>
        <w:contextualSpacing/>
        <w:jc w:val="both"/>
        <w:rPr>
          <w:rFonts w:cstheme="minorHAnsi"/>
        </w:rPr>
      </w:pPr>
      <w:r w:rsidRPr="004C4B3D">
        <w:rPr>
          <w:rFonts w:cstheme="minorHAnsi"/>
        </w:rPr>
        <w:t>18.</w:t>
      </w:r>
      <w:r w:rsidRPr="004C4B3D">
        <w:rPr>
          <w:rFonts w:cstheme="minorHAnsi"/>
        </w:rPr>
        <w:tab/>
        <w:t>Les denrées alimentaires conditionnées dans des emballages ou récipients dont la face la plus grande a une surface inférieure à 25 cm</w:t>
      </w:r>
      <w:r w:rsidRPr="00E75C07">
        <w:rPr>
          <w:rFonts w:cstheme="minorHAnsi"/>
          <w:vertAlign w:val="superscript"/>
        </w:rPr>
        <w:t>2</w:t>
      </w:r>
    </w:p>
    <w:p w14:paraId="34405BD9" w14:textId="6A6E90FC" w:rsidR="00841646" w:rsidRPr="00CD6504" w:rsidRDefault="00841646" w:rsidP="00CD6504">
      <w:pPr>
        <w:spacing w:after="120"/>
        <w:jc w:val="both"/>
        <w:rPr>
          <w:rFonts w:cstheme="minorHAnsi"/>
          <w:lang w:val="fr-BE"/>
        </w:rPr>
      </w:pPr>
      <w:r w:rsidRPr="004C4B3D">
        <w:rPr>
          <w:rFonts w:cstheme="minorHAnsi"/>
        </w:rPr>
        <w:t>19.</w:t>
      </w:r>
      <w:r w:rsidRPr="004C4B3D">
        <w:rPr>
          <w:rFonts w:cstheme="minorHAnsi"/>
        </w:rPr>
        <w:tab/>
        <w:t>Les denrées alimentaires, y compris de fabrication artisanale, fournies directement par le fabricant en faibles quantités au consommateur final ou à des établissements de détail locaux fourniss</w:t>
      </w:r>
      <w:r>
        <w:rPr>
          <w:rFonts w:cstheme="minorHAnsi"/>
        </w:rPr>
        <w:t>ant directement le consommateur</w:t>
      </w:r>
      <w:r w:rsidR="00DF5770">
        <w:rPr>
          <w:rFonts w:cstheme="minorHAnsi"/>
        </w:rPr>
        <w:t xml:space="preserve"> </w:t>
      </w:r>
      <w:r w:rsidR="00DF5770" w:rsidRPr="00CD6504">
        <w:rPr>
          <w:rFonts w:cstheme="minorHAnsi"/>
          <w:lang w:val="fr-BE"/>
        </w:rPr>
        <w:t>(</w:t>
      </w:r>
      <w:r w:rsidR="00CD6504">
        <w:rPr>
          <w:rFonts w:cstheme="minorHAnsi"/>
          <w:lang w:val="fr-BE"/>
        </w:rPr>
        <w:t>pour l’interprétation belge</w:t>
      </w:r>
      <w:r w:rsidR="00DF5770" w:rsidRPr="00CD6504">
        <w:rPr>
          <w:rFonts w:cstheme="minorHAnsi"/>
          <w:lang w:val="fr-BE"/>
        </w:rPr>
        <w:t xml:space="preserve">, </w:t>
      </w:r>
      <w:bookmarkStart w:id="43" w:name="_Hlk22819675"/>
      <w:r w:rsidR="00CD6504">
        <w:rPr>
          <w:rFonts w:cstheme="minorHAnsi"/>
          <w:lang w:val="fr-BE"/>
        </w:rPr>
        <w:t>voir</w:t>
      </w:r>
      <w:r w:rsidR="00DF5770" w:rsidRPr="00CD6504">
        <w:rPr>
          <w:rFonts w:cstheme="minorHAnsi"/>
          <w:lang w:val="fr-BE"/>
        </w:rPr>
        <w:t xml:space="preserve"> </w:t>
      </w:r>
      <w:hyperlink r:id="rId9" w:history="1">
        <w:r w:rsidR="00CD6504">
          <w:rPr>
            <w:rStyle w:val="Lienhypertexte"/>
          </w:rPr>
          <w:t>https://www.health.belgium.be/fr/denrees-alimentaires-preemballees-en-vue-de-leur-vente-immediate</w:t>
        </w:r>
      </w:hyperlink>
      <w:r w:rsidR="00DF5770" w:rsidRPr="00CD6504">
        <w:rPr>
          <w:rFonts w:cstheme="minorHAnsi"/>
          <w:lang w:val="fr-BE"/>
        </w:rPr>
        <w:t>)</w:t>
      </w:r>
      <w:bookmarkEnd w:id="43"/>
    </w:p>
    <w:p w14:paraId="3661EE4A" w14:textId="77777777" w:rsidR="002276CD" w:rsidRDefault="002276CD" w:rsidP="00AD727F">
      <w:pPr>
        <w:spacing w:before="120" w:after="120" w:line="264" w:lineRule="auto"/>
        <w:jc w:val="both"/>
        <w:rPr>
          <w:rFonts w:cstheme="minorHAnsi"/>
        </w:rPr>
      </w:pPr>
    </w:p>
    <w:p w14:paraId="71556516" w14:textId="2C507285" w:rsidR="002276CD" w:rsidRPr="0080399F" w:rsidRDefault="00841646" w:rsidP="00AD727F">
      <w:pPr>
        <w:spacing w:before="120" w:after="120" w:line="264" w:lineRule="auto"/>
        <w:jc w:val="both"/>
        <w:rPr>
          <w:rFonts w:cstheme="minorHAnsi"/>
          <w:i/>
        </w:rPr>
      </w:pPr>
      <w:r w:rsidRPr="0080399F">
        <w:rPr>
          <w:rFonts w:cstheme="minorHAnsi"/>
          <w:i/>
        </w:rPr>
        <w:t>A cet égard, il y a lieu de considérer que les critères de dérogation s’entendent de manière cumulative, c’est-à-dire que la notion de « faibles quantités » doit s’apprécier en li</w:t>
      </w:r>
      <w:r>
        <w:rPr>
          <w:rFonts w:cstheme="minorHAnsi"/>
          <w:i/>
        </w:rPr>
        <w:t>en avec l’ensemble des critères</w:t>
      </w:r>
      <w:r w:rsidRPr="0080399F">
        <w:rPr>
          <w:rFonts w:cstheme="minorHAnsi"/>
          <w:i/>
        </w:rPr>
        <w:t>.</w:t>
      </w:r>
    </w:p>
    <w:p w14:paraId="21ABBAEE" w14:textId="7D6C14AB" w:rsidR="00841646" w:rsidRPr="0080399F" w:rsidRDefault="002276CD" w:rsidP="00AD727F">
      <w:pPr>
        <w:spacing w:before="120" w:after="120" w:line="264" w:lineRule="auto"/>
        <w:ind w:firstLine="708"/>
        <w:jc w:val="both"/>
        <w:rPr>
          <w:rFonts w:cstheme="minorHAnsi"/>
          <w:i/>
        </w:rPr>
      </w:pPr>
      <w:r>
        <w:rPr>
          <w:rFonts w:cstheme="minorHAnsi"/>
          <w:i/>
        </w:rPr>
        <w:t xml:space="preserve">• </w:t>
      </w:r>
      <w:r w:rsidR="00841646" w:rsidRPr="0080399F">
        <w:rPr>
          <w:rFonts w:cstheme="minorHAnsi"/>
          <w:i/>
        </w:rPr>
        <w:t>S’agissa</w:t>
      </w:r>
      <w:r w:rsidR="00841646">
        <w:rPr>
          <w:rFonts w:cstheme="minorHAnsi"/>
          <w:i/>
        </w:rPr>
        <w:t>nt des établissements de détail</w:t>
      </w:r>
      <w:r w:rsidR="00841646" w:rsidRPr="0080399F">
        <w:rPr>
          <w:rFonts w:cstheme="minorHAnsi"/>
          <w:i/>
        </w:rPr>
        <w:t xml:space="preserve"> locaux fournissant directement le consommateur final</w:t>
      </w:r>
    </w:p>
    <w:p w14:paraId="7413F865" w14:textId="3C2681DB" w:rsidR="002276CD" w:rsidRPr="0080399F" w:rsidRDefault="00841646" w:rsidP="00AD727F">
      <w:pPr>
        <w:spacing w:before="120" w:after="120" w:line="264" w:lineRule="auto"/>
        <w:jc w:val="both"/>
        <w:rPr>
          <w:rFonts w:cstheme="minorHAnsi"/>
          <w:i/>
        </w:rPr>
      </w:pPr>
      <w:r>
        <w:rPr>
          <w:rFonts w:cstheme="minorHAnsi"/>
          <w:i/>
        </w:rPr>
        <w:t xml:space="preserve">Les « magasins de détail » </w:t>
      </w:r>
      <w:r w:rsidRPr="0080399F">
        <w:rPr>
          <w:rFonts w:cstheme="minorHAnsi"/>
          <w:i/>
        </w:rPr>
        <w:t xml:space="preserve">incluent les magasins de type grande et moyenne surface et les hypermarchés ainsi que les commerces alimentaires de proximité. </w:t>
      </w:r>
    </w:p>
    <w:p w14:paraId="2BA88E78" w14:textId="493435D4" w:rsidR="00841646" w:rsidRPr="0080399F" w:rsidRDefault="002276CD" w:rsidP="00AD727F">
      <w:pPr>
        <w:spacing w:before="120" w:after="120" w:line="264" w:lineRule="auto"/>
        <w:ind w:firstLine="708"/>
        <w:jc w:val="both"/>
        <w:rPr>
          <w:rFonts w:cstheme="minorHAnsi"/>
          <w:i/>
        </w:rPr>
      </w:pPr>
      <w:r>
        <w:rPr>
          <w:rFonts w:cstheme="minorHAnsi"/>
          <w:i/>
        </w:rPr>
        <w:t xml:space="preserve">• </w:t>
      </w:r>
      <w:r w:rsidR="00841646" w:rsidRPr="0080399F">
        <w:rPr>
          <w:rFonts w:cstheme="minorHAnsi"/>
          <w:i/>
        </w:rPr>
        <w:t>S’agissant de la notion de « local »</w:t>
      </w:r>
    </w:p>
    <w:p w14:paraId="3D2D4130" w14:textId="282204FF" w:rsidR="002276CD" w:rsidRDefault="00841646" w:rsidP="00AD727F">
      <w:pPr>
        <w:spacing w:before="120" w:after="120" w:line="264" w:lineRule="auto"/>
        <w:jc w:val="both"/>
        <w:rPr>
          <w:rFonts w:cstheme="minorHAnsi"/>
          <w:i/>
        </w:rPr>
      </w:pPr>
      <w:r>
        <w:rPr>
          <w:rFonts w:cstheme="minorHAnsi"/>
          <w:i/>
        </w:rPr>
        <w:t xml:space="preserve">Un </w:t>
      </w:r>
      <w:r w:rsidRPr="0080399F">
        <w:rPr>
          <w:rFonts w:cstheme="minorHAnsi"/>
          <w:i/>
        </w:rPr>
        <w:t>rayon de 100 km environ à l’échelle du département et de la région paraît acceptable. Cette distance peut être étendue pour les producteurs situés dans des zones de peuplement peu dense qui développent des circuits de commercialisation auprès des consommateurs et de détaillants (épiceries fines, crémiers-fromagers…), dans les pôles urbains les plus proches (par exemple la région parisienne pour les zones de la Bourgogne et du Centre). Cette analyse s’applique aux échanges transfrontaliers s’ils sont conformes aux recommandations de l’Etat membre concerné.</w:t>
      </w:r>
    </w:p>
    <w:p w14:paraId="2EFD6276" w14:textId="0542DE43" w:rsidR="00841646" w:rsidRPr="0080399F" w:rsidRDefault="002276CD" w:rsidP="00AD727F">
      <w:pPr>
        <w:spacing w:before="120" w:after="120" w:line="264" w:lineRule="auto"/>
        <w:ind w:firstLine="708"/>
        <w:jc w:val="both"/>
        <w:rPr>
          <w:rFonts w:cstheme="minorHAnsi"/>
          <w:i/>
        </w:rPr>
      </w:pPr>
      <w:r>
        <w:rPr>
          <w:rFonts w:cstheme="minorHAnsi"/>
          <w:i/>
        </w:rPr>
        <w:t xml:space="preserve">• Sur le critère « </w:t>
      </w:r>
      <w:r w:rsidR="00841646" w:rsidRPr="0080399F">
        <w:rPr>
          <w:rFonts w:cstheme="minorHAnsi"/>
          <w:i/>
        </w:rPr>
        <w:t>fournies directement par le fabricant au consommateur final »</w:t>
      </w:r>
    </w:p>
    <w:p w14:paraId="49B70C3A" w14:textId="2EBCF6E7" w:rsidR="00841646" w:rsidRPr="0080399F" w:rsidRDefault="00841646" w:rsidP="00AD727F">
      <w:pPr>
        <w:spacing w:before="120" w:after="120" w:line="264" w:lineRule="auto"/>
        <w:jc w:val="both"/>
        <w:rPr>
          <w:rFonts w:cstheme="minorHAnsi"/>
          <w:i/>
        </w:rPr>
      </w:pPr>
      <w:r>
        <w:rPr>
          <w:rFonts w:cstheme="minorHAnsi"/>
          <w:i/>
        </w:rPr>
        <w:t>S</w:t>
      </w:r>
      <w:r w:rsidRPr="0080399F">
        <w:rPr>
          <w:rFonts w:cstheme="minorHAnsi"/>
          <w:i/>
        </w:rPr>
        <w:t>ont assimilables à une fourniture directe par le fabricant au consommateur final les ventes réalisées par le fabricant à la ferme, sur les marchés, dans le cadre de circuits courts, , dans les magasins d’usine ainsi que celles réalisées par un artisan (boucher, traiteur, poissonnier, boulanger…), y compris lorsqu’elles sont réalisées par internet dans la mesure où ces ventes ne représentent pas l’intégralité de la source de revenu de l’opérateur.</w:t>
      </w:r>
    </w:p>
    <w:p w14:paraId="0E5CF23A" w14:textId="77777777" w:rsidR="00841646" w:rsidRPr="0080399F" w:rsidRDefault="00841646" w:rsidP="00AD727F">
      <w:pPr>
        <w:spacing w:before="120" w:after="120" w:line="264" w:lineRule="auto"/>
        <w:jc w:val="both"/>
        <w:rPr>
          <w:rFonts w:cstheme="minorHAnsi"/>
          <w:i/>
        </w:rPr>
      </w:pPr>
      <w:r w:rsidRPr="0080399F">
        <w:rPr>
          <w:rFonts w:cstheme="minorHAnsi"/>
          <w:i/>
        </w:rPr>
        <w:t>Les produits exposés lors des salons destinés à promouvoir des produits régionau</w:t>
      </w:r>
      <w:r>
        <w:rPr>
          <w:rFonts w:cstheme="minorHAnsi"/>
          <w:i/>
        </w:rPr>
        <w:t>x peuvent également être visés.</w:t>
      </w:r>
    </w:p>
    <w:p w14:paraId="1EC556CA" w14:textId="5BCB7A5C" w:rsidR="00841646" w:rsidRPr="0080399F" w:rsidRDefault="002276CD" w:rsidP="00AD727F">
      <w:pPr>
        <w:spacing w:before="120" w:after="120" w:line="264" w:lineRule="auto"/>
        <w:jc w:val="both"/>
        <w:rPr>
          <w:rFonts w:cstheme="minorHAnsi"/>
          <w:i/>
        </w:rPr>
      </w:pPr>
      <w:r>
        <w:rPr>
          <w:rFonts w:cstheme="minorHAnsi"/>
          <w:i/>
        </w:rPr>
        <w:lastRenderedPageBreak/>
        <w:t xml:space="preserve">Lorsque </w:t>
      </w:r>
      <w:r w:rsidR="00841646" w:rsidRPr="0080399F">
        <w:rPr>
          <w:rFonts w:cstheme="minorHAnsi"/>
          <w:i/>
        </w:rPr>
        <w:t>les critères cités ci-dessus sont validés, le fabricant concerné par cette mesure satisfait dans la grande majorité des cas, de facto, au critère de « faibles quant</w:t>
      </w:r>
      <w:r w:rsidR="00841646">
        <w:rPr>
          <w:rFonts w:cstheme="minorHAnsi"/>
          <w:i/>
        </w:rPr>
        <w:t xml:space="preserve">ités » au sens de la loi. </w:t>
      </w:r>
    </w:p>
    <w:p w14:paraId="3E473B1F" w14:textId="44388EB8" w:rsidR="00091B80" w:rsidRDefault="00841646" w:rsidP="00744C6F">
      <w:pPr>
        <w:spacing w:before="120" w:after="0" w:line="264" w:lineRule="auto"/>
        <w:jc w:val="both"/>
        <w:rPr>
          <w:rFonts w:cstheme="minorHAnsi"/>
          <w:i/>
        </w:rPr>
      </w:pPr>
      <w:r w:rsidRPr="0080399F">
        <w:rPr>
          <w:rFonts w:cstheme="minorHAnsi"/>
          <w:i/>
        </w:rPr>
        <w:t>Enfin, en complément des critères énumérés ci-dessus, peuvent être prises en compte au titre de la défin</w:t>
      </w:r>
      <w:r w:rsidR="00CF1810">
        <w:rPr>
          <w:rFonts w:cstheme="minorHAnsi"/>
          <w:i/>
        </w:rPr>
        <w:t>ition de « faibles quantités »,</w:t>
      </w:r>
      <w:r w:rsidRPr="0080399F">
        <w:rPr>
          <w:rFonts w:cstheme="minorHAnsi"/>
          <w:i/>
        </w:rPr>
        <w:t xml:space="preserve"> les quantités de denrées fabriquées par des opérateurs répondant à la définition de la microentreprise, au niveau national,; à savoir une entreprise qui d’une part occupe moins de 10 personnes et d’autre part a un chiffre d’affaires annuel ou un total de bilan n’e</w:t>
      </w:r>
      <w:r w:rsidR="00B96335">
        <w:rPr>
          <w:rFonts w:cstheme="minorHAnsi"/>
          <w:i/>
        </w:rPr>
        <w:t>xcédant pas 2 millions d’euros.</w:t>
      </w:r>
    </w:p>
    <w:p w14:paraId="37F72BD7" w14:textId="77777777" w:rsidR="00A80CDA" w:rsidRDefault="00A80CDA" w:rsidP="00744C6F">
      <w:pPr>
        <w:spacing w:after="0" w:line="264" w:lineRule="auto"/>
        <w:jc w:val="both"/>
        <w:rPr>
          <w:rFonts w:cstheme="minorHAnsi"/>
          <w:i/>
        </w:rPr>
      </w:pPr>
    </w:p>
    <w:p w14:paraId="45EC1E11" w14:textId="7009EF94" w:rsidR="00AD727F" w:rsidRPr="0057550B" w:rsidRDefault="00192383" w:rsidP="00644EBB">
      <w:pPr>
        <w:spacing w:after="120" w:line="264" w:lineRule="auto"/>
        <w:jc w:val="both"/>
        <w:rPr>
          <w:color w:val="548DD4" w:themeColor="text2" w:themeTint="99"/>
        </w:rPr>
      </w:pPr>
      <w:r w:rsidRPr="0057550B">
        <w:rPr>
          <w:color w:val="548DD4" w:themeColor="text2" w:themeTint="99"/>
        </w:rPr>
        <w:t xml:space="preserve">Les </w:t>
      </w:r>
      <w:r w:rsidRPr="0057550B">
        <w:rPr>
          <w:b/>
          <w:color w:val="548DD4" w:themeColor="text2" w:themeTint="99"/>
        </w:rPr>
        <w:t>compléments alimentaires</w:t>
      </w:r>
      <w:r w:rsidRPr="0057550B">
        <w:rPr>
          <w:color w:val="548DD4" w:themeColor="text2" w:themeTint="99"/>
        </w:rPr>
        <w:t xml:space="preserve"> sont également non concernés par l’apposition du Nutri-Score dans la mesure où la déclaration nutritionnelle ne s’applique pas à ces denrées (article 29 du règlement INCO).</w:t>
      </w:r>
    </w:p>
    <w:p w14:paraId="7EBE4232" w14:textId="77777777" w:rsidR="00192383" w:rsidRPr="00192383" w:rsidRDefault="00192383" w:rsidP="00AD727F">
      <w:pPr>
        <w:spacing w:before="120" w:after="120" w:line="264" w:lineRule="auto"/>
        <w:jc w:val="both"/>
        <w:rPr>
          <w:rFonts w:cstheme="minorHAnsi"/>
        </w:rPr>
      </w:pPr>
    </w:p>
    <w:p w14:paraId="19381566" w14:textId="7B0692E3" w:rsidR="00AA085C" w:rsidRPr="00AA085C" w:rsidRDefault="00AA085C" w:rsidP="00AD727F">
      <w:pPr>
        <w:pStyle w:val="Titre2"/>
        <w:spacing w:line="264" w:lineRule="auto"/>
        <w:contextualSpacing w:val="0"/>
      </w:pPr>
      <w:bookmarkStart w:id="44" w:name="_Toc25830043"/>
      <w:r>
        <w:t>Est-il possible d’</w:t>
      </w:r>
      <w:r w:rsidR="00153DA3">
        <w:t>apposer le Nutri-S</w:t>
      </w:r>
      <w:r>
        <w:t>core sur des produits auxquels</w:t>
      </w:r>
      <w:r w:rsidRPr="00AA085C">
        <w:t xml:space="preserve"> ne s’applique pas l’obligation de déclaration nutritionnelle</w:t>
      </w:r>
      <w:r>
        <w:t xml:space="preserve"> </w:t>
      </w:r>
      <w:r w:rsidRPr="00AA085C">
        <w:t>?</w:t>
      </w:r>
      <w:bookmarkEnd w:id="44"/>
    </w:p>
    <w:p w14:paraId="22B7736B" w14:textId="568E8CF5" w:rsidR="00AA085C" w:rsidRDefault="00A03942" w:rsidP="00AD727F">
      <w:pPr>
        <w:spacing w:before="120" w:after="120" w:line="264" w:lineRule="auto"/>
        <w:jc w:val="both"/>
      </w:pPr>
      <w:r w:rsidRPr="00A03942">
        <w:rPr>
          <w:b/>
        </w:rPr>
        <w:t>Il e</w:t>
      </w:r>
      <w:r w:rsidR="00153DA3">
        <w:rPr>
          <w:b/>
        </w:rPr>
        <w:t>st possible d’apposer le Nutri-S</w:t>
      </w:r>
      <w:r w:rsidRPr="00A03942">
        <w:rPr>
          <w:b/>
        </w:rPr>
        <w:t>core pour les denrées alimentaires auxquelles ne s’appliquent pas l’obligation de déclaration nutritionnelle</w:t>
      </w:r>
      <w:r w:rsidRPr="00A03942">
        <w:t xml:space="preserve">, soit celles listées à l’annexe V du règlement INCO n°1169/2011 des denrées non concernées par le règlement INCO (produits non transformés qui comprennent un seul ingrédient ou une seule catégorie d’ingrédients (fruits ou légumes frais, viandes crues découpées, miel…) et des eaux), </w:t>
      </w:r>
      <w:r w:rsidRPr="00A03942">
        <w:rPr>
          <w:b/>
        </w:rPr>
        <w:t>mais seulement si elles possèdent une déclaration nutritionnelle</w:t>
      </w:r>
      <w:r w:rsidRPr="00A03942">
        <w:t xml:space="preserve"> conforme au règlement INCO.</w:t>
      </w:r>
    </w:p>
    <w:p w14:paraId="7C554C5C" w14:textId="18A43F2A" w:rsidR="00AF5F6C" w:rsidRPr="0057550B" w:rsidRDefault="00AF5F6C" w:rsidP="00AD727F">
      <w:pPr>
        <w:spacing w:before="120" w:after="120" w:line="264" w:lineRule="auto"/>
        <w:jc w:val="both"/>
      </w:pPr>
      <w:r w:rsidRPr="0057550B">
        <w:t>Notamment, pour les produits emballés sur</w:t>
      </w:r>
      <w:r w:rsidR="006A1381" w:rsidRPr="0057550B">
        <w:t xml:space="preserve"> </w:t>
      </w:r>
      <w:r w:rsidRPr="0057550B">
        <w:t>place en magasin, il possible d’apposer le Nutri-Score s’il existe une déclaration nutritionnelle sur le produit</w:t>
      </w:r>
      <w:r w:rsidR="00042CB6" w:rsidRPr="0057550B">
        <w:t>.</w:t>
      </w:r>
    </w:p>
    <w:p w14:paraId="764037A9" w14:textId="77777777" w:rsidR="00042CB6" w:rsidRDefault="00042CB6" w:rsidP="00AD727F">
      <w:pPr>
        <w:spacing w:before="120" w:after="120" w:line="264" w:lineRule="auto"/>
        <w:jc w:val="both"/>
        <w:rPr>
          <w:color w:val="548DD4" w:themeColor="text2" w:themeTint="99"/>
        </w:rPr>
      </w:pPr>
      <w:bookmarkStart w:id="45" w:name="_Hlk22819930"/>
    </w:p>
    <w:p w14:paraId="7017EFF8" w14:textId="50BD4BBC" w:rsidR="00042CB6" w:rsidRPr="00612E9B" w:rsidRDefault="00042CB6" w:rsidP="00AD727F">
      <w:pPr>
        <w:pStyle w:val="Titre2"/>
        <w:spacing w:line="264" w:lineRule="auto"/>
        <w:contextualSpacing w:val="0"/>
      </w:pPr>
      <w:bookmarkStart w:id="46" w:name="_Toc25830044"/>
      <w:r w:rsidRPr="00612E9B">
        <w:t>Est-il possible d’appliquer le Nutri-Score sur des recettes ?</w:t>
      </w:r>
      <w:bookmarkEnd w:id="46"/>
    </w:p>
    <w:p w14:paraId="39F40D6C" w14:textId="2984A101" w:rsidR="00042CB6" w:rsidRPr="0057550B" w:rsidRDefault="00042CB6" w:rsidP="00AD727F">
      <w:pPr>
        <w:spacing w:before="120" w:after="120" w:line="264" w:lineRule="auto"/>
        <w:rPr>
          <w:rFonts w:ascii="Calibri" w:hAnsi="Calibri"/>
          <w:i/>
        </w:rPr>
      </w:pPr>
      <w:r w:rsidRPr="0057550B">
        <w:rPr>
          <w:rFonts w:ascii="Calibri" w:hAnsi="Calibri"/>
          <w:i/>
        </w:rPr>
        <w:t xml:space="preserve">La réponse à cette question reste transitoire et est susceptible d’être modifiée après les travaux prévus par </w:t>
      </w:r>
      <w:r w:rsidRPr="00A80CDA">
        <w:rPr>
          <w:rFonts w:ascii="Calibri" w:hAnsi="Calibri"/>
          <w:i/>
        </w:rPr>
        <w:t>le PNNS4.</w:t>
      </w:r>
    </w:p>
    <w:p w14:paraId="1CED1B7E" w14:textId="60858C43" w:rsidR="0085255E" w:rsidRPr="0057550B" w:rsidRDefault="0085255E" w:rsidP="00AD727F">
      <w:pPr>
        <w:spacing w:before="120" w:after="120" w:line="264" w:lineRule="auto"/>
        <w:jc w:val="both"/>
        <w:rPr>
          <w:rFonts w:ascii="Calibri" w:hAnsi="Calibri"/>
        </w:rPr>
      </w:pPr>
      <w:r w:rsidRPr="0057550B">
        <w:rPr>
          <w:rFonts w:ascii="Calibri" w:hAnsi="Calibri"/>
        </w:rPr>
        <w:t>Dans le cas des recettes, le calcul se base sur les quantités et valeurs nutritionnelles des différents ingrédients constituant le plat tel que consommé, c’est-à-dire après cuisson des ingrédients nécessitant d’être cuits. Dans le cas où les valeurs nutritionnelles des ingrédients ne sont pas disponibles car non concernés par le règlement INCO (produits bruts par exemple), il convient de se référer aux valeurs de la table du CIQUAL. Le calcul est fait par règle de trois.</w:t>
      </w:r>
    </w:p>
    <w:p w14:paraId="4F448046" w14:textId="77777777" w:rsidR="0085255E" w:rsidRPr="0057550B" w:rsidRDefault="0085255E" w:rsidP="00AD727F">
      <w:pPr>
        <w:spacing w:before="120" w:after="120" w:line="264" w:lineRule="auto"/>
        <w:jc w:val="both"/>
        <w:rPr>
          <w:rFonts w:ascii="Calibri" w:hAnsi="Calibri"/>
        </w:rPr>
      </w:pPr>
      <w:r w:rsidRPr="0057550B">
        <w:rPr>
          <w:rFonts w:ascii="Calibri" w:hAnsi="Calibri"/>
        </w:rPr>
        <w:t>La liste des ingrédients entrant dans la réalisation de la recette et leur quantité doivent être clairement établis. Un tableau de valeurs nutritionnelles de la recette doit être présenté.</w:t>
      </w:r>
    </w:p>
    <w:p w14:paraId="62B3B4E2" w14:textId="77777777" w:rsidR="00042CB6" w:rsidRPr="00AF5F6C" w:rsidRDefault="00042CB6" w:rsidP="00AD727F">
      <w:pPr>
        <w:spacing w:before="120" w:after="120" w:line="264" w:lineRule="auto"/>
        <w:jc w:val="both"/>
        <w:rPr>
          <w:color w:val="548DD4" w:themeColor="text2" w:themeTint="99"/>
        </w:rPr>
      </w:pPr>
    </w:p>
    <w:p w14:paraId="79BB90B3" w14:textId="62450658" w:rsidR="004B7D63" w:rsidRPr="00BD7465" w:rsidRDefault="00AD1346" w:rsidP="00AD727F">
      <w:pPr>
        <w:pStyle w:val="Titre2"/>
        <w:spacing w:line="264" w:lineRule="auto"/>
        <w:contextualSpacing w:val="0"/>
      </w:pPr>
      <w:bookmarkStart w:id="47" w:name="_Toc25830045"/>
      <w:bookmarkEnd w:id="45"/>
      <w:r w:rsidRPr="00BD7465">
        <w:t xml:space="preserve">Dans des relations commerciales entre </w:t>
      </w:r>
      <w:r w:rsidR="00F16EF0" w:rsidRPr="00BD7465">
        <w:t>une entreprises cliente et son fournisseur</w:t>
      </w:r>
      <w:r w:rsidRPr="00BD7465">
        <w:t>, peut-on utiliser le Nutri-Score sur les produits dits « ingrédients » entrant dan</w:t>
      </w:r>
      <w:r w:rsidR="00F16EF0" w:rsidRPr="00BD7465">
        <w:t>s la composition d’une recette sans adhérer au Nutri-Score ?</w:t>
      </w:r>
      <w:bookmarkEnd w:id="47"/>
    </w:p>
    <w:p w14:paraId="786F2B61" w14:textId="57548544" w:rsidR="00F16EF0" w:rsidRPr="0057550B" w:rsidRDefault="00F16EF0" w:rsidP="00AD727F">
      <w:pPr>
        <w:spacing w:before="120" w:after="120" w:line="264" w:lineRule="auto"/>
        <w:jc w:val="both"/>
      </w:pPr>
      <w:r w:rsidRPr="0057550B">
        <w:t xml:space="preserve">Dans le cas d’une relation commerciale entre deux entreprises, </w:t>
      </w:r>
      <w:r w:rsidR="00AD1346" w:rsidRPr="0057550B">
        <w:t>la fiche technique</w:t>
      </w:r>
      <w:r w:rsidR="00D44423" w:rsidRPr="0057550B">
        <w:t xml:space="preserve"> du produit « ingrédient »</w:t>
      </w:r>
      <w:r w:rsidR="009E72B6" w:rsidRPr="0057550B">
        <w:t xml:space="preserve">, </w:t>
      </w:r>
      <w:r w:rsidRPr="0057550B">
        <w:t xml:space="preserve">à destination du </w:t>
      </w:r>
      <w:r w:rsidR="00AD1346" w:rsidRPr="0057550B">
        <w:t xml:space="preserve">producteur </w:t>
      </w:r>
      <w:r w:rsidRPr="0057550B">
        <w:t>et non du consommateur final, peut intégrer</w:t>
      </w:r>
      <w:r w:rsidR="00AD1346" w:rsidRPr="0057550B">
        <w:t xml:space="preserve"> </w:t>
      </w:r>
      <w:r w:rsidR="009E72B6" w:rsidRPr="0057550B">
        <w:t>l</w:t>
      </w:r>
      <w:r w:rsidR="004613DB" w:rsidRPr="0057550B">
        <w:t>a mention de la lettre du Nutri-S</w:t>
      </w:r>
      <w:r w:rsidR="009E72B6" w:rsidRPr="0057550B">
        <w:t>core</w:t>
      </w:r>
      <w:r w:rsidR="004613DB" w:rsidRPr="0057550B">
        <w:t>, sans que le producteur ne s’engage sur l’ensemble des produits de sa marque disponible</w:t>
      </w:r>
      <w:r w:rsidR="00F018D5" w:rsidRPr="0057550B">
        <w:t>s</w:t>
      </w:r>
      <w:r w:rsidR="004613DB" w:rsidRPr="0057550B">
        <w:t xml:space="preserve"> pour le consommateur</w:t>
      </w:r>
      <w:r w:rsidRPr="0057550B">
        <w:t xml:space="preserve"> final en magasin ou E-commerce</w:t>
      </w:r>
      <w:r w:rsidR="00D44423" w:rsidRPr="0057550B">
        <w:t>.</w:t>
      </w:r>
    </w:p>
    <w:p w14:paraId="79C30E28" w14:textId="5BE01ED9" w:rsidR="00AD1346" w:rsidRPr="00F16EF0" w:rsidRDefault="00D44423" w:rsidP="00AD727F">
      <w:pPr>
        <w:spacing w:before="120" w:after="120" w:line="264" w:lineRule="auto"/>
        <w:jc w:val="both"/>
        <w:rPr>
          <w:color w:val="548DD4" w:themeColor="text2" w:themeTint="99"/>
        </w:rPr>
      </w:pPr>
      <w:r w:rsidRPr="00F16EF0">
        <w:rPr>
          <w:color w:val="548DD4" w:themeColor="text2" w:themeTint="99"/>
        </w:rPr>
        <w:t xml:space="preserve"> </w:t>
      </w:r>
    </w:p>
    <w:p w14:paraId="3130A229" w14:textId="28534B09" w:rsidR="004B7D63" w:rsidRDefault="004B7D63" w:rsidP="00AD727F">
      <w:pPr>
        <w:pStyle w:val="Titre2"/>
        <w:spacing w:line="264" w:lineRule="auto"/>
        <w:contextualSpacing w:val="0"/>
      </w:pPr>
      <w:bookmarkStart w:id="48" w:name="_Toc25830046"/>
      <w:r>
        <w:lastRenderedPageBreak/>
        <w:t>Dans</w:t>
      </w:r>
      <w:r w:rsidR="003E4456">
        <w:t xml:space="preserve"> les cas des assortiments, faut-il</w:t>
      </w:r>
      <w:r>
        <w:t xml:space="preserve"> apposer plusieurs Nutri-Score ?</w:t>
      </w:r>
      <w:bookmarkEnd w:id="48"/>
    </w:p>
    <w:p w14:paraId="2CBB2D8B" w14:textId="77777777" w:rsidR="00DD1DCA" w:rsidRDefault="004B7D63" w:rsidP="00AD727F">
      <w:pPr>
        <w:spacing w:before="120" w:after="120" w:line="264" w:lineRule="auto"/>
      </w:pPr>
      <w:r>
        <w:t xml:space="preserve">Pour les assortiments : </w:t>
      </w:r>
    </w:p>
    <w:p w14:paraId="610CCBB9" w14:textId="65B656E3" w:rsidR="004B7D63" w:rsidRPr="00975EF8" w:rsidRDefault="00DD1DCA" w:rsidP="00AD727F">
      <w:pPr>
        <w:spacing w:before="120" w:after="120" w:line="264" w:lineRule="auto"/>
        <w:jc w:val="both"/>
      </w:pPr>
      <w:r w:rsidRPr="00975EF8">
        <w:t>- Lorsque les valeurs nutritionnelles sont différentes, il faut indiquer un Nutri-Score par déclaration nutritionnelle ;</w:t>
      </w:r>
      <w:r w:rsidR="003E4456" w:rsidRPr="00975EF8">
        <w:t xml:space="preserve"> Santé publique France propose une charte graphique qui permet d’apposer plusieurs Nutri-Score en face avant.</w:t>
      </w:r>
    </w:p>
    <w:p w14:paraId="42F07197" w14:textId="0CCA508D" w:rsidR="004B7D63" w:rsidRDefault="00DD1DCA" w:rsidP="00AD727F">
      <w:pPr>
        <w:spacing w:before="120" w:after="120" w:line="264" w:lineRule="auto"/>
        <w:jc w:val="both"/>
      </w:pPr>
      <w:r>
        <w:t xml:space="preserve">- </w:t>
      </w:r>
      <w:r w:rsidR="004B7D63">
        <w:t>Dans le cas où les tableaux nutritionnels conduisent au même résultat pour le Nutri-</w:t>
      </w:r>
      <w:r w:rsidR="00E92EC3">
        <w:t>S</w:t>
      </w:r>
      <w:r w:rsidR="004B7D63">
        <w:t>core, un seul Nutri-Score peut</w:t>
      </w:r>
      <w:r w:rsidR="00252611">
        <w:t xml:space="preserve"> </w:t>
      </w:r>
      <w:r w:rsidR="004B7D63">
        <w:t>être indiqué en face avant (cas par exemple de compote avec un changement d’arôme ou de produits avec une seule déclaration nutritionnelle</w:t>
      </w:r>
      <w:r>
        <w:t xml:space="preserve"> moyenne</w:t>
      </w:r>
      <w:r w:rsidR="004B7D63">
        <w:t>)</w:t>
      </w:r>
      <w:r w:rsidR="001338CF">
        <w:t> ;</w:t>
      </w:r>
    </w:p>
    <w:p w14:paraId="27D452BD" w14:textId="7ABF3588" w:rsidR="004B7D63" w:rsidRDefault="00DD1DCA" w:rsidP="00AD727F">
      <w:pPr>
        <w:spacing w:before="120" w:after="120" w:line="264" w:lineRule="auto"/>
        <w:jc w:val="both"/>
      </w:pPr>
      <w:r>
        <w:t>- S'il s'agit d'un assortiment où chaque personne est censée consommer l'ensemble, un Nutri-Score moyen peut être calculé (exemple d’un assortiment pour « café gourmand » où il y aurait une crème brulée, un macaron et un fondant au chocolat prévue par personne, consommés comme un seul produit).</w:t>
      </w:r>
    </w:p>
    <w:p w14:paraId="6225739C" w14:textId="77777777" w:rsidR="002959C6" w:rsidRDefault="002959C6" w:rsidP="00AD727F">
      <w:pPr>
        <w:spacing w:before="120" w:after="120" w:line="264" w:lineRule="auto"/>
        <w:jc w:val="both"/>
      </w:pPr>
    </w:p>
    <w:p w14:paraId="51D1258D" w14:textId="77777777" w:rsidR="002959C6" w:rsidRPr="00AA085C" w:rsidRDefault="002959C6" w:rsidP="00AD727F">
      <w:pPr>
        <w:spacing w:before="120" w:after="120" w:line="264" w:lineRule="auto"/>
        <w:jc w:val="both"/>
      </w:pPr>
    </w:p>
    <w:p w14:paraId="0B23E8B9" w14:textId="2606D671" w:rsidR="00091B80" w:rsidRPr="00BC010D" w:rsidRDefault="00A007C7" w:rsidP="00AD727F">
      <w:pPr>
        <w:pStyle w:val="Titre1"/>
        <w:spacing w:before="120" w:after="120" w:line="264" w:lineRule="auto"/>
      </w:pPr>
      <w:bookmarkStart w:id="49" w:name="_Toc25830047"/>
      <w:r>
        <w:t>Questions juridiques relatives au dispositif</w:t>
      </w:r>
      <w:r w:rsidR="00091B80" w:rsidRPr="00BC010D">
        <w:t xml:space="preserve"> </w:t>
      </w:r>
      <w:r w:rsidR="002276CD">
        <w:t>Nutri-Score</w:t>
      </w:r>
      <w:bookmarkEnd w:id="49"/>
    </w:p>
    <w:p w14:paraId="2BC4CE29" w14:textId="0A98466A" w:rsidR="00FC33C6" w:rsidRPr="00727CAD" w:rsidRDefault="00FC33C6" w:rsidP="00AD727F">
      <w:pPr>
        <w:pStyle w:val="Titre2"/>
        <w:spacing w:line="264" w:lineRule="auto"/>
        <w:contextualSpacing w:val="0"/>
      </w:pPr>
      <w:bookmarkStart w:id="50" w:name="_Toc486439636"/>
      <w:bookmarkStart w:id="51" w:name="_Toc25830048"/>
      <w:r w:rsidRPr="00727CAD">
        <w:t>Qui peut apposer le logo</w:t>
      </w:r>
      <w:r w:rsidR="00727CAD" w:rsidRPr="00727CAD">
        <w:t xml:space="preserve"> </w:t>
      </w:r>
      <w:r w:rsidR="002276CD">
        <w:t>Nutri-Score</w:t>
      </w:r>
      <w:r w:rsidR="009D0DAE" w:rsidRPr="00727CAD">
        <w:t xml:space="preserve"> </w:t>
      </w:r>
      <w:r w:rsidR="00727CAD" w:rsidRPr="00727CAD">
        <w:t>sur ses marques et produits</w:t>
      </w:r>
      <w:r w:rsidRPr="00727CAD">
        <w:t> ?</w:t>
      </w:r>
      <w:bookmarkEnd w:id="50"/>
      <w:bookmarkEnd w:id="51"/>
    </w:p>
    <w:p w14:paraId="2854023F" w14:textId="2B489CB4" w:rsidR="00FC33C6" w:rsidRDefault="00FC33C6" w:rsidP="00AD727F">
      <w:pPr>
        <w:spacing w:before="120" w:after="120" w:line="264" w:lineRule="auto"/>
      </w:pPr>
      <w:r>
        <w:t xml:space="preserve">L’usage de la Marque </w:t>
      </w:r>
      <w:r w:rsidR="002276CD">
        <w:t>Nutri-Score</w:t>
      </w:r>
      <w:r>
        <w:t xml:space="preserve"> est réservé aux fabricants et distributeurs de produits mis sur le marché français et</w:t>
      </w:r>
      <w:r w:rsidR="00EA66AA">
        <w:t>/ou</w:t>
      </w:r>
      <w:r>
        <w:t xml:space="preserve"> européen.</w:t>
      </w:r>
    </w:p>
    <w:p w14:paraId="4A5A8F28" w14:textId="77777777" w:rsidR="00FC33C6" w:rsidRPr="009058CE" w:rsidRDefault="00FC33C6" w:rsidP="00AD727F">
      <w:pPr>
        <w:spacing w:before="120" w:after="120" w:line="264" w:lineRule="auto"/>
        <w:jc w:val="both"/>
      </w:pPr>
    </w:p>
    <w:p w14:paraId="0F32DCE8" w14:textId="57DDC7DA" w:rsidR="00FC33C6" w:rsidRPr="00727CAD" w:rsidRDefault="00FC33C6" w:rsidP="00AD727F">
      <w:pPr>
        <w:pStyle w:val="Titre2"/>
        <w:spacing w:line="264" w:lineRule="auto"/>
        <w:contextualSpacing w:val="0"/>
      </w:pPr>
      <w:bookmarkStart w:id="52" w:name="_Toc486439638"/>
      <w:bookmarkStart w:id="53" w:name="_Toc25830049"/>
      <w:r w:rsidRPr="00727CAD">
        <w:t xml:space="preserve">Comment recevoir les documents de mise en œuvre du </w:t>
      </w:r>
      <w:r w:rsidR="002276CD">
        <w:t>Nutri-Score</w:t>
      </w:r>
      <w:r w:rsidRPr="00727CAD">
        <w:t>?</w:t>
      </w:r>
      <w:bookmarkEnd w:id="52"/>
      <w:bookmarkEnd w:id="53"/>
    </w:p>
    <w:p w14:paraId="2D516EEC" w14:textId="6B471CF6" w:rsidR="00FC33C6" w:rsidRDefault="00FC33C6" w:rsidP="00AD727F">
      <w:pPr>
        <w:pStyle w:val="Textebrut"/>
        <w:spacing w:before="120" w:after="120" w:line="264" w:lineRule="auto"/>
      </w:pPr>
      <w:r>
        <w:t>Afin de di</w:t>
      </w:r>
      <w:r w:rsidR="00727CAD">
        <w:t>sposer de ces documents, l’exploitant</w:t>
      </w:r>
      <w:r>
        <w:t xml:space="preserve"> </w:t>
      </w:r>
      <w:r w:rsidR="00727CAD">
        <w:t>doit</w:t>
      </w:r>
      <w:r>
        <w:t xml:space="preserve"> </w:t>
      </w:r>
      <w:r w:rsidR="00727CAD">
        <w:t>s’</w:t>
      </w:r>
      <w:r>
        <w:t xml:space="preserve">inscrire sur le site suivant : </w:t>
      </w:r>
      <w:hyperlink r:id="rId10" w:history="1">
        <w:r w:rsidR="00944855">
          <w:rPr>
            <w:rStyle w:val="Lienhypertexte"/>
          </w:rPr>
          <w:t>https://www.demarches-simplifiees.fr/commencer/enregistrement_nutri-score</w:t>
        </w:r>
      </w:hyperlink>
      <w:r>
        <w:t>, en cliquant sur le bouton vert «</w:t>
      </w:r>
      <w:r w:rsidR="00CF1810">
        <w:t> </w:t>
      </w:r>
      <w:r>
        <w:t>s’inscrire ».</w:t>
      </w:r>
    </w:p>
    <w:p w14:paraId="281927E1" w14:textId="5AD85539" w:rsidR="00FC33C6" w:rsidRDefault="00727CAD" w:rsidP="00AD727F">
      <w:pPr>
        <w:spacing w:before="120" w:after="120" w:line="264" w:lineRule="auto"/>
        <w:jc w:val="both"/>
      </w:pPr>
      <w:r>
        <w:t>Il faut</w:t>
      </w:r>
      <w:r w:rsidR="00FC33C6">
        <w:t xml:space="preserve"> alors préciser un certain nombre d’informations dont </w:t>
      </w:r>
      <w:r>
        <w:t>les</w:t>
      </w:r>
      <w:r w:rsidR="00FC33C6">
        <w:t xml:space="preserve"> coordonnées et </w:t>
      </w:r>
      <w:r>
        <w:t>l</w:t>
      </w:r>
      <w:r w:rsidR="00FC33C6">
        <w:t xml:space="preserve">es informations sur </w:t>
      </w:r>
      <w:r>
        <w:t>la</w:t>
      </w:r>
      <w:r w:rsidR="00FC33C6">
        <w:t xml:space="preserve"> société (numéro de SIRET, TVA intracommunautaire,</w:t>
      </w:r>
      <w:r w:rsidR="00252611">
        <w:t xml:space="preserve"> </w:t>
      </w:r>
      <w:r w:rsidR="00FC33C6">
        <w:t xml:space="preserve">…) ainsi que sur les segments de produits sur lesquels </w:t>
      </w:r>
      <w:r>
        <w:t>l’apposition du</w:t>
      </w:r>
      <w:r w:rsidR="00FC33C6">
        <w:t xml:space="preserve"> </w:t>
      </w:r>
      <w:r w:rsidR="002276CD">
        <w:t>Nutri-Score</w:t>
      </w:r>
      <w:r>
        <w:t xml:space="preserve"> est souhaitée</w:t>
      </w:r>
      <w:r w:rsidR="00FC33C6">
        <w:t>.</w:t>
      </w:r>
    </w:p>
    <w:p w14:paraId="681BBBE7" w14:textId="1F2A29AA" w:rsidR="00FC33C6" w:rsidRDefault="00FC33C6" w:rsidP="00AD727F">
      <w:pPr>
        <w:spacing w:before="120" w:after="120" w:line="264" w:lineRule="auto"/>
        <w:jc w:val="both"/>
      </w:pPr>
      <w:r>
        <w:t xml:space="preserve">Une fois toutes les informations obligatoires communiquées, </w:t>
      </w:r>
      <w:r w:rsidR="00727CAD">
        <w:t>il convient de</w:t>
      </w:r>
      <w:r>
        <w:t xml:space="preserve"> « soumettre votre dossier » </w:t>
      </w:r>
      <w:r w:rsidR="00727CAD">
        <w:t>afin de recevoir</w:t>
      </w:r>
      <w:r>
        <w:t xml:space="preserve"> un mail contenant un lien vers les documents nécessaires à la mise en œuvre du </w:t>
      </w:r>
      <w:r w:rsidR="002276CD">
        <w:t>Nutri-Score</w:t>
      </w:r>
      <w:r>
        <w:t xml:space="preserve"> (</w:t>
      </w:r>
      <w:r w:rsidR="00727CAD">
        <w:t>sous format « </w:t>
      </w:r>
      <w:r>
        <w:t>fichier .zip</w:t>
      </w:r>
      <w:r w:rsidR="00727CAD">
        <w:t> »</w:t>
      </w:r>
      <w:r>
        <w:t>).</w:t>
      </w:r>
    </w:p>
    <w:p w14:paraId="626B0B77" w14:textId="77777777" w:rsidR="009D0DAE" w:rsidRDefault="009D0DAE" w:rsidP="00AD727F">
      <w:pPr>
        <w:spacing w:before="120" w:after="120" w:line="264" w:lineRule="auto"/>
        <w:jc w:val="both"/>
      </w:pPr>
    </w:p>
    <w:p w14:paraId="5497CD01" w14:textId="55965036" w:rsidR="009D0DAE" w:rsidRPr="00727CAD" w:rsidRDefault="009D0DAE" w:rsidP="00AD727F">
      <w:pPr>
        <w:pStyle w:val="Titre2"/>
        <w:spacing w:line="264" w:lineRule="auto"/>
        <w:contextualSpacing w:val="0"/>
      </w:pPr>
      <w:bookmarkStart w:id="54" w:name="_Toc486439640"/>
      <w:bookmarkStart w:id="55" w:name="_Toc25830050"/>
      <w:r w:rsidRPr="00727CAD">
        <w:t>Comment faire pour calculer les scores</w:t>
      </w:r>
      <w:r>
        <w:t xml:space="preserve"> du </w:t>
      </w:r>
      <w:r w:rsidR="002276CD">
        <w:t>Nutri-Score</w:t>
      </w:r>
      <w:r w:rsidRPr="00727CAD">
        <w:t>?</w:t>
      </w:r>
      <w:bookmarkEnd w:id="54"/>
      <w:bookmarkEnd w:id="55"/>
    </w:p>
    <w:p w14:paraId="4DFD4A10" w14:textId="48C80049" w:rsidR="009D0DAE" w:rsidRDefault="00FD2AF1" w:rsidP="00AD727F">
      <w:pPr>
        <w:spacing w:before="120" w:after="120" w:line="264" w:lineRule="auto"/>
        <w:jc w:val="both"/>
        <w:rPr>
          <w:rStyle w:val="Lienhypertexte"/>
        </w:rPr>
      </w:pPr>
      <w:r>
        <w:rPr>
          <w:rFonts w:cstheme="minorHAnsi"/>
        </w:rPr>
        <w:t>Un tableur</w:t>
      </w:r>
      <w:r w:rsidR="00EA66AA">
        <w:rPr>
          <w:rFonts w:cstheme="minorHAnsi"/>
        </w:rPr>
        <w:t xml:space="preserve"> à destination des professionnels souhaitant s’engager dans la démarche, </w:t>
      </w:r>
      <w:r>
        <w:rPr>
          <w:rFonts w:cstheme="minorHAnsi"/>
        </w:rPr>
        <w:t xml:space="preserve">est téléchargeable sur le site de Santé publique France : </w:t>
      </w:r>
      <w:hyperlink r:id="rId11" w:history="1">
        <w:r w:rsidR="00FA7A4D" w:rsidRPr="00CB5C71">
          <w:rPr>
            <w:rStyle w:val="Lienhypertexte"/>
            <w:rFonts w:cstheme="minorHAnsi"/>
          </w:rPr>
          <w:t>www.nutriscore.be</w:t>
        </w:r>
      </w:hyperlink>
      <w:r w:rsidR="00FA7A4D">
        <w:rPr>
          <w:rFonts w:cstheme="minorHAnsi"/>
        </w:rPr>
        <w:t xml:space="preserve"> du SPF Santé publique.</w:t>
      </w:r>
    </w:p>
    <w:p w14:paraId="37546F36" w14:textId="4AA756FB" w:rsidR="009D0DAE" w:rsidRPr="009D0DAE" w:rsidRDefault="00EA66AA" w:rsidP="00AD727F">
      <w:pPr>
        <w:spacing w:before="120" w:after="120" w:line="264" w:lineRule="auto"/>
        <w:jc w:val="both"/>
        <w:rPr>
          <w:rFonts w:cstheme="minorHAnsi"/>
        </w:rPr>
      </w:pPr>
      <w:bookmarkStart w:id="56" w:name="_Hlk22820190"/>
      <w:r>
        <w:rPr>
          <w:rFonts w:cstheme="minorHAnsi"/>
        </w:rPr>
        <w:t>Par ailleurs, l</w:t>
      </w:r>
      <w:r w:rsidR="009D0DAE">
        <w:rPr>
          <w:rFonts w:cstheme="minorHAnsi"/>
        </w:rPr>
        <w:t xml:space="preserve">es éditeurs de logiciel qui proposent un logiciel de calcul du </w:t>
      </w:r>
      <w:r w:rsidR="002276CD">
        <w:rPr>
          <w:rFonts w:cstheme="minorHAnsi"/>
        </w:rPr>
        <w:t>Nutri-Score</w:t>
      </w:r>
      <w:r>
        <w:rPr>
          <w:rFonts w:cstheme="minorHAnsi"/>
        </w:rPr>
        <w:t xml:space="preserve"> doivent respecter l’ensemble des</w:t>
      </w:r>
      <w:r w:rsidR="009D0DAE">
        <w:rPr>
          <w:rFonts w:cstheme="minorHAnsi"/>
        </w:rPr>
        <w:t xml:space="preserve"> modalités de calcul indiquées dans le r</w:t>
      </w:r>
      <w:r>
        <w:rPr>
          <w:rFonts w:cstheme="minorHAnsi"/>
        </w:rPr>
        <w:t xml:space="preserve">èglement d’usage du </w:t>
      </w:r>
      <w:r w:rsidR="002276CD">
        <w:rPr>
          <w:rFonts w:cstheme="minorHAnsi"/>
        </w:rPr>
        <w:t>Nutri-Score</w:t>
      </w:r>
      <w:r>
        <w:rPr>
          <w:rFonts w:cstheme="minorHAnsi"/>
        </w:rPr>
        <w:t xml:space="preserve"> et obtenir, de la part de Santé publique France, une licence d’usage. </w:t>
      </w:r>
    </w:p>
    <w:bookmarkEnd w:id="56"/>
    <w:p w14:paraId="3FA3B8B6" w14:textId="5A6E98A1" w:rsidR="009D0DAE" w:rsidRDefault="009D0DAE" w:rsidP="00AD727F">
      <w:pPr>
        <w:pStyle w:val="titre10"/>
        <w:numPr>
          <w:ilvl w:val="0"/>
          <w:numId w:val="0"/>
        </w:numPr>
        <w:spacing w:before="120" w:after="120" w:line="264" w:lineRule="auto"/>
        <w:contextualSpacing w:val="0"/>
      </w:pPr>
      <w:r>
        <w:t xml:space="preserve">Pour plus d’informations, il est utile de consulter l’avis sur le système d’information nutritionnelle du Haut Conseil de la santé publique (HCSP): </w:t>
      </w:r>
      <w:hyperlink r:id="rId12" w:history="1">
        <w:r w:rsidRPr="00E758BC">
          <w:rPr>
            <w:rStyle w:val="Lienhypertexte"/>
          </w:rPr>
          <w:t>http://www.hcsp.fr/explore.cgi/avisrapportsdomaine?clefr=519</w:t>
        </w:r>
      </w:hyperlink>
      <w:r>
        <w:t xml:space="preserve"> .</w:t>
      </w:r>
    </w:p>
    <w:p w14:paraId="0B046C9B" w14:textId="77777777" w:rsidR="00FC33C6" w:rsidRPr="0049022A" w:rsidRDefault="00FC33C6" w:rsidP="00AD727F">
      <w:pPr>
        <w:pStyle w:val="titre10"/>
        <w:numPr>
          <w:ilvl w:val="0"/>
          <w:numId w:val="0"/>
        </w:numPr>
        <w:spacing w:before="120" w:after="120" w:line="264" w:lineRule="auto"/>
        <w:ind w:left="720" w:hanging="360"/>
        <w:contextualSpacing w:val="0"/>
        <w:rPr>
          <w:b/>
        </w:rPr>
      </w:pPr>
    </w:p>
    <w:p w14:paraId="43C72810" w14:textId="1750CCD2" w:rsidR="00FC33C6" w:rsidRPr="00727CAD" w:rsidRDefault="00727CAD" w:rsidP="00AD727F">
      <w:pPr>
        <w:pStyle w:val="Titre2"/>
        <w:spacing w:line="264" w:lineRule="auto"/>
        <w:contextualSpacing w:val="0"/>
      </w:pPr>
      <w:bookmarkStart w:id="57" w:name="_Toc486439639"/>
      <w:bookmarkStart w:id="58" w:name="_Toc25830051"/>
      <w:r w:rsidRPr="00727CAD">
        <w:lastRenderedPageBreak/>
        <w:t>Est-il possible de</w:t>
      </w:r>
      <w:r w:rsidR="00FC33C6" w:rsidRPr="00727CAD">
        <w:t xml:space="preserve"> procéde</w:t>
      </w:r>
      <w:r w:rsidRPr="00727CAD">
        <w:t>r à une phase de test</w:t>
      </w:r>
      <w:r>
        <w:t xml:space="preserve"> </w:t>
      </w:r>
      <w:r w:rsidRPr="00727CAD">
        <w:t xml:space="preserve">avant de s’engager </w:t>
      </w:r>
      <w:r w:rsidR="00FC33C6" w:rsidRPr="00727CAD">
        <w:t>?</w:t>
      </w:r>
      <w:bookmarkEnd w:id="57"/>
      <w:bookmarkEnd w:id="58"/>
    </w:p>
    <w:p w14:paraId="4E80D307" w14:textId="1DE9DDDD" w:rsidR="00727CAD" w:rsidRDefault="00FC33C6" w:rsidP="00AD727F">
      <w:pPr>
        <w:pStyle w:val="titre10"/>
        <w:numPr>
          <w:ilvl w:val="0"/>
          <w:numId w:val="0"/>
        </w:numPr>
        <w:spacing w:before="120" w:after="120" w:line="264" w:lineRule="auto"/>
        <w:contextualSpacing w:val="0"/>
      </w:pPr>
      <w:r>
        <w:t xml:space="preserve">Afin de disposer des documents nécessaires à la mise en œuvre du logo, vous devez vous inscrire sur le site suivant : </w:t>
      </w:r>
      <w:hyperlink r:id="rId13" w:history="1">
        <w:r w:rsidR="00944855">
          <w:rPr>
            <w:rStyle w:val="Lienhypertexte"/>
          </w:rPr>
          <w:t>https://www.demarches-simplifiees.fr/commencer/enregistrement_nutri-score</w:t>
        </w:r>
      </w:hyperlink>
      <w:r>
        <w:t xml:space="preserve"> .</w:t>
      </w:r>
    </w:p>
    <w:p w14:paraId="43BD0D17" w14:textId="3B193067" w:rsidR="00EA66AA" w:rsidRDefault="00EA66AA" w:rsidP="00AD727F">
      <w:pPr>
        <w:pStyle w:val="titre10"/>
        <w:numPr>
          <w:ilvl w:val="0"/>
          <w:numId w:val="0"/>
        </w:numPr>
        <w:spacing w:before="120" w:after="120" w:line="264" w:lineRule="auto"/>
        <w:contextualSpacing w:val="0"/>
        <w:jc w:val="both"/>
      </w:pPr>
      <w:r>
        <w:t>L</w:t>
      </w:r>
      <w:r w:rsidRPr="00EA66AA">
        <w:t xml:space="preserve">es </w:t>
      </w:r>
      <w:r>
        <w:t xml:space="preserve">exploitants disposent d’un délai de 24 mois pour </w:t>
      </w:r>
      <w:r w:rsidRPr="00EA66AA">
        <w:t>apposer</w:t>
      </w:r>
      <w:r>
        <w:t xml:space="preserve"> le logo</w:t>
      </w:r>
      <w:r w:rsidRPr="00EA66AA">
        <w:t xml:space="preserve"> sur l'ensemble des catégories de denrées alimentaires qu'ils mettent sur le ma</w:t>
      </w:r>
      <w:r>
        <w:t xml:space="preserve">rché sous leurs propres marques. </w:t>
      </w:r>
      <w:r w:rsidRPr="00EA66AA">
        <w:t xml:space="preserve">Ceux-ci peuvent </w:t>
      </w:r>
      <w:r>
        <w:t xml:space="preserve">donc </w:t>
      </w:r>
      <w:r w:rsidR="00BE7671">
        <w:t xml:space="preserve">décider de </w:t>
      </w:r>
      <w:r w:rsidRPr="00EA66AA">
        <w:t>l’apposer dans un premier temps seulement sur les produits vendus sur le e-commerce. Mais l’objectif final</w:t>
      </w:r>
      <w:r>
        <w:t xml:space="preserve"> – et pour être en règle avec l’usage de la marque collective - </w:t>
      </w:r>
      <w:r w:rsidRPr="00EA66AA">
        <w:t xml:space="preserve">est bien l’apposition du logo </w:t>
      </w:r>
      <w:r w:rsidR="002276CD">
        <w:t>Nutri-Score</w:t>
      </w:r>
      <w:r>
        <w:t xml:space="preserve"> sur les emballages de tous les </w:t>
      </w:r>
      <w:r w:rsidRPr="00EA66AA">
        <w:t>produits d’une même marque</w:t>
      </w:r>
      <w:r w:rsidR="00BE7671">
        <w:t xml:space="preserve">, et sur tous les supports, </w:t>
      </w:r>
      <w:r>
        <w:t>mode</w:t>
      </w:r>
      <w:r w:rsidR="00BE7671">
        <w:t>s</w:t>
      </w:r>
      <w:r>
        <w:t xml:space="preserve"> ou espaces de vente. </w:t>
      </w:r>
    </w:p>
    <w:p w14:paraId="61E25AAA" w14:textId="77777777" w:rsidR="00EA66AA" w:rsidRDefault="00EA66AA" w:rsidP="00AD727F">
      <w:pPr>
        <w:spacing w:before="120" w:after="120" w:line="264" w:lineRule="auto"/>
        <w:jc w:val="both"/>
        <w:rPr>
          <w:b/>
          <w:u w:val="single"/>
        </w:rPr>
      </w:pPr>
    </w:p>
    <w:p w14:paraId="58567B05" w14:textId="5187D40E" w:rsidR="009D0DAE" w:rsidRPr="004C4B3D" w:rsidRDefault="009D0DAE" w:rsidP="00AD727F">
      <w:pPr>
        <w:pStyle w:val="Titre2"/>
        <w:spacing w:line="264" w:lineRule="auto"/>
        <w:contextualSpacing w:val="0"/>
      </w:pPr>
      <w:bookmarkStart w:id="59" w:name="_Toc25830052"/>
      <w:r>
        <w:t xml:space="preserve">Un exploitant doit-il apposer le </w:t>
      </w:r>
      <w:r w:rsidR="002276CD">
        <w:t>Nutri-Score</w:t>
      </w:r>
      <w:r>
        <w:t xml:space="preserve"> sur toutes ses marques et sur tous les produits d’une </w:t>
      </w:r>
      <w:r w:rsidR="00BC40BF">
        <w:t>même</w:t>
      </w:r>
      <w:r>
        <w:t xml:space="preserve"> marque</w:t>
      </w:r>
      <w:r>
        <w:rPr>
          <w:lang w:eastAsia="fr-FR"/>
        </w:rPr>
        <w:t> ?</w:t>
      </w:r>
      <w:bookmarkEnd w:id="59"/>
    </w:p>
    <w:p w14:paraId="70A7027D" w14:textId="77777777" w:rsidR="009D0DAE" w:rsidRDefault="009D0DAE" w:rsidP="00AD727F">
      <w:pPr>
        <w:spacing w:before="120" w:after="120" w:line="264" w:lineRule="auto"/>
        <w:jc w:val="both"/>
        <w:rPr>
          <w:rFonts w:cstheme="minorHAnsi"/>
        </w:rPr>
      </w:pPr>
      <w:r>
        <w:rPr>
          <w:rFonts w:cstheme="minorHAnsi"/>
        </w:rPr>
        <w:t>L</w:t>
      </w:r>
      <w:r w:rsidRPr="00091B80">
        <w:rPr>
          <w:rFonts w:cstheme="minorHAnsi"/>
        </w:rPr>
        <w:t>e décret n°2016-980 du 19 juillet 2016</w:t>
      </w:r>
      <w:r w:rsidRPr="004E4A9A">
        <w:t xml:space="preserve"> </w:t>
      </w:r>
      <w:r w:rsidRPr="004E4A9A">
        <w:rPr>
          <w:rStyle w:val="lev"/>
          <w:b w:val="0"/>
        </w:rPr>
        <w:t>relatif à l'information nutritionnelle complémentaire sur les denrées alimentaires</w:t>
      </w:r>
      <w:r w:rsidRPr="00091B80">
        <w:rPr>
          <w:rFonts w:cstheme="minorHAnsi"/>
        </w:rPr>
        <w:t xml:space="preserve"> précise que « l’engagement des fabricants et des distributeurs dans la démarche volontaire d’utiliser la forme de présentation complémentaire porte sur l’ensemble des catégories de denrées alimentaires qu’ils mettent sur le march</w:t>
      </w:r>
      <w:r>
        <w:rPr>
          <w:rFonts w:cstheme="minorHAnsi"/>
        </w:rPr>
        <w:t>é sous leurs propres marques ».</w:t>
      </w:r>
    </w:p>
    <w:p w14:paraId="5217722A" w14:textId="5A40B2D9" w:rsidR="009D0DAE" w:rsidRDefault="009D0DAE" w:rsidP="00AD727F">
      <w:pPr>
        <w:spacing w:before="120" w:after="120" w:line="264" w:lineRule="auto"/>
        <w:jc w:val="both"/>
        <w:rPr>
          <w:rFonts w:cstheme="minorHAnsi"/>
        </w:rPr>
      </w:pPr>
      <w:r w:rsidRPr="00091B80">
        <w:rPr>
          <w:rFonts w:cstheme="minorHAnsi"/>
        </w:rPr>
        <w:t xml:space="preserve">En conséquence, un industriel qui possède plusieurs marques peut choisir de n’apposer le </w:t>
      </w:r>
      <w:r w:rsidR="002276CD">
        <w:rPr>
          <w:rFonts w:cstheme="minorHAnsi"/>
        </w:rPr>
        <w:t>Nutri-Score</w:t>
      </w:r>
      <w:r w:rsidRPr="00091B80">
        <w:rPr>
          <w:rFonts w:cstheme="minorHAnsi"/>
        </w:rPr>
        <w:t xml:space="preserve"> que sur l’une ou plusieurs de ses marques</w:t>
      </w:r>
      <w:r>
        <w:rPr>
          <w:rFonts w:cstheme="minorHAnsi"/>
        </w:rPr>
        <w:t>,</w:t>
      </w:r>
      <w:r w:rsidRPr="00091B80">
        <w:rPr>
          <w:rFonts w:cstheme="minorHAnsi"/>
        </w:rPr>
        <w:t xml:space="preserve"> mais dès lors qu’il l’utilise pour une marque, cela doit être pour l’ensemble des catégories de denrées alimentaires de cette marque.</w:t>
      </w:r>
    </w:p>
    <w:p w14:paraId="797512A5" w14:textId="1645ABA7" w:rsidR="004C226A" w:rsidRPr="0057550B" w:rsidRDefault="004C226A" w:rsidP="00AD727F">
      <w:pPr>
        <w:spacing w:before="120" w:after="120" w:line="264" w:lineRule="auto"/>
        <w:jc w:val="both"/>
        <w:rPr>
          <w:rFonts w:cstheme="minorHAnsi"/>
        </w:rPr>
      </w:pPr>
      <w:bookmarkStart w:id="60" w:name="_Hlk22820308"/>
      <w:r w:rsidRPr="0057550B">
        <w:rPr>
          <w:rFonts w:cstheme="minorHAnsi"/>
        </w:rPr>
        <w:t>Toutefois, si certains produits, voire l’ensemble des produits de cette marque ne sont pas soumis au règlement INCO, l’exploitant n’est pas dans l’obligation d’apposer le Nutri-Score sur tous les produits de la marque. Néanmoins, les produits sur lesquels le Nutri-Score sera apposé devront afficher une déclaration nutritionnelle obligatoire.</w:t>
      </w:r>
    </w:p>
    <w:p w14:paraId="31FE5589" w14:textId="77777777" w:rsidR="00BC40BF" w:rsidRDefault="00BC40BF" w:rsidP="00AD727F">
      <w:pPr>
        <w:pStyle w:val="titre10"/>
        <w:numPr>
          <w:ilvl w:val="0"/>
          <w:numId w:val="0"/>
        </w:numPr>
        <w:spacing w:before="120" w:after="120" w:line="264" w:lineRule="auto"/>
        <w:contextualSpacing w:val="0"/>
        <w:jc w:val="both"/>
        <w:rPr>
          <w:b/>
        </w:rPr>
      </w:pPr>
      <w:bookmarkStart w:id="61" w:name="_Hlk22820344"/>
      <w:bookmarkEnd w:id="60"/>
    </w:p>
    <w:p w14:paraId="0A1FD44F" w14:textId="77777777" w:rsidR="0084319F" w:rsidRDefault="0084319F" w:rsidP="0084319F">
      <w:pPr>
        <w:pStyle w:val="Titre2"/>
        <w:spacing w:line="264" w:lineRule="auto"/>
        <w:contextualSpacing w:val="0"/>
      </w:pPr>
      <w:bookmarkStart w:id="62" w:name="_Toc25830053"/>
      <w:r w:rsidRPr="00AE627B">
        <w:t>Quel est le périmètre d’engagement pour une marque souhaitant apposer le Nutri-Score ?</w:t>
      </w:r>
      <w:bookmarkEnd w:id="62"/>
    </w:p>
    <w:p w14:paraId="02208ABB" w14:textId="77777777" w:rsidR="0084319F" w:rsidRPr="0057550B" w:rsidRDefault="0084319F" w:rsidP="00837945">
      <w:pPr>
        <w:jc w:val="both"/>
      </w:pPr>
      <w:r w:rsidRPr="0057550B">
        <w:rPr>
          <w:b/>
          <w:bCs/>
        </w:rPr>
        <w:t>La marque</w:t>
      </w:r>
      <w:r w:rsidRPr="0057550B">
        <w:t xml:space="preserve"> est un signe distinctif qui permet au consommateur de </w:t>
      </w:r>
      <w:r w:rsidRPr="0057550B">
        <w:rPr>
          <w:u w:val="single"/>
        </w:rPr>
        <w:t>distinguer le produit ou service d’une entreprise de ceux proposés par les entreprises concurrentes</w:t>
      </w:r>
      <w:r w:rsidRPr="0057550B">
        <w:t>. La marque peut être matérialisée par un nom propre, un mot, une expression ou un symbole visuel. Elle constitue un repère pour le consommateur et éventuellement une "garantie".</w:t>
      </w:r>
    </w:p>
    <w:p w14:paraId="3576EBF8" w14:textId="77777777" w:rsidR="0084319F" w:rsidRPr="0057550B" w:rsidRDefault="0084319F" w:rsidP="00837945">
      <w:pPr>
        <w:jc w:val="both"/>
      </w:pPr>
      <w:r w:rsidRPr="0057550B">
        <w:t xml:space="preserve">En présence de </w:t>
      </w:r>
      <w:r w:rsidRPr="0057550B">
        <w:rPr>
          <w:b/>
          <w:bCs/>
        </w:rPr>
        <w:t>marques distinctes</w:t>
      </w:r>
      <w:r w:rsidRPr="0057550B">
        <w:t xml:space="preserve">, le fabricant ou le distributeur </w:t>
      </w:r>
      <w:r w:rsidRPr="0057550B">
        <w:rPr>
          <w:b/>
          <w:bCs/>
        </w:rPr>
        <w:t>peut choisir d’enregistrer une ou plusieurs de ses marques</w:t>
      </w:r>
      <w:r w:rsidRPr="0057550B">
        <w:t>. Néanmoins, en cas d’</w:t>
      </w:r>
      <w:r w:rsidRPr="0057550B">
        <w:rPr>
          <w:b/>
          <w:bCs/>
        </w:rPr>
        <w:t>extension de marques, de gamme ou de clientèle</w:t>
      </w:r>
      <w:r w:rsidRPr="0057550B">
        <w:t xml:space="preserve">, le fabricant ou le distributeur </w:t>
      </w:r>
      <w:r w:rsidRPr="0057550B">
        <w:rPr>
          <w:b/>
          <w:bCs/>
        </w:rPr>
        <w:t>doit apposer le Nutri-Score à la fois sur sa marque mère et les éventuelles marques filles affiliées à celle-ci.</w:t>
      </w:r>
    </w:p>
    <w:p w14:paraId="2E47603D" w14:textId="77777777" w:rsidR="0084319F" w:rsidRPr="0057550B" w:rsidRDefault="0084319F" w:rsidP="0007381E">
      <w:pPr>
        <w:spacing w:after="0"/>
      </w:pPr>
      <w:r w:rsidRPr="0057550B">
        <w:t>On entend par :</w:t>
      </w:r>
    </w:p>
    <w:p w14:paraId="0343D829" w14:textId="77777777" w:rsidR="0084319F" w:rsidRPr="0057550B" w:rsidRDefault="0084319F" w:rsidP="0007381E">
      <w:pPr>
        <w:pStyle w:val="Paragraphedeliste"/>
        <w:numPr>
          <w:ilvl w:val="0"/>
          <w:numId w:val="55"/>
        </w:numPr>
      </w:pPr>
      <w:r w:rsidRPr="0057550B">
        <w:rPr>
          <w:b/>
          <w:bCs/>
          <w:u w:val="single"/>
          <w:lang w:eastAsia="fr-FR"/>
        </w:rPr>
        <w:t>extension de marque</w:t>
      </w:r>
      <w:r w:rsidRPr="0057550B">
        <w:rPr>
          <w:lang w:eastAsia="fr-FR"/>
        </w:rPr>
        <w:t> : l’utilisation d’une marque existante pour lancer un produit dans un autre marché</w:t>
      </w:r>
    </w:p>
    <w:p w14:paraId="5CC841C2" w14:textId="780D6828" w:rsidR="0084319F" w:rsidRPr="0057550B" w:rsidRDefault="0084319F" w:rsidP="0007381E">
      <w:pPr>
        <w:pStyle w:val="Paragraphedeliste"/>
        <w:numPr>
          <w:ilvl w:val="0"/>
          <w:numId w:val="55"/>
        </w:numPr>
      </w:pPr>
      <w:r w:rsidRPr="0057550B">
        <w:rPr>
          <w:b/>
          <w:bCs/>
          <w:u w:val="single"/>
        </w:rPr>
        <w:t>extension de gamme</w:t>
      </w:r>
      <w:r w:rsidRPr="0057550B">
        <w:rPr>
          <w:b/>
          <w:bCs/>
        </w:rPr>
        <w:t> </w:t>
      </w:r>
      <w:r w:rsidRPr="0057550B">
        <w:t>:</w:t>
      </w:r>
      <w:r w:rsidR="0007381E" w:rsidRPr="0057550B">
        <w:t xml:space="preserve"> </w:t>
      </w:r>
      <w:r w:rsidRPr="0057550B">
        <w:t>l’extension de produit de même catégorie ou répondant au même type de besoin proposé par une même marque ou fabricant dans le même marché</w:t>
      </w:r>
    </w:p>
    <w:p w14:paraId="098F9768" w14:textId="77777777" w:rsidR="0084319F" w:rsidRPr="0057550B" w:rsidRDefault="0084319F" w:rsidP="0007381E">
      <w:pPr>
        <w:pStyle w:val="Paragraphedeliste"/>
        <w:numPr>
          <w:ilvl w:val="0"/>
          <w:numId w:val="55"/>
        </w:numPr>
      </w:pPr>
      <w:r w:rsidRPr="0057550B">
        <w:rPr>
          <w:b/>
          <w:bCs/>
          <w:u w:val="single"/>
        </w:rPr>
        <w:lastRenderedPageBreak/>
        <w:t>extension de clientèle</w:t>
      </w:r>
      <w:r w:rsidRPr="0057550B">
        <w:rPr>
          <w:b/>
          <w:bCs/>
        </w:rPr>
        <w:t> :</w:t>
      </w:r>
      <w:r w:rsidRPr="0057550B">
        <w:t xml:space="preserve"> une stratégie d’extension sous le nom d’une même marque (par exemple étendre une gamme destinée aux professionnels au grand public)</w:t>
      </w:r>
    </w:p>
    <w:p w14:paraId="64B038C9" w14:textId="2020801C" w:rsidR="0084319F" w:rsidRPr="0057550B" w:rsidRDefault="0084319F" w:rsidP="0007381E">
      <w:pPr>
        <w:pStyle w:val="Paragraphedeliste"/>
        <w:numPr>
          <w:ilvl w:val="0"/>
          <w:numId w:val="55"/>
        </w:numPr>
      </w:pPr>
      <w:r w:rsidRPr="0057550B">
        <w:rPr>
          <w:b/>
          <w:bCs/>
          <w:u w:val="single"/>
        </w:rPr>
        <w:t>marque mère/fille</w:t>
      </w:r>
      <w:r w:rsidRPr="0057550B">
        <w:rPr>
          <w:b/>
          <w:bCs/>
        </w:rPr>
        <w:t xml:space="preserve"> : </w:t>
      </w:r>
      <w:r w:rsidRPr="0057550B">
        <w:t>une marque fille est une marque de produit ou de ligne de produits qui est utilisée en complément d’une marque mère qui lui sert de caution.</w:t>
      </w:r>
    </w:p>
    <w:bookmarkEnd w:id="61"/>
    <w:p w14:paraId="6B21C8C3" w14:textId="77777777" w:rsidR="0084319F" w:rsidRDefault="0084319F" w:rsidP="00AD727F">
      <w:pPr>
        <w:pStyle w:val="titre10"/>
        <w:numPr>
          <w:ilvl w:val="0"/>
          <w:numId w:val="0"/>
        </w:numPr>
        <w:spacing w:before="120" w:after="120" w:line="264" w:lineRule="auto"/>
        <w:contextualSpacing w:val="0"/>
        <w:jc w:val="both"/>
        <w:rPr>
          <w:b/>
        </w:rPr>
      </w:pPr>
    </w:p>
    <w:p w14:paraId="62DEF13B" w14:textId="10C0B061" w:rsidR="00BC40BF" w:rsidRPr="00BC40BF" w:rsidRDefault="00BC40BF" w:rsidP="00AD727F">
      <w:pPr>
        <w:pStyle w:val="Titre2"/>
        <w:spacing w:line="264" w:lineRule="auto"/>
        <w:contextualSpacing w:val="0"/>
      </w:pPr>
      <w:bookmarkStart w:id="63" w:name="_Toc25830054"/>
      <w:r>
        <w:t>Le Nutri-Score doit</w:t>
      </w:r>
      <w:r w:rsidR="006A1381">
        <w:t>-</w:t>
      </w:r>
      <w:r>
        <w:t xml:space="preserve">il également être apposé sur des produits à destination de la RHD </w:t>
      </w:r>
      <w:r w:rsidRPr="00BC40BF">
        <w:t>?</w:t>
      </w:r>
      <w:bookmarkEnd w:id="63"/>
    </w:p>
    <w:p w14:paraId="0E9C2314" w14:textId="0301BFBE" w:rsidR="00BC40BF" w:rsidRPr="00BC40BF" w:rsidRDefault="00BC40BF" w:rsidP="00AD727F">
      <w:pPr>
        <w:pStyle w:val="titre10"/>
        <w:numPr>
          <w:ilvl w:val="0"/>
          <w:numId w:val="0"/>
        </w:numPr>
        <w:spacing w:before="120" w:after="120" w:line="264" w:lineRule="auto"/>
        <w:contextualSpacing w:val="0"/>
        <w:jc w:val="both"/>
        <w:rPr>
          <w:rFonts w:cstheme="minorHAnsi"/>
        </w:rPr>
      </w:pPr>
      <w:r w:rsidRPr="00BC40BF">
        <w:rPr>
          <w:rFonts w:cstheme="minorHAnsi"/>
        </w:rPr>
        <w:t>L’industriel s’engage sur toutes les gammes qu’il met en vente sous un</w:t>
      </w:r>
      <w:r>
        <w:rPr>
          <w:rFonts w:cstheme="minorHAnsi"/>
        </w:rPr>
        <w:t xml:space="preserve">e même marque, quel que soit la </w:t>
      </w:r>
      <w:r w:rsidRPr="00BC40BF">
        <w:rPr>
          <w:rFonts w:cstheme="minorHAnsi"/>
        </w:rPr>
        <w:t xml:space="preserve">destination finale du produit, le règlement INCO s’appliquant également aux produits à destination des collectivités. De ce fait si les produits à destination de la </w:t>
      </w:r>
      <w:r>
        <w:rPr>
          <w:rFonts w:cstheme="minorHAnsi"/>
        </w:rPr>
        <w:t>Restauration hors domicile</w:t>
      </w:r>
      <w:r w:rsidRPr="00BC40BF">
        <w:rPr>
          <w:rFonts w:cstheme="minorHAnsi"/>
        </w:rPr>
        <w:t xml:space="preserve"> sont vendus sous la marque « Alpha », ils devront comporter le Nutri-</w:t>
      </w:r>
      <w:r w:rsidR="00874684">
        <w:rPr>
          <w:rFonts w:cstheme="minorHAnsi"/>
        </w:rPr>
        <w:t>S</w:t>
      </w:r>
      <w:r w:rsidRPr="00BC40BF">
        <w:rPr>
          <w:rFonts w:cstheme="minorHAnsi"/>
        </w:rPr>
        <w:t>core</w:t>
      </w:r>
    </w:p>
    <w:p w14:paraId="22DC4B7C" w14:textId="75259CFC" w:rsidR="00BC40BF" w:rsidRDefault="00BC40BF" w:rsidP="00AD727F">
      <w:pPr>
        <w:pStyle w:val="titre10"/>
        <w:numPr>
          <w:ilvl w:val="0"/>
          <w:numId w:val="0"/>
        </w:numPr>
        <w:spacing w:before="120" w:after="120" w:line="264" w:lineRule="auto"/>
        <w:contextualSpacing w:val="0"/>
        <w:jc w:val="both"/>
        <w:rPr>
          <w:rFonts w:cstheme="minorHAnsi"/>
        </w:rPr>
      </w:pPr>
      <w:r>
        <w:rPr>
          <w:rFonts w:cstheme="minorHAnsi"/>
        </w:rPr>
        <w:t>E</w:t>
      </w:r>
      <w:r w:rsidRPr="00BC40BF">
        <w:rPr>
          <w:rFonts w:cstheme="minorHAnsi"/>
        </w:rPr>
        <w:t>n revanche</w:t>
      </w:r>
      <w:r>
        <w:rPr>
          <w:rFonts w:cstheme="minorHAnsi"/>
        </w:rPr>
        <w:t>,</w:t>
      </w:r>
      <w:r w:rsidRPr="00BC40BF">
        <w:rPr>
          <w:rFonts w:cstheme="minorHAnsi"/>
        </w:rPr>
        <w:t xml:space="preserve"> si la marque diffère (autre nom de marque que « A</w:t>
      </w:r>
      <w:r>
        <w:rPr>
          <w:rFonts w:cstheme="minorHAnsi"/>
        </w:rPr>
        <w:t xml:space="preserve">lpha »), l’industriel n’est pas </w:t>
      </w:r>
      <w:r w:rsidRPr="00BC40BF">
        <w:rPr>
          <w:rFonts w:cstheme="minorHAnsi"/>
        </w:rPr>
        <w:t>dans l’obligation d’apposer le Nutri-</w:t>
      </w:r>
      <w:r w:rsidR="00874684">
        <w:rPr>
          <w:rFonts w:cstheme="minorHAnsi"/>
        </w:rPr>
        <w:t>S</w:t>
      </w:r>
      <w:r w:rsidR="00874684" w:rsidRPr="00BC40BF">
        <w:rPr>
          <w:rFonts w:cstheme="minorHAnsi"/>
        </w:rPr>
        <w:t xml:space="preserve">core </w:t>
      </w:r>
      <w:r w:rsidRPr="00BC40BF">
        <w:rPr>
          <w:rFonts w:cstheme="minorHAnsi"/>
        </w:rPr>
        <w:t>sur une marque</w:t>
      </w:r>
      <w:r>
        <w:rPr>
          <w:rFonts w:cstheme="minorHAnsi"/>
        </w:rPr>
        <w:t xml:space="preserve"> spécifique à la restauration. </w:t>
      </w:r>
    </w:p>
    <w:p w14:paraId="6F3FF901" w14:textId="77777777" w:rsidR="00644EBB" w:rsidRDefault="00644EBB" w:rsidP="00AD727F">
      <w:pPr>
        <w:spacing w:before="120" w:after="120" w:line="264" w:lineRule="auto"/>
        <w:jc w:val="both"/>
        <w:rPr>
          <w:rFonts w:cstheme="minorHAnsi"/>
        </w:rPr>
      </w:pPr>
    </w:p>
    <w:p w14:paraId="0461AFF4" w14:textId="2BAC913C" w:rsidR="009D0DAE" w:rsidRDefault="002959C6" w:rsidP="00AD727F">
      <w:pPr>
        <w:pStyle w:val="Titre2"/>
        <w:spacing w:line="264" w:lineRule="auto"/>
        <w:contextualSpacing w:val="0"/>
      </w:pPr>
      <w:bookmarkStart w:id="64" w:name="_Toc25830055"/>
      <w:r>
        <w:t>U</w:t>
      </w:r>
      <w:r w:rsidR="009D0DAE">
        <w:t xml:space="preserve">n mandataire peut-il s’occuper des </w:t>
      </w:r>
      <w:r w:rsidR="00EA66AA">
        <w:t>formalités</w:t>
      </w:r>
      <w:r w:rsidR="009D0DAE">
        <w:t xml:space="preserve"> d’enregistrement du dispositif </w:t>
      </w:r>
      <w:r w:rsidR="002276CD">
        <w:t>Nutri-Score</w:t>
      </w:r>
      <w:r w:rsidR="009D0DAE" w:rsidRPr="006821DC">
        <w:t> ?</w:t>
      </w:r>
      <w:bookmarkEnd w:id="64"/>
    </w:p>
    <w:p w14:paraId="6B986FB5" w14:textId="32359591" w:rsidR="009D0DAE" w:rsidRPr="00045B69" w:rsidRDefault="009D0DAE" w:rsidP="00AD727F">
      <w:pPr>
        <w:spacing w:before="120" w:after="120" w:line="264" w:lineRule="auto"/>
        <w:jc w:val="both"/>
      </w:pPr>
      <w:r>
        <w:t>Toute personne éligible, souhaitant utiliser la marque « </w:t>
      </w:r>
      <w:r w:rsidR="002276CD">
        <w:t>Nutri-Score</w:t>
      </w:r>
      <w:r>
        <w:t xml:space="preserve"> » notifie son intention à Santé publique France en s’enregistrant sur le site : </w:t>
      </w:r>
    </w:p>
    <w:p w14:paraId="52025CED" w14:textId="53C12CCA" w:rsidR="009D0DAE" w:rsidRDefault="003A6959" w:rsidP="00AD727F">
      <w:pPr>
        <w:spacing w:before="120" w:after="120" w:line="264" w:lineRule="auto"/>
        <w:jc w:val="both"/>
      </w:pPr>
      <w:hyperlink r:id="rId14" w:tgtFrame="_blank" w:history="1">
        <w:r w:rsidR="00944855">
          <w:rPr>
            <w:rStyle w:val="Lienhypertexte"/>
          </w:rPr>
          <w:t>https://www.demarches-simplifiees.fr/commencer/enregistrement_nutri-score</w:t>
        </w:r>
      </w:hyperlink>
    </w:p>
    <w:p w14:paraId="3FB3D8C6" w14:textId="1B6E162F" w:rsidR="009D0DAE" w:rsidRPr="00045B69" w:rsidRDefault="009D0DAE" w:rsidP="00AD727F">
      <w:pPr>
        <w:spacing w:before="120" w:after="120" w:line="264" w:lineRule="auto"/>
        <w:jc w:val="both"/>
      </w:pPr>
      <w:r w:rsidRPr="00045B69">
        <w:t xml:space="preserve">Un mandataire dûment habilité à cet effet peut parfaitement s’occuper des formalités d’enregistrement pour son mandant. Santé publique France ne peut s’immiscer dans les modalités de traitement et d’organisation du portefeuille de marques d’un fabriquant ou d’un distributeur souhaitant utiliser le </w:t>
      </w:r>
      <w:r w:rsidR="002276CD">
        <w:t>Nutri-Score</w:t>
      </w:r>
      <w:r w:rsidR="00EA66AA">
        <w:t xml:space="preserve">. </w:t>
      </w:r>
    </w:p>
    <w:p w14:paraId="718FF440" w14:textId="77777777" w:rsidR="009D0DAE" w:rsidRPr="00045B69" w:rsidRDefault="009D0DAE" w:rsidP="00AD727F">
      <w:pPr>
        <w:spacing w:before="120" w:after="120" w:line="264" w:lineRule="auto"/>
        <w:jc w:val="both"/>
      </w:pPr>
      <w:r w:rsidRPr="00045B69">
        <w:t>Il est donc tout à fait possible d’avoir recours à un mandataire, si tel est le souhait d’un exploitant. Le mandataire devra cependant remplir autant de demandes d’enregistrements qu’il a de mandats différents pour se faire.</w:t>
      </w:r>
    </w:p>
    <w:p w14:paraId="61408CAD" w14:textId="77777777" w:rsidR="009D0DAE" w:rsidRDefault="009D0DAE" w:rsidP="00AD727F">
      <w:pPr>
        <w:spacing w:before="120" w:after="120" w:line="264" w:lineRule="auto"/>
        <w:jc w:val="both"/>
        <w:rPr>
          <w:rFonts w:cstheme="minorHAnsi"/>
        </w:rPr>
      </w:pPr>
    </w:p>
    <w:p w14:paraId="43637B5D" w14:textId="2A459FEC" w:rsidR="00007E78" w:rsidRDefault="001E0B77" w:rsidP="00AD727F">
      <w:pPr>
        <w:pStyle w:val="Titre2"/>
        <w:spacing w:line="264" w:lineRule="auto"/>
        <w:contextualSpacing w:val="0"/>
      </w:pPr>
      <w:bookmarkStart w:id="65" w:name="_Toc25830056"/>
      <w:r>
        <w:t xml:space="preserve">Pourquoi y a-t-il des sanctions dans le </w:t>
      </w:r>
      <w:r w:rsidR="003F33E3">
        <w:t>règlement</w:t>
      </w:r>
      <w:r w:rsidR="00007E78">
        <w:t xml:space="preserve"> d’usage</w:t>
      </w:r>
      <w:r w:rsidRPr="001E0B77">
        <w:t xml:space="preserve"> </w:t>
      </w:r>
      <w:r>
        <w:t xml:space="preserve">du </w:t>
      </w:r>
      <w:r w:rsidR="002276CD">
        <w:t>Nutri-Score</w:t>
      </w:r>
      <w:r w:rsidRPr="006821DC">
        <w:t> </w:t>
      </w:r>
      <w:r w:rsidR="00007E78" w:rsidRPr="006821DC">
        <w:t>?</w:t>
      </w:r>
      <w:bookmarkEnd w:id="65"/>
    </w:p>
    <w:p w14:paraId="4DF9828E" w14:textId="6E8DC98B" w:rsidR="00E81109" w:rsidRDefault="00007E78" w:rsidP="00AD727F">
      <w:pPr>
        <w:spacing w:before="120" w:after="120" w:line="264" w:lineRule="auto"/>
        <w:jc w:val="both"/>
      </w:pPr>
      <w:r>
        <w:t xml:space="preserve">S’agissant des sanctions auxquelles fait référence le règlement d’usage, il convient de rappeler que le règlement d’usage concerne la protection de la marque collective « </w:t>
      </w:r>
      <w:r w:rsidR="002276CD">
        <w:t>Nutri-Score</w:t>
      </w:r>
      <w:r>
        <w:t xml:space="preserve"> ». Il s’agit en conséquence </w:t>
      </w:r>
      <w:r w:rsidR="00E81109">
        <w:t>d’une protection assise sur le droit de</w:t>
      </w:r>
      <w:r>
        <w:t xml:space="preserve"> la propriété intellectuelle</w:t>
      </w:r>
      <w:r w:rsidR="00E81109">
        <w:t>, ainsi que le droit de propriété industrielle (la marque ayant été déposée à l’INPI et à l’EUIPO).</w:t>
      </w:r>
    </w:p>
    <w:p w14:paraId="02A8D2EC" w14:textId="514306CC" w:rsidR="00045B69" w:rsidRDefault="00007E78" w:rsidP="00AD727F">
      <w:pPr>
        <w:spacing w:before="120" w:after="120" w:line="264" w:lineRule="auto"/>
        <w:jc w:val="both"/>
      </w:pPr>
      <w:r>
        <w:t xml:space="preserve">Comme pour toute marque, ce règlement d’usage a pour objet de protéger les produits industriels et de faire respecter </w:t>
      </w:r>
      <w:r w:rsidR="00E81109">
        <w:t xml:space="preserve">l’utilisation de </w:t>
      </w:r>
      <w:r>
        <w:t>la marque collective «</w:t>
      </w:r>
      <w:r>
        <w:rPr>
          <w:rFonts w:cstheme="minorHAnsi"/>
        </w:rPr>
        <w:t> </w:t>
      </w:r>
      <w:r w:rsidR="002276CD">
        <w:t>Nutri-Score</w:t>
      </w:r>
      <w:r>
        <w:t xml:space="preserve"> » entre </w:t>
      </w:r>
      <w:r w:rsidR="00E81109">
        <w:t>exploitant</w:t>
      </w:r>
      <w:r>
        <w:t xml:space="preserve">s afin d’éviter les comportements illicites, escroqueries et/ou toute concurrence déloyale. Il est ainsi fait mention de sanctions seulement si les exploitants utilisent le </w:t>
      </w:r>
      <w:r w:rsidR="002276CD">
        <w:t>Nutri-Score</w:t>
      </w:r>
      <w:r>
        <w:t xml:space="preserve"> de manière erronée, par exemple, en apposant un mauvais score, ce qui serait mensonger</w:t>
      </w:r>
      <w:r w:rsidR="00E81109">
        <w:t>.</w:t>
      </w:r>
    </w:p>
    <w:p w14:paraId="6CCA593B" w14:textId="77777777" w:rsidR="009D0DAE" w:rsidRDefault="009D0DAE" w:rsidP="00AD727F">
      <w:pPr>
        <w:spacing w:before="120" w:after="120" w:line="264" w:lineRule="auto"/>
        <w:jc w:val="both"/>
        <w:rPr>
          <w:rFonts w:cstheme="minorHAnsi"/>
        </w:rPr>
      </w:pPr>
    </w:p>
    <w:p w14:paraId="4E56D004" w14:textId="2F906952" w:rsidR="009D0DAE" w:rsidRPr="00727CAD" w:rsidRDefault="009D0DAE" w:rsidP="00AD727F">
      <w:pPr>
        <w:pStyle w:val="Titre2"/>
        <w:spacing w:line="264" w:lineRule="auto"/>
        <w:contextualSpacing w:val="0"/>
      </w:pPr>
      <w:bookmarkStart w:id="66" w:name="_Toc486439641"/>
      <w:bookmarkStart w:id="67" w:name="_Toc25830057"/>
      <w:r>
        <w:lastRenderedPageBreak/>
        <w:t>Comment cesser d’utiliser le</w:t>
      </w:r>
      <w:r w:rsidRPr="00727CAD">
        <w:t xml:space="preserve"> </w:t>
      </w:r>
      <w:r>
        <w:t>dispositif</w:t>
      </w:r>
      <w:r w:rsidRPr="00727CAD">
        <w:t xml:space="preserve"> </w:t>
      </w:r>
      <w:r w:rsidR="002276CD">
        <w:t>Nutri-Score</w:t>
      </w:r>
      <w:r w:rsidRPr="006821DC">
        <w:t> </w:t>
      </w:r>
      <w:r w:rsidRPr="00727CAD">
        <w:t>?</w:t>
      </w:r>
      <w:bookmarkEnd w:id="66"/>
      <w:bookmarkEnd w:id="67"/>
    </w:p>
    <w:p w14:paraId="393EB4FA" w14:textId="795D914E" w:rsidR="009D0DAE" w:rsidRDefault="009D0DAE" w:rsidP="00AD727F">
      <w:pPr>
        <w:pStyle w:val="titre10"/>
        <w:numPr>
          <w:ilvl w:val="0"/>
          <w:numId w:val="0"/>
        </w:numPr>
        <w:spacing w:before="120" w:after="120" w:line="264" w:lineRule="auto"/>
        <w:contextualSpacing w:val="0"/>
        <w:jc w:val="both"/>
      </w:pPr>
      <w:r w:rsidRPr="00D12362">
        <w:t xml:space="preserve">Après inscription, l’Exploitant dispose d’un délai de </w:t>
      </w:r>
      <w:r>
        <w:t>24</w:t>
      </w:r>
      <w:r w:rsidRPr="00D12362">
        <w:t xml:space="preserve"> mo</w:t>
      </w:r>
      <w:r>
        <w:t xml:space="preserve">is pour apposer le logo </w:t>
      </w:r>
      <w:r w:rsidR="002276CD">
        <w:t>Nutri-Score</w:t>
      </w:r>
      <w:r w:rsidRPr="00D12362">
        <w:t xml:space="preserve"> sur l’ensemb</w:t>
      </w:r>
      <w:r>
        <w:t xml:space="preserve">le de ses catégories de </w:t>
      </w:r>
      <w:r w:rsidRPr="00D12362">
        <w:t>produits disponibles sur l</w:t>
      </w:r>
      <w:r w:rsidR="00BE7671">
        <w:t>e marché.</w:t>
      </w:r>
    </w:p>
    <w:p w14:paraId="7CF3CE7F" w14:textId="2BFC5A73" w:rsidR="009D0DAE" w:rsidRDefault="009D0DAE" w:rsidP="00AD727F">
      <w:pPr>
        <w:pStyle w:val="titre10"/>
        <w:numPr>
          <w:ilvl w:val="0"/>
          <w:numId w:val="0"/>
        </w:numPr>
        <w:spacing w:before="120" w:after="120" w:line="264" w:lineRule="auto"/>
        <w:contextualSpacing w:val="0"/>
        <w:jc w:val="both"/>
      </w:pPr>
      <w:r>
        <w:t xml:space="preserve">A tout moment, l’Exploitant peut cesser d’utiliser la marque </w:t>
      </w:r>
      <w:r w:rsidR="002276CD">
        <w:t>Nutri-Score</w:t>
      </w:r>
      <w:r>
        <w:t xml:space="preserve"> pour l’une ou la totalité de ses marques à condition que ce changement soit signalé à Santé publique France.</w:t>
      </w:r>
    </w:p>
    <w:p w14:paraId="7C128C30" w14:textId="77777777" w:rsidR="00012E2C" w:rsidRDefault="00012E2C" w:rsidP="00AD727F">
      <w:pPr>
        <w:spacing w:before="120" w:after="120" w:line="264" w:lineRule="auto"/>
        <w:jc w:val="both"/>
        <w:rPr>
          <w:rFonts w:cstheme="minorHAnsi"/>
        </w:rPr>
      </w:pPr>
    </w:p>
    <w:p w14:paraId="3C317072" w14:textId="6A23A5CD" w:rsidR="00A007C7" w:rsidRPr="004C4B3D" w:rsidRDefault="00B2102C" w:rsidP="00AD727F">
      <w:pPr>
        <w:pStyle w:val="Titre2"/>
        <w:spacing w:line="264" w:lineRule="auto"/>
        <w:contextualSpacing w:val="0"/>
      </w:pPr>
      <w:bookmarkStart w:id="68" w:name="_Toc25830058"/>
      <w:r>
        <w:t xml:space="preserve">Comment recevoir la </w:t>
      </w:r>
      <w:r w:rsidR="00A007C7">
        <w:t xml:space="preserve">traduction en anglais du reglement d’usage </w:t>
      </w:r>
      <w:r w:rsidR="001E0B77">
        <w:t xml:space="preserve">du </w:t>
      </w:r>
      <w:r w:rsidR="002276CD">
        <w:t>Nutri-Score</w:t>
      </w:r>
      <w:r w:rsidR="001E0B77" w:rsidRPr="006821DC">
        <w:t> </w:t>
      </w:r>
      <w:r w:rsidR="00A007C7" w:rsidRPr="006821DC">
        <w:t>?</w:t>
      </w:r>
      <w:bookmarkEnd w:id="68"/>
    </w:p>
    <w:p w14:paraId="010E6B38" w14:textId="3CA9A4BB" w:rsidR="00EA66AA" w:rsidRDefault="00A007C7" w:rsidP="00AD727F">
      <w:pPr>
        <w:spacing w:before="120" w:after="120" w:line="264" w:lineRule="auto"/>
        <w:jc w:val="both"/>
        <w:rPr>
          <w:rFonts w:cstheme="minorHAnsi"/>
          <w:color w:val="548DD4" w:themeColor="text2" w:themeTint="99"/>
        </w:rPr>
      </w:pPr>
      <w:r>
        <w:rPr>
          <w:rFonts w:cstheme="minorHAnsi"/>
        </w:rPr>
        <w:t>Une traduction du règlement d’usage est disponible</w:t>
      </w:r>
      <w:r w:rsidRPr="00A007C7">
        <w:rPr>
          <w:rFonts w:cstheme="minorHAnsi"/>
        </w:rPr>
        <w:t xml:space="preserve"> </w:t>
      </w:r>
      <w:r>
        <w:rPr>
          <w:rFonts w:cstheme="minorHAnsi"/>
        </w:rPr>
        <w:t>en anglais</w:t>
      </w:r>
      <w:r w:rsidR="004C38C3">
        <w:rPr>
          <w:rFonts w:cstheme="minorHAnsi"/>
        </w:rPr>
        <w:t xml:space="preserve"> sur nutriscore.be</w:t>
      </w:r>
      <w:r w:rsidR="00BD481F" w:rsidRPr="00595EFF">
        <w:rPr>
          <w:rFonts w:cstheme="minorHAnsi"/>
          <w:color w:val="548DD4" w:themeColor="text2" w:themeTint="99"/>
        </w:rPr>
        <w:t>.</w:t>
      </w:r>
    </w:p>
    <w:p w14:paraId="016C5C82" w14:textId="77777777" w:rsidR="00644EBB" w:rsidRPr="00BE7671" w:rsidRDefault="00644EBB" w:rsidP="00AD727F">
      <w:pPr>
        <w:spacing w:before="120" w:after="120" w:line="264" w:lineRule="auto"/>
        <w:jc w:val="both"/>
        <w:rPr>
          <w:rFonts w:cstheme="minorHAnsi"/>
        </w:rPr>
      </w:pPr>
    </w:p>
    <w:p w14:paraId="247CFEE0" w14:textId="35F2E861" w:rsidR="004E4A9A" w:rsidRPr="004C4B3D" w:rsidRDefault="004E4A9A" w:rsidP="00AD727F">
      <w:pPr>
        <w:pStyle w:val="Titre2"/>
        <w:spacing w:line="264" w:lineRule="auto"/>
        <w:contextualSpacing w:val="0"/>
      </w:pPr>
      <w:bookmarkStart w:id="69" w:name="_Toc25830059"/>
      <w:r>
        <w:t xml:space="preserve">Est-il possible d’adapter le reglement d’usage du </w:t>
      </w:r>
      <w:r w:rsidR="002276CD">
        <w:t>Nutri-Score</w:t>
      </w:r>
      <w:r w:rsidRPr="006821DC">
        <w:t> ?</w:t>
      </w:r>
      <w:bookmarkEnd w:id="69"/>
    </w:p>
    <w:p w14:paraId="784AC0DF" w14:textId="4B704A10" w:rsidR="00A007C7" w:rsidRDefault="00A007C7" w:rsidP="00AD727F">
      <w:pPr>
        <w:spacing w:before="120" w:after="120" w:line="264" w:lineRule="auto"/>
        <w:jc w:val="both"/>
        <w:rPr>
          <w:rFonts w:cstheme="minorHAnsi"/>
        </w:rPr>
      </w:pPr>
      <w:r>
        <w:rPr>
          <w:rFonts w:cstheme="minorHAnsi"/>
        </w:rPr>
        <w:t>Le règlement d’usage ne peut être modifié par voie d’avenant</w:t>
      </w:r>
      <w:r w:rsidR="00A74569">
        <w:rPr>
          <w:rFonts w:cstheme="minorHAnsi"/>
        </w:rPr>
        <w:t xml:space="preserve"> de façon unilatérale</w:t>
      </w:r>
      <w:r>
        <w:rPr>
          <w:rFonts w:cstheme="minorHAnsi"/>
        </w:rPr>
        <w:t xml:space="preserve"> : toutes </w:t>
      </w:r>
      <w:r w:rsidR="001E0B77">
        <w:rPr>
          <w:rFonts w:cstheme="minorHAnsi"/>
        </w:rPr>
        <w:t>s</w:t>
      </w:r>
      <w:r>
        <w:rPr>
          <w:rFonts w:cstheme="minorHAnsi"/>
        </w:rPr>
        <w:t>es pré</w:t>
      </w:r>
      <w:r w:rsidR="001E0B77">
        <w:rPr>
          <w:rFonts w:cstheme="minorHAnsi"/>
        </w:rPr>
        <w:t>r</w:t>
      </w:r>
      <w:r>
        <w:rPr>
          <w:rFonts w:cstheme="minorHAnsi"/>
        </w:rPr>
        <w:t>ogatives doivent donc être respectées afin d’utiliser le dispositif « </w:t>
      </w:r>
      <w:r w:rsidR="002276CD">
        <w:rPr>
          <w:rFonts w:cstheme="minorHAnsi"/>
        </w:rPr>
        <w:t>Nutri-Score</w:t>
      </w:r>
      <w:r>
        <w:rPr>
          <w:rFonts w:cstheme="minorHAnsi"/>
        </w:rPr>
        <w:t> ».</w:t>
      </w:r>
      <w:r w:rsidR="00A74569">
        <w:rPr>
          <w:rFonts w:cstheme="minorHAnsi"/>
        </w:rPr>
        <w:t xml:space="preserve"> </w:t>
      </w:r>
    </w:p>
    <w:p w14:paraId="4B29CC2E" w14:textId="1007326C" w:rsidR="00A74569" w:rsidRDefault="00A74569" w:rsidP="00AD727F">
      <w:pPr>
        <w:spacing w:before="120" w:after="120" w:line="264" w:lineRule="auto"/>
        <w:jc w:val="both"/>
        <w:rPr>
          <w:rFonts w:cstheme="minorHAnsi"/>
        </w:rPr>
      </w:pPr>
      <w:r>
        <w:rPr>
          <w:rFonts w:cstheme="minorHAnsi"/>
        </w:rPr>
        <w:t xml:space="preserve">L’article 9 du règlement d’usage prévoit les modalités en termes de modifications apportées le cas échéant. </w:t>
      </w:r>
    </w:p>
    <w:p w14:paraId="45B8C6E4" w14:textId="77777777" w:rsidR="00680B3A" w:rsidRDefault="00680B3A" w:rsidP="00AD727F">
      <w:pPr>
        <w:spacing w:before="120" w:after="120" w:line="264" w:lineRule="auto"/>
        <w:jc w:val="both"/>
        <w:rPr>
          <w:rFonts w:cstheme="minorHAnsi"/>
        </w:rPr>
      </w:pPr>
    </w:p>
    <w:p w14:paraId="400CA9B3" w14:textId="0909EA09" w:rsidR="00A007C7" w:rsidRPr="004C4B3D" w:rsidRDefault="00A007C7" w:rsidP="00AD727F">
      <w:pPr>
        <w:pStyle w:val="Titre2"/>
        <w:spacing w:line="264" w:lineRule="auto"/>
        <w:contextualSpacing w:val="0"/>
      </w:pPr>
      <w:bookmarkStart w:id="70" w:name="_Toc25830060"/>
      <w:r>
        <w:t xml:space="preserve">Est-il possible d’adapter la charte graphique du </w:t>
      </w:r>
      <w:r w:rsidR="002276CD">
        <w:t>Nutri-Score</w:t>
      </w:r>
      <w:r w:rsidRPr="006821DC">
        <w:t> ?</w:t>
      </w:r>
      <w:bookmarkEnd w:id="70"/>
    </w:p>
    <w:p w14:paraId="1D77CA69" w14:textId="6715DB7A" w:rsidR="00A007C7" w:rsidRPr="00A007C7" w:rsidRDefault="00A007C7" w:rsidP="00AD727F">
      <w:pPr>
        <w:spacing w:before="120" w:after="120" w:line="264" w:lineRule="auto"/>
        <w:jc w:val="both"/>
      </w:pPr>
      <w:r w:rsidRPr="00A007C7">
        <w:t>En tant que partie intégrante du règlement d’usage a</w:t>
      </w:r>
      <w:r w:rsidR="00D30E09">
        <w:t>uquel elle est annexée, la chart</w:t>
      </w:r>
      <w:r w:rsidRPr="00A007C7">
        <w:t xml:space="preserve">e </w:t>
      </w:r>
      <w:r w:rsidR="00A74569">
        <w:t xml:space="preserve">graphique ne peut être modifiée de façon unilatérale. </w:t>
      </w:r>
    </w:p>
    <w:p w14:paraId="0C7A4C51" w14:textId="77777777" w:rsidR="009D0DAE" w:rsidRDefault="009D0DAE" w:rsidP="00AD727F">
      <w:pPr>
        <w:pStyle w:val="titre10"/>
        <w:numPr>
          <w:ilvl w:val="0"/>
          <w:numId w:val="0"/>
        </w:numPr>
        <w:spacing w:before="120" w:after="120" w:line="264" w:lineRule="auto"/>
        <w:contextualSpacing w:val="0"/>
        <w:rPr>
          <w:b/>
        </w:rPr>
      </w:pPr>
    </w:p>
    <w:p w14:paraId="4ACE6BEF" w14:textId="77777777" w:rsidR="009D0DAE" w:rsidRPr="00727CAD" w:rsidRDefault="009D0DAE" w:rsidP="00AD727F">
      <w:pPr>
        <w:pStyle w:val="Titre2"/>
        <w:spacing w:line="264" w:lineRule="auto"/>
        <w:contextualSpacing w:val="0"/>
      </w:pPr>
      <w:bookmarkStart w:id="71" w:name="_Toc486439643"/>
      <w:bookmarkStart w:id="72" w:name="_Toc25830061"/>
      <w:r w:rsidRPr="00727CAD">
        <w:t>Existe-t-il une charte graphique qui définit les règles d’apposition du logo sur les sites de e-commerces ?</w:t>
      </w:r>
      <w:bookmarkEnd w:id="71"/>
      <w:bookmarkEnd w:id="72"/>
    </w:p>
    <w:p w14:paraId="2A85D76A" w14:textId="418DF84A" w:rsidR="009D0DAE" w:rsidRDefault="009D0DAE" w:rsidP="00AD727F">
      <w:pPr>
        <w:pStyle w:val="titre10"/>
        <w:numPr>
          <w:ilvl w:val="0"/>
          <w:numId w:val="0"/>
        </w:numPr>
        <w:spacing w:before="120" w:after="120" w:line="264" w:lineRule="auto"/>
        <w:contextualSpacing w:val="0"/>
        <w:jc w:val="both"/>
      </w:pPr>
      <w:r>
        <w:t>Dans ce cas, la taille du logo n’est pas réglementée et n’est pas soumise aux règles de proportionnalité des emballages. Cependant, il convient de s’assurer de la parfaite lisibilité du logo.</w:t>
      </w:r>
    </w:p>
    <w:p w14:paraId="6BA5CF41" w14:textId="77777777" w:rsidR="009D0DAE" w:rsidRPr="009D0DAE" w:rsidRDefault="009D0DAE" w:rsidP="00AD727F">
      <w:pPr>
        <w:pStyle w:val="titre10"/>
        <w:numPr>
          <w:ilvl w:val="0"/>
          <w:numId w:val="0"/>
        </w:numPr>
        <w:spacing w:before="120" w:after="120" w:line="264" w:lineRule="auto"/>
        <w:contextualSpacing w:val="0"/>
        <w:jc w:val="both"/>
        <w:rPr>
          <w:b/>
        </w:rPr>
      </w:pPr>
      <w:r>
        <w:t>Les autres conditions d’application du logo sur les sites de e-commerces sont les mêmes que celles requises pour la vente de produits en magasins.</w:t>
      </w:r>
    </w:p>
    <w:p w14:paraId="152EBBDC" w14:textId="77777777" w:rsidR="009D0DAE" w:rsidRDefault="009D0DAE" w:rsidP="00AD727F">
      <w:pPr>
        <w:spacing w:before="120" w:after="120" w:line="264" w:lineRule="auto"/>
        <w:jc w:val="both"/>
        <w:rPr>
          <w:rFonts w:cstheme="minorHAnsi"/>
        </w:rPr>
      </w:pPr>
    </w:p>
    <w:p w14:paraId="3CE9A9FC" w14:textId="77777777" w:rsidR="009D0DAE" w:rsidRPr="00727CAD" w:rsidRDefault="009D0DAE" w:rsidP="00AD727F">
      <w:pPr>
        <w:pStyle w:val="Titre2"/>
        <w:spacing w:line="264" w:lineRule="auto"/>
        <w:contextualSpacing w:val="0"/>
      </w:pPr>
      <w:bookmarkStart w:id="73" w:name="_Toc486439642"/>
      <w:bookmarkStart w:id="74" w:name="_Toc25830062"/>
      <w:r w:rsidRPr="00727CAD">
        <w:t>Le logo peut-il être utilise dans un cadre promotionnel ?</w:t>
      </w:r>
      <w:bookmarkEnd w:id="73"/>
      <w:bookmarkEnd w:id="74"/>
    </w:p>
    <w:p w14:paraId="109C6672" w14:textId="48CDE830" w:rsidR="00A74569" w:rsidRDefault="00BE7671" w:rsidP="00AD727F">
      <w:pPr>
        <w:pStyle w:val="titre10"/>
        <w:numPr>
          <w:ilvl w:val="0"/>
          <w:numId w:val="0"/>
        </w:numPr>
        <w:spacing w:before="120" w:after="120" w:line="264" w:lineRule="auto"/>
        <w:contextualSpacing w:val="0"/>
        <w:jc w:val="both"/>
      </w:pPr>
      <w:r>
        <w:t>L</w:t>
      </w:r>
      <w:r w:rsidR="00A74569">
        <w:t xml:space="preserve">’article 6 </w:t>
      </w:r>
      <w:r>
        <w:t xml:space="preserve">du règlement d’usage </w:t>
      </w:r>
      <w:r w:rsidR="00A74569">
        <w:t>prévoit ces dispositions.</w:t>
      </w:r>
      <w:r w:rsidR="00B96335">
        <w:t xml:space="preserve"> </w:t>
      </w:r>
      <w:r w:rsidR="00A74569">
        <w:t xml:space="preserve">Pour ses </w:t>
      </w:r>
      <w:r>
        <w:t>c</w:t>
      </w:r>
      <w:r w:rsidR="00A74569">
        <w:t xml:space="preserve">ommunications génériques sur le </w:t>
      </w:r>
      <w:r>
        <w:t>l</w:t>
      </w:r>
      <w:r w:rsidR="00A74569">
        <w:t>ogo</w:t>
      </w:r>
      <w:r>
        <w:t xml:space="preserve"> </w:t>
      </w:r>
      <w:r w:rsidR="002276CD">
        <w:t>Nutri-Score</w:t>
      </w:r>
      <w:r w:rsidR="00A74569">
        <w:t>, l’Exploitant peut apposer sur ses supports de communication</w:t>
      </w:r>
      <w:r>
        <w:t xml:space="preserve"> </w:t>
      </w:r>
      <w:r w:rsidR="00A74569">
        <w:t>:</w:t>
      </w:r>
    </w:p>
    <w:p w14:paraId="5927BDF7" w14:textId="19AE9AC7" w:rsidR="00A74569" w:rsidRDefault="00A74569" w:rsidP="00AD727F">
      <w:pPr>
        <w:pStyle w:val="titre10"/>
        <w:spacing w:before="120" w:after="120" w:line="264" w:lineRule="auto"/>
        <w:contextualSpacing w:val="0"/>
        <w:jc w:val="both"/>
      </w:pPr>
      <w:r>
        <w:t>Le Logo Neutre,</w:t>
      </w:r>
    </w:p>
    <w:p w14:paraId="64AF9A59" w14:textId="53215F8B" w:rsidR="00A74569" w:rsidRDefault="00A74569" w:rsidP="00AD727F">
      <w:pPr>
        <w:pStyle w:val="titre10"/>
        <w:spacing w:before="120" w:after="120" w:line="264" w:lineRule="auto"/>
        <w:contextualSpacing w:val="0"/>
        <w:jc w:val="both"/>
      </w:pPr>
      <w:r>
        <w:t xml:space="preserve">Et/ou au moins 3 des 5 </w:t>
      </w:r>
      <w:r w:rsidR="00BE7671">
        <w:t>L</w:t>
      </w:r>
      <w:r>
        <w:t xml:space="preserve">ogos </w:t>
      </w:r>
      <w:r w:rsidR="00BE7671">
        <w:t>Cl</w:t>
      </w:r>
      <w:r>
        <w:t>assant</w:t>
      </w:r>
      <w:r w:rsidR="00BE7671">
        <w:t>s,</w:t>
      </w:r>
      <w:r>
        <w:t xml:space="preserve"> disposés de façon à ne pas induire le consommateur en erreur sur la classification des </w:t>
      </w:r>
      <w:r w:rsidR="004C38C3">
        <w:t>p</w:t>
      </w:r>
      <w:r>
        <w:t>roduits, notamment en laissant entendre que tous ses produits ont le même classement.</w:t>
      </w:r>
    </w:p>
    <w:p w14:paraId="037BFC69" w14:textId="104E3524" w:rsidR="00A74569" w:rsidRDefault="00A74569" w:rsidP="00AD727F">
      <w:pPr>
        <w:pStyle w:val="titre10"/>
        <w:numPr>
          <w:ilvl w:val="0"/>
          <w:numId w:val="0"/>
        </w:numPr>
        <w:spacing w:before="120" w:after="120" w:line="264" w:lineRule="auto"/>
        <w:contextualSpacing w:val="0"/>
        <w:jc w:val="both"/>
      </w:pPr>
      <w:r>
        <w:t xml:space="preserve">Les </w:t>
      </w:r>
      <w:r w:rsidR="00D30E09">
        <w:t>communications en lien avec un p</w:t>
      </w:r>
      <w:r>
        <w:t>roduit devront nécessairement utiliser le Logo Classant adéquat conformément aux dispositions de l’article 6.2</w:t>
      </w:r>
      <w:r w:rsidR="00BE7671" w:rsidRPr="00BE7671">
        <w:t xml:space="preserve"> </w:t>
      </w:r>
      <w:r w:rsidR="00BE7671">
        <w:t>du règlement d’usage</w:t>
      </w:r>
      <w:r>
        <w:t>.</w:t>
      </w:r>
    </w:p>
    <w:p w14:paraId="16515691" w14:textId="77777777" w:rsidR="00D83197" w:rsidRPr="00D12362" w:rsidRDefault="00D83197" w:rsidP="00AD727F">
      <w:pPr>
        <w:pStyle w:val="titre10"/>
        <w:numPr>
          <w:ilvl w:val="0"/>
          <w:numId w:val="0"/>
        </w:numPr>
        <w:spacing w:before="120" w:after="120" w:line="264" w:lineRule="auto"/>
        <w:contextualSpacing w:val="0"/>
        <w:jc w:val="both"/>
      </w:pPr>
      <w:bookmarkStart w:id="75" w:name="_Hlk22820695"/>
    </w:p>
    <w:p w14:paraId="77BB599B" w14:textId="77777777" w:rsidR="00D83197" w:rsidRDefault="00D83197" w:rsidP="00D83197">
      <w:pPr>
        <w:pStyle w:val="Titre2"/>
      </w:pPr>
      <w:bookmarkStart w:id="76" w:name="_Toc25830063"/>
      <w:r>
        <w:lastRenderedPageBreak/>
        <w:t>Quelles sont les règles d’apposition du Nutri-Score dans le cadre promotionnel ?</w:t>
      </w:r>
      <w:bookmarkEnd w:id="76"/>
    </w:p>
    <w:p w14:paraId="11E44411" w14:textId="4972BF8F" w:rsidR="00D83197" w:rsidRPr="0057550B" w:rsidRDefault="00D83197" w:rsidP="008975E9">
      <w:pPr>
        <w:jc w:val="both"/>
        <w:rPr>
          <w:sz w:val="23"/>
          <w:szCs w:val="23"/>
        </w:rPr>
      </w:pPr>
      <w:r w:rsidRPr="0057550B">
        <w:t xml:space="preserve">Les règles d’utilisation du Nutri-Score à des fins de communication et de promotion commerciale sont détaillées dans la charte graphique. </w:t>
      </w:r>
      <w:r w:rsidRPr="0057550B">
        <w:rPr>
          <w:sz w:val="23"/>
          <w:szCs w:val="23"/>
        </w:rPr>
        <w:t>Dans ces cas, le fabriquant a le choix de faire figurer le logo communication seul (sans emphase sur l’une des lettres) et/ou de 3 à 5 modules du Nutri-Score, tous à la même taille et en quadrichromie.</w:t>
      </w:r>
    </w:p>
    <w:p w14:paraId="7D13F9DE" w14:textId="77777777" w:rsidR="00D83197" w:rsidRPr="0057550B" w:rsidRDefault="00D83197" w:rsidP="008975E9">
      <w:pPr>
        <w:jc w:val="both"/>
        <w:rPr>
          <w:sz w:val="23"/>
          <w:szCs w:val="23"/>
        </w:rPr>
      </w:pPr>
      <w:r w:rsidRPr="0057550B">
        <w:rPr>
          <w:sz w:val="23"/>
          <w:szCs w:val="23"/>
        </w:rPr>
        <w:t>Néanmoins, si l’ensemble de la gamme de produits de la marque engagée n’est répartie que dans une ou deux couleurs, il est possible d’afficher uniquement les couleurs correspondantes à cette gamme.</w:t>
      </w:r>
    </w:p>
    <w:p w14:paraId="12CE7AFF" w14:textId="77777777" w:rsidR="00D83197" w:rsidRPr="0057550B" w:rsidRDefault="00D83197" w:rsidP="008975E9">
      <w:pPr>
        <w:jc w:val="both"/>
        <w:rPr>
          <w:sz w:val="23"/>
          <w:szCs w:val="23"/>
        </w:rPr>
      </w:pPr>
      <w:r w:rsidRPr="0057550B">
        <w:rPr>
          <w:sz w:val="23"/>
          <w:szCs w:val="23"/>
        </w:rPr>
        <w:t>L’utilisation du logo Nutri-Score sur les catalogues, flyers, etc. est facultative. Seule l’apposition sur les emballages est obligatoire.</w:t>
      </w:r>
    </w:p>
    <w:p w14:paraId="5318E5AB" w14:textId="77777777" w:rsidR="00E81109" w:rsidRDefault="00E81109" w:rsidP="00AD727F">
      <w:pPr>
        <w:spacing w:before="120" w:after="120" w:line="264" w:lineRule="auto"/>
        <w:jc w:val="both"/>
        <w:rPr>
          <w:rFonts w:cstheme="minorHAnsi"/>
        </w:rPr>
      </w:pPr>
    </w:p>
    <w:p w14:paraId="01964437" w14:textId="13E7EF95" w:rsidR="00E81109" w:rsidRPr="004C4B3D" w:rsidRDefault="001E0B77" w:rsidP="00AD727F">
      <w:pPr>
        <w:pStyle w:val="Titre2"/>
        <w:spacing w:line="264" w:lineRule="auto"/>
        <w:contextualSpacing w:val="0"/>
      </w:pPr>
      <w:bookmarkStart w:id="77" w:name="_Toc25830064"/>
      <w:bookmarkEnd w:id="75"/>
      <w:r>
        <w:t>Comment</w:t>
      </w:r>
      <w:r w:rsidR="00E81109">
        <w:t xml:space="preserve"> recevoir les logos du </w:t>
      </w:r>
      <w:r w:rsidR="002276CD">
        <w:t>Nutri-Score</w:t>
      </w:r>
      <w:r w:rsidR="00E81109">
        <w:t xml:space="preserve"> pour une presentation </w:t>
      </w:r>
      <w:r w:rsidR="009D0DAE">
        <w:t>p</w:t>
      </w:r>
      <w:r w:rsidR="00E81109">
        <w:t xml:space="preserve">edagogique, </w:t>
      </w:r>
      <w:r w:rsidR="009D0DAE">
        <w:t>s</w:t>
      </w:r>
      <w:r w:rsidR="00E81109">
        <w:t xml:space="preserve">cientifique ou </w:t>
      </w:r>
      <w:r w:rsidR="009D0DAE">
        <w:t>j</w:t>
      </w:r>
      <w:r w:rsidR="00E81109">
        <w:t>ournalistique ?</w:t>
      </w:r>
      <w:bookmarkEnd w:id="77"/>
    </w:p>
    <w:p w14:paraId="0BF89E46" w14:textId="4B4939B9" w:rsidR="00E81109" w:rsidRDefault="00E81109" w:rsidP="00AD727F">
      <w:pPr>
        <w:spacing w:before="120" w:after="120" w:line="264" w:lineRule="auto"/>
        <w:jc w:val="both"/>
        <w:rPr>
          <w:rFonts w:cstheme="minorHAnsi"/>
        </w:rPr>
      </w:pPr>
      <w:r>
        <w:rPr>
          <w:rFonts w:cstheme="minorHAnsi"/>
        </w:rPr>
        <w:t xml:space="preserve">Certains logos peuvent être obtenus en écrivant à l’adresse </w:t>
      </w:r>
      <w:hyperlink r:id="rId15" w:history="1">
        <w:r w:rsidR="002276CD" w:rsidRPr="00212940">
          <w:rPr>
            <w:rStyle w:val="Lienhypertexte"/>
          </w:rPr>
          <w:t>nutriscore@santepubliquefrance.fr</w:t>
        </w:r>
      </w:hyperlink>
      <w:r w:rsidRPr="00E81109">
        <w:rPr>
          <w:rFonts w:cstheme="minorHAnsi"/>
        </w:rPr>
        <w:t>, en détaillant bien entendu l’utilisation souhaitée.</w:t>
      </w:r>
    </w:p>
    <w:p w14:paraId="1E514831" w14:textId="77777777" w:rsidR="00B96335" w:rsidRDefault="00B96335" w:rsidP="00AD727F">
      <w:pPr>
        <w:spacing w:before="120" w:after="120" w:line="264" w:lineRule="auto"/>
        <w:jc w:val="both"/>
        <w:rPr>
          <w:rFonts w:cstheme="minorHAnsi"/>
        </w:rPr>
      </w:pPr>
    </w:p>
    <w:p w14:paraId="67FEC851" w14:textId="77777777" w:rsidR="00783FE8" w:rsidRDefault="00783FE8" w:rsidP="00AD727F">
      <w:pPr>
        <w:pStyle w:val="Titre2"/>
        <w:spacing w:line="264" w:lineRule="auto"/>
        <w:contextualSpacing w:val="0"/>
      </w:pPr>
      <w:bookmarkStart w:id="78" w:name="_Toc25830065"/>
      <w:r w:rsidRPr="00783FE8">
        <w:t>Peut-on reproduire la marque Nutri-Score sans l’autorisation de Santé publique France ?</w:t>
      </w:r>
      <w:bookmarkEnd w:id="78"/>
    </w:p>
    <w:p w14:paraId="3457C004" w14:textId="7FD8CDFF" w:rsidR="00AD727F" w:rsidRDefault="00783FE8" w:rsidP="00AD727F">
      <w:pPr>
        <w:spacing w:before="120" w:after="120" w:line="264" w:lineRule="auto"/>
        <w:jc w:val="both"/>
        <w:rPr>
          <w:rFonts w:cstheme="minorHAnsi"/>
        </w:rPr>
      </w:pPr>
      <w:r w:rsidRPr="003A702E">
        <w:rPr>
          <w:rFonts w:cstheme="minorHAnsi"/>
        </w:rPr>
        <w:t xml:space="preserve">Dès lors que l’utilisation du Nutri-Score est faite à titre de marque, dans la vie des affaires, l’autorisation préalable écrite de Santé publique France doit être sollicitée. </w:t>
      </w:r>
    </w:p>
    <w:p w14:paraId="3B63A0F7" w14:textId="686C6043" w:rsidR="004C38C3" w:rsidRDefault="004C38C3" w:rsidP="00AD727F">
      <w:pPr>
        <w:spacing w:before="120" w:after="120" w:line="264" w:lineRule="auto"/>
        <w:jc w:val="both"/>
        <w:rPr>
          <w:rFonts w:cstheme="minorHAnsi"/>
        </w:rPr>
      </w:pPr>
    </w:p>
    <w:p w14:paraId="20B5E8F9" w14:textId="6A913FFA" w:rsidR="00CD6504" w:rsidRDefault="00CD6504" w:rsidP="00AD727F">
      <w:pPr>
        <w:spacing w:before="120" w:after="120" w:line="264" w:lineRule="auto"/>
        <w:jc w:val="both"/>
        <w:rPr>
          <w:rFonts w:cstheme="minorHAnsi"/>
        </w:rPr>
      </w:pPr>
    </w:p>
    <w:p w14:paraId="6150560D" w14:textId="4B9EF29B" w:rsidR="00CD6504" w:rsidRDefault="00CD6504" w:rsidP="00AD727F">
      <w:pPr>
        <w:spacing w:before="120" w:after="120" w:line="264" w:lineRule="auto"/>
        <w:jc w:val="both"/>
        <w:rPr>
          <w:rFonts w:cstheme="minorHAnsi"/>
        </w:rPr>
      </w:pPr>
    </w:p>
    <w:p w14:paraId="2BCE0F75" w14:textId="7194B636" w:rsidR="00CD6504" w:rsidRDefault="00CD6504" w:rsidP="00AD727F">
      <w:pPr>
        <w:spacing w:before="120" w:after="120" w:line="264" w:lineRule="auto"/>
        <w:jc w:val="both"/>
        <w:rPr>
          <w:rFonts w:cstheme="minorHAnsi"/>
        </w:rPr>
      </w:pPr>
    </w:p>
    <w:p w14:paraId="711F2076" w14:textId="3843E68C" w:rsidR="00CD6504" w:rsidRDefault="00CD6504" w:rsidP="00AD727F">
      <w:pPr>
        <w:spacing w:before="120" w:after="120" w:line="264" w:lineRule="auto"/>
        <w:jc w:val="both"/>
        <w:rPr>
          <w:rFonts w:cstheme="minorHAnsi"/>
        </w:rPr>
      </w:pPr>
    </w:p>
    <w:p w14:paraId="1FF0677F" w14:textId="2CD360C4" w:rsidR="00CD6504" w:rsidRDefault="00CD6504" w:rsidP="00AD727F">
      <w:pPr>
        <w:spacing w:before="120" w:after="120" w:line="264" w:lineRule="auto"/>
        <w:jc w:val="both"/>
        <w:rPr>
          <w:rFonts w:cstheme="minorHAnsi"/>
        </w:rPr>
      </w:pPr>
    </w:p>
    <w:p w14:paraId="44341C7D" w14:textId="58B8E280" w:rsidR="00CD6504" w:rsidRDefault="00CD6504" w:rsidP="00AD727F">
      <w:pPr>
        <w:spacing w:before="120" w:after="120" w:line="264" w:lineRule="auto"/>
        <w:jc w:val="both"/>
        <w:rPr>
          <w:rFonts w:cstheme="minorHAnsi"/>
        </w:rPr>
      </w:pPr>
    </w:p>
    <w:p w14:paraId="47D62842" w14:textId="0DAAEB5A" w:rsidR="00CD6504" w:rsidRDefault="00CD6504" w:rsidP="00AD727F">
      <w:pPr>
        <w:spacing w:before="120" w:after="120" w:line="264" w:lineRule="auto"/>
        <w:jc w:val="both"/>
        <w:rPr>
          <w:rFonts w:cstheme="minorHAnsi"/>
        </w:rPr>
      </w:pPr>
    </w:p>
    <w:p w14:paraId="71139E27" w14:textId="10A22649" w:rsidR="00CD6504" w:rsidRDefault="00CD6504" w:rsidP="00AD727F">
      <w:pPr>
        <w:spacing w:before="120" w:after="120" w:line="264" w:lineRule="auto"/>
        <w:jc w:val="both"/>
        <w:rPr>
          <w:rFonts w:cstheme="minorHAnsi"/>
        </w:rPr>
      </w:pPr>
    </w:p>
    <w:p w14:paraId="37A371FF" w14:textId="0A9F8218" w:rsidR="00CD6504" w:rsidRDefault="00CD6504" w:rsidP="00AD727F">
      <w:pPr>
        <w:spacing w:before="120" w:after="120" w:line="264" w:lineRule="auto"/>
        <w:jc w:val="both"/>
        <w:rPr>
          <w:rFonts w:cstheme="minorHAnsi"/>
        </w:rPr>
      </w:pPr>
    </w:p>
    <w:p w14:paraId="244E8778" w14:textId="051D778F" w:rsidR="00CD6504" w:rsidRDefault="00CD6504" w:rsidP="00AD727F">
      <w:pPr>
        <w:spacing w:before="120" w:after="120" w:line="264" w:lineRule="auto"/>
        <w:jc w:val="both"/>
        <w:rPr>
          <w:rFonts w:cstheme="minorHAnsi"/>
        </w:rPr>
      </w:pPr>
    </w:p>
    <w:p w14:paraId="56804A37" w14:textId="4822827A" w:rsidR="00CD6504" w:rsidRDefault="00CD6504" w:rsidP="00AD727F">
      <w:pPr>
        <w:spacing w:before="120" w:after="120" w:line="264" w:lineRule="auto"/>
        <w:jc w:val="both"/>
        <w:rPr>
          <w:rFonts w:cstheme="minorHAnsi"/>
        </w:rPr>
      </w:pPr>
    </w:p>
    <w:p w14:paraId="6EF44DC6" w14:textId="3B1E50AD" w:rsidR="00CD6504" w:rsidRDefault="00CD6504" w:rsidP="00AD727F">
      <w:pPr>
        <w:spacing w:before="120" w:after="120" w:line="264" w:lineRule="auto"/>
        <w:jc w:val="both"/>
        <w:rPr>
          <w:rFonts w:cstheme="minorHAnsi"/>
        </w:rPr>
      </w:pPr>
    </w:p>
    <w:p w14:paraId="1509E394" w14:textId="75CA3EFE" w:rsidR="00CD6504" w:rsidRDefault="00CD6504" w:rsidP="00AD727F">
      <w:pPr>
        <w:spacing w:before="120" w:after="120" w:line="264" w:lineRule="auto"/>
        <w:jc w:val="both"/>
        <w:rPr>
          <w:rFonts w:cstheme="minorHAnsi"/>
        </w:rPr>
      </w:pPr>
    </w:p>
    <w:p w14:paraId="6ADF9294" w14:textId="221A45A8" w:rsidR="00CD6504" w:rsidRDefault="00CD6504" w:rsidP="00AD727F">
      <w:pPr>
        <w:spacing w:before="120" w:after="120" w:line="264" w:lineRule="auto"/>
        <w:jc w:val="both"/>
        <w:rPr>
          <w:rFonts w:cstheme="minorHAnsi"/>
        </w:rPr>
      </w:pPr>
    </w:p>
    <w:p w14:paraId="23BE8651" w14:textId="7631BE33" w:rsidR="00CD6504" w:rsidRDefault="00CD6504" w:rsidP="00AD727F">
      <w:pPr>
        <w:spacing w:before="120" w:after="120" w:line="264" w:lineRule="auto"/>
        <w:jc w:val="both"/>
        <w:rPr>
          <w:rFonts w:cstheme="minorHAnsi"/>
        </w:rPr>
      </w:pPr>
    </w:p>
    <w:p w14:paraId="2021544E" w14:textId="61D82299" w:rsidR="00CD6504" w:rsidRDefault="00CD6504" w:rsidP="00AD727F">
      <w:pPr>
        <w:spacing w:before="120" w:after="120" w:line="264" w:lineRule="auto"/>
        <w:jc w:val="both"/>
        <w:rPr>
          <w:rFonts w:cstheme="minorHAnsi"/>
        </w:rPr>
      </w:pPr>
    </w:p>
    <w:p w14:paraId="3BB423D2" w14:textId="77777777" w:rsidR="00CD6504" w:rsidRDefault="00CD6504" w:rsidP="00AD727F">
      <w:pPr>
        <w:spacing w:before="120" w:after="120" w:line="264" w:lineRule="auto"/>
        <w:jc w:val="both"/>
        <w:rPr>
          <w:rFonts w:cstheme="minorHAnsi"/>
        </w:rPr>
      </w:pPr>
    </w:p>
    <w:p w14:paraId="09D66632" w14:textId="0160F9DC" w:rsidR="004C4B3D" w:rsidRDefault="003740AF" w:rsidP="00AD727F">
      <w:pPr>
        <w:pStyle w:val="Titre3"/>
        <w:spacing w:before="120" w:after="120" w:line="264" w:lineRule="auto"/>
      </w:pPr>
      <w:bookmarkStart w:id="79" w:name="_Toc25830066"/>
      <w:r w:rsidRPr="0080399F">
        <w:t>Annexe</w:t>
      </w:r>
      <w:r w:rsidR="007A07F8">
        <w:t xml:space="preserve"> 1 : </w:t>
      </w:r>
      <w:r w:rsidR="00465DB9" w:rsidRPr="00465DB9">
        <w:t>Modalités de calcul pour la quantification du</w:t>
      </w:r>
      <w:r w:rsidR="00CF1810">
        <w:t xml:space="preserve"> contenu en</w:t>
      </w:r>
      <w:r w:rsidR="00465DB9" w:rsidRPr="00465DB9">
        <w:t xml:space="preserve"> fruits, légumes, légumineuses</w:t>
      </w:r>
      <w:r w:rsidR="00753689">
        <w:t xml:space="preserve">, </w:t>
      </w:r>
      <w:r w:rsidR="00465DB9" w:rsidRPr="00465DB9">
        <w:t>fruits à coque</w:t>
      </w:r>
      <w:r w:rsidR="00753689" w:rsidRPr="00595EFF">
        <w:rPr>
          <w:color w:val="548DD4" w:themeColor="text2" w:themeTint="99"/>
        </w:rPr>
        <w:t xml:space="preserve"> et huiles de colza, de noix et d’olive</w:t>
      </w:r>
      <w:r w:rsidR="00465DB9" w:rsidRPr="00465DB9">
        <w:t xml:space="preserve"> d'un produit transformé</w:t>
      </w:r>
      <w:bookmarkEnd w:id="79"/>
      <w:r w:rsidR="00465DB9" w:rsidRPr="00465DB9" w:rsidDel="00465DB9">
        <w:t xml:space="preserve"> </w:t>
      </w:r>
    </w:p>
    <w:p w14:paraId="0E34E34B" w14:textId="77777777" w:rsidR="00EA5AA4" w:rsidRPr="00EA5AA4" w:rsidRDefault="00EA5AA4" w:rsidP="00AD727F">
      <w:pPr>
        <w:spacing w:before="120" w:after="120" w:line="264" w:lineRule="auto"/>
      </w:pPr>
    </w:p>
    <w:p w14:paraId="09FC1B56" w14:textId="2F5B8840" w:rsidR="003F2C1E" w:rsidRPr="008975E9" w:rsidRDefault="003F2C1E" w:rsidP="00AD727F">
      <w:pPr>
        <w:tabs>
          <w:tab w:val="left" w:pos="9639"/>
        </w:tabs>
        <w:spacing w:before="120" w:after="120" w:line="264" w:lineRule="auto"/>
        <w:ind w:right="73"/>
        <w:jc w:val="both"/>
        <w:rPr>
          <w:rFonts w:cstheme="minorHAnsi"/>
          <w:b/>
        </w:rPr>
      </w:pPr>
      <w:r w:rsidRPr="008975E9">
        <w:rPr>
          <w:rFonts w:cstheme="minorHAnsi"/>
          <w:b/>
          <w:i/>
          <w:sz w:val="28"/>
          <w:szCs w:val="28"/>
        </w:rPr>
        <w:t>Remarque préalable</w:t>
      </w:r>
      <w:r w:rsidRPr="008975E9">
        <w:rPr>
          <w:rFonts w:cstheme="minorHAnsi"/>
          <w:b/>
          <w:i/>
        </w:rPr>
        <w:t xml:space="preserve"> : </w:t>
      </w:r>
      <w:r w:rsidRPr="008975E9">
        <w:rPr>
          <w:rFonts w:cstheme="minorHAnsi"/>
          <w:b/>
        </w:rPr>
        <w:t>seuls les fruits, légumes, légumineuses</w:t>
      </w:r>
      <w:r w:rsidR="00753689">
        <w:rPr>
          <w:rFonts w:cstheme="minorHAnsi"/>
          <w:b/>
        </w:rPr>
        <w:t>,</w:t>
      </w:r>
      <w:r w:rsidRPr="008975E9">
        <w:rPr>
          <w:rFonts w:cstheme="minorHAnsi"/>
          <w:b/>
        </w:rPr>
        <w:t xml:space="preserve"> fruits </w:t>
      </w:r>
      <w:r w:rsidR="0030293A" w:rsidRPr="008975E9">
        <w:rPr>
          <w:rFonts w:cstheme="minorHAnsi"/>
          <w:b/>
        </w:rPr>
        <w:t>à</w:t>
      </w:r>
      <w:r w:rsidRPr="008975E9">
        <w:rPr>
          <w:rFonts w:cstheme="minorHAnsi"/>
          <w:b/>
        </w:rPr>
        <w:t xml:space="preserve"> coques</w:t>
      </w:r>
      <w:r w:rsidR="00753689" w:rsidRPr="00595EFF">
        <w:rPr>
          <w:rFonts w:cstheme="minorHAnsi"/>
          <w:b/>
          <w:color w:val="548DD4" w:themeColor="text2" w:themeTint="99"/>
        </w:rPr>
        <w:t xml:space="preserve"> et huiles de colza, de noix et d’olive</w:t>
      </w:r>
      <w:r w:rsidRPr="008975E9">
        <w:rPr>
          <w:rFonts w:cstheme="minorHAnsi"/>
          <w:b/>
        </w:rPr>
        <w:t xml:space="preserve"> entrant dans les groupes mentionnés dans cette annexe (issue des travaux de base de Scarborough et al</w:t>
      </w:r>
      <w:r w:rsidR="00486877" w:rsidRPr="008975E9">
        <w:rPr>
          <w:rFonts w:cstheme="minorHAnsi"/>
          <w:b/>
        </w:rPr>
        <w:t>.</w:t>
      </w:r>
      <w:r w:rsidRPr="008975E9">
        <w:rPr>
          <w:rFonts w:cstheme="minorHAnsi"/>
          <w:b/>
        </w:rPr>
        <w:t>) sont retenus pour le calcul de la quantité de fruits, légumes, légumineuses</w:t>
      </w:r>
      <w:r w:rsidR="00753689">
        <w:rPr>
          <w:rFonts w:cstheme="minorHAnsi"/>
          <w:b/>
        </w:rPr>
        <w:t>,</w:t>
      </w:r>
      <w:r w:rsidRPr="008975E9">
        <w:rPr>
          <w:rFonts w:cstheme="minorHAnsi"/>
          <w:b/>
        </w:rPr>
        <w:t xml:space="preserve"> fruits à coque </w:t>
      </w:r>
      <w:r w:rsidR="00753689" w:rsidRPr="00595EFF">
        <w:rPr>
          <w:rFonts w:cstheme="minorHAnsi"/>
          <w:b/>
          <w:color w:val="548DD4" w:themeColor="text2" w:themeTint="99"/>
        </w:rPr>
        <w:t xml:space="preserve">et huiles de colza, de noix et d’olive </w:t>
      </w:r>
      <w:r w:rsidRPr="008975E9">
        <w:rPr>
          <w:rFonts w:cstheme="minorHAnsi"/>
          <w:b/>
        </w:rPr>
        <w:t>d'un produit transformé</w:t>
      </w:r>
      <w:r w:rsidR="00975EF8" w:rsidRPr="008975E9">
        <w:rPr>
          <w:rFonts w:cstheme="minorHAnsi"/>
          <w:b/>
        </w:rPr>
        <w:t>.</w:t>
      </w:r>
    </w:p>
    <w:p w14:paraId="29A8E92D" w14:textId="77777777" w:rsidR="00014B7C" w:rsidRPr="000E0322" w:rsidRDefault="00014B7C" w:rsidP="00AD727F">
      <w:pPr>
        <w:tabs>
          <w:tab w:val="left" w:pos="9639"/>
        </w:tabs>
        <w:spacing w:before="120" w:after="120" w:line="264" w:lineRule="auto"/>
        <w:ind w:right="73"/>
        <w:rPr>
          <w:rFonts w:cstheme="minorHAnsi"/>
          <w:b/>
          <w:i/>
        </w:rPr>
      </w:pPr>
    </w:p>
    <w:p w14:paraId="03A9D79B" w14:textId="50C03CFD" w:rsidR="003740AF" w:rsidRPr="0080399F" w:rsidRDefault="003740AF" w:rsidP="00AD727F">
      <w:pPr>
        <w:tabs>
          <w:tab w:val="left" w:pos="9639"/>
        </w:tabs>
        <w:spacing w:before="120" w:after="120" w:line="264" w:lineRule="auto"/>
        <w:ind w:right="73"/>
        <w:rPr>
          <w:rFonts w:cstheme="minorHAnsi"/>
          <w:i/>
        </w:rPr>
      </w:pPr>
      <w:r w:rsidRPr="0080399F">
        <w:rPr>
          <w:rFonts w:cstheme="minorHAnsi"/>
          <w:b/>
          <w:i/>
          <w:lang w:val="en-US"/>
        </w:rPr>
        <w:t xml:space="preserve">D’après </w:t>
      </w:r>
      <w:r w:rsidRPr="0080399F">
        <w:rPr>
          <w:rFonts w:cstheme="minorHAnsi"/>
          <w:i/>
          <w:lang w:val="en-US"/>
        </w:rPr>
        <w:t xml:space="preserve">Peter Scarborough, Mike Rayner, Anna Boxer and Lynn Stockley. British Heart Foundation Health Promotion Research Group, Department of Public Health, University of Oxford. </w:t>
      </w:r>
      <w:r w:rsidRPr="0080399F">
        <w:rPr>
          <w:rFonts w:cstheme="minorHAnsi"/>
          <w:i/>
        </w:rPr>
        <w:t>December 2005</w:t>
      </w:r>
      <w:r w:rsidRPr="00DC7BBC">
        <w:rPr>
          <w:rStyle w:val="Appelnotedebasdep"/>
        </w:rPr>
        <w:footnoteReference w:id="1"/>
      </w:r>
      <w:r w:rsidRPr="0080399F">
        <w:rPr>
          <w:rFonts w:cstheme="minorHAnsi"/>
          <w:i/>
        </w:rPr>
        <w:t xml:space="preserve">. </w:t>
      </w:r>
    </w:p>
    <w:p w14:paraId="79A8D69E" w14:textId="77777777" w:rsidR="003740AF" w:rsidRDefault="003740AF" w:rsidP="00AD727F">
      <w:pPr>
        <w:spacing w:before="120" w:after="120" w:line="264" w:lineRule="auto"/>
        <w:jc w:val="center"/>
        <w:rPr>
          <w:rFonts w:cstheme="minorHAnsi"/>
          <w:b/>
        </w:rPr>
      </w:pPr>
      <w:r w:rsidRPr="0080399F">
        <w:rPr>
          <w:rFonts w:cstheme="minorHAnsi"/>
          <w:b/>
        </w:rPr>
        <w:sym w:font="Wingdings 2" w:char="F0AF"/>
      </w:r>
    </w:p>
    <w:p w14:paraId="3EB63F6C" w14:textId="3569E21A" w:rsidR="003740AF" w:rsidRPr="00014B7C" w:rsidRDefault="003740AF" w:rsidP="00AD727F">
      <w:pPr>
        <w:spacing w:before="120" w:after="120" w:line="264" w:lineRule="auto"/>
        <w:jc w:val="both"/>
      </w:pPr>
      <w:bookmarkStart w:id="81" w:name="_Hlk22821057"/>
      <w:r w:rsidRPr="0080399F">
        <w:rPr>
          <w:rFonts w:cstheme="minorHAnsi"/>
        </w:rPr>
        <w:t xml:space="preserve">L’élaboration initiale de cette </w:t>
      </w:r>
      <w:r w:rsidRPr="00644EBB">
        <w:rPr>
          <w:rFonts w:cstheme="minorHAnsi"/>
        </w:rPr>
        <w:t>composante fruits</w:t>
      </w:r>
      <w:r w:rsidR="003776DD" w:rsidRPr="00644EBB">
        <w:rPr>
          <w:rFonts w:cstheme="minorHAnsi"/>
        </w:rPr>
        <w:t>,</w:t>
      </w:r>
      <w:r w:rsidRPr="00644EBB">
        <w:rPr>
          <w:rFonts w:cstheme="minorHAnsi"/>
        </w:rPr>
        <w:t xml:space="preserve"> légumes</w:t>
      </w:r>
      <w:r w:rsidR="00407264" w:rsidRPr="00644EBB">
        <w:rPr>
          <w:rFonts w:cstheme="minorHAnsi"/>
        </w:rPr>
        <w:t>,</w:t>
      </w:r>
      <w:r w:rsidRPr="00644EBB">
        <w:rPr>
          <w:rFonts w:cstheme="minorHAnsi"/>
        </w:rPr>
        <w:t xml:space="preserve"> légumineuses et fruits à coques du score</w:t>
      </w:r>
      <w:r w:rsidR="00CF1810">
        <w:rPr>
          <w:rFonts w:cstheme="minorHAnsi"/>
        </w:rPr>
        <w:t xml:space="preserve"> de la Food Standard Agency</w:t>
      </w:r>
      <w:r w:rsidRPr="0080399F">
        <w:rPr>
          <w:rFonts w:cstheme="minorHAnsi"/>
        </w:rPr>
        <w:t xml:space="preserve"> (FSA) dans les années 2000 est basée sur une classification des aliments dénommée Eurocode 2 disp</w:t>
      </w:r>
      <w:r w:rsidR="00014B7C">
        <w:rPr>
          <w:rFonts w:cstheme="minorHAnsi"/>
        </w:rPr>
        <w:t>onible en anglais sur Internet</w:t>
      </w:r>
      <w:r w:rsidR="00014B7C">
        <w:rPr>
          <w:rFonts w:cstheme="minorHAnsi"/>
          <w:vertAlign w:val="superscript"/>
        </w:rPr>
        <w:t>1</w:t>
      </w:r>
      <w:r w:rsidR="00014B7C">
        <w:rPr>
          <w:rFonts w:cstheme="minorHAnsi"/>
        </w:rPr>
        <w:t>.</w:t>
      </w:r>
    </w:p>
    <w:p w14:paraId="0BAF678E" w14:textId="19D081F4" w:rsidR="003740AF" w:rsidRPr="0080399F" w:rsidRDefault="003740AF" w:rsidP="00AD727F">
      <w:pPr>
        <w:spacing w:before="120" w:after="120" w:line="264" w:lineRule="auto"/>
        <w:jc w:val="both"/>
        <w:rPr>
          <w:rFonts w:eastAsia="Times New Roman" w:cstheme="minorHAnsi"/>
          <w:lang w:eastAsia="fr-FR"/>
        </w:rPr>
      </w:pPr>
      <w:r w:rsidRPr="0080399F">
        <w:rPr>
          <w:rFonts w:eastAsia="Times New Roman" w:cstheme="minorHAnsi"/>
          <w:lang w:eastAsia="fr-FR"/>
        </w:rPr>
        <w:t xml:space="preserve">Ce document a pour but de fournir des clarifications afin de permettre une harmonisation de la </w:t>
      </w:r>
      <w:r w:rsidRPr="00014B7C">
        <w:rPr>
          <w:rFonts w:eastAsia="Times New Roman" w:cstheme="minorHAnsi"/>
          <w:b/>
          <w:lang w:eastAsia="fr-FR"/>
        </w:rPr>
        <w:t>façon dont la quantité de «</w:t>
      </w:r>
      <w:r w:rsidR="00F6647A">
        <w:rPr>
          <w:rFonts w:eastAsia="Times New Roman" w:cstheme="minorHAnsi"/>
          <w:b/>
          <w:lang w:eastAsia="fr-FR"/>
        </w:rPr>
        <w:t xml:space="preserve"> </w:t>
      </w:r>
      <w:r w:rsidRPr="00014B7C">
        <w:rPr>
          <w:rFonts w:eastAsia="Times New Roman" w:cstheme="minorHAnsi"/>
          <w:b/>
          <w:lang w:eastAsia="fr-FR"/>
        </w:rPr>
        <w:t>fruits, légumes, légumineuses</w:t>
      </w:r>
      <w:r w:rsidR="00753689">
        <w:rPr>
          <w:rFonts w:eastAsia="Times New Roman" w:cstheme="minorHAnsi"/>
          <w:b/>
          <w:lang w:eastAsia="fr-FR"/>
        </w:rPr>
        <w:t>,</w:t>
      </w:r>
      <w:r w:rsidRPr="00014B7C">
        <w:rPr>
          <w:rFonts w:eastAsia="Times New Roman" w:cstheme="minorHAnsi"/>
          <w:b/>
          <w:lang w:eastAsia="fr-FR"/>
        </w:rPr>
        <w:t xml:space="preserve"> fruits à coque</w:t>
      </w:r>
      <w:r w:rsidR="00753689" w:rsidRPr="00595EFF">
        <w:rPr>
          <w:rFonts w:eastAsia="Times New Roman" w:cstheme="minorHAnsi"/>
          <w:b/>
          <w:color w:val="548DD4" w:themeColor="text2" w:themeTint="99"/>
          <w:lang w:eastAsia="fr-FR"/>
        </w:rPr>
        <w:t xml:space="preserve"> et huiles de colza, de noix et d’olive</w:t>
      </w:r>
      <w:r w:rsidRPr="00014B7C">
        <w:rPr>
          <w:rFonts w:eastAsia="Times New Roman" w:cstheme="minorHAnsi"/>
          <w:b/>
          <w:lang w:eastAsia="fr-FR"/>
        </w:rPr>
        <w:t> » dans un aliment doit être évaluée</w:t>
      </w:r>
      <w:r w:rsidRPr="0080399F">
        <w:rPr>
          <w:rFonts w:eastAsia="Times New Roman" w:cstheme="minorHAnsi"/>
          <w:lang w:eastAsia="fr-FR"/>
        </w:rPr>
        <w:t xml:space="preserve"> pour permettre le calcul du score. </w:t>
      </w:r>
      <w:r w:rsidR="006716FE">
        <w:rPr>
          <w:rFonts w:eastAsia="Times New Roman" w:cstheme="minorHAnsi"/>
          <w:lang w:eastAsia="fr-FR"/>
        </w:rPr>
        <w:t>L</w:t>
      </w:r>
      <w:r w:rsidRPr="0080399F">
        <w:rPr>
          <w:rFonts w:eastAsia="Times New Roman" w:cstheme="minorHAnsi"/>
          <w:lang w:eastAsia="fr-FR"/>
        </w:rPr>
        <w:t>es points traités sont les suivants :</w:t>
      </w:r>
    </w:p>
    <w:p w14:paraId="089FAC24" w14:textId="6D215571" w:rsidR="003740AF" w:rsidRPr="0080399F" w:rsidRDefault="003268A6" w:rsidP="00644EBB">
      <w:pPr>
        <w:widowControl w:val="0"/>
        <w:numPr>
          <w:ilvl w:val="0"/>
          <w:numId w:val="24"/>
        </w:numPr>
        <w:spacing w:before="120" w:after="120" w:line="264" w:lineRule="auto"/>
        <w:ind w:left="993" w:hanging="284"/>
        <w:jc w:val="both"/>
        <w:rPr>
          <w:rFonts w:eastAsia="Times New Roman" w:cstheme="minorHAnsi"/>
          <w:lang w:eastAsia="fr-FR"/>
        </w:rPr>
      </w:pPr>
      <w:r>
        <w:rPr>
          <w:rFonts w:eastAsia="Times New Roman" w:cstheme="minorHAnsi"/>
          <w:lang w:eastAsia="fr-FR"/>
        </w:rPr>
        <w:t xml:space="preserve">Quels sont les </w:t>
      </w:r>
      <w:r w:rsidR="005E5D4E">
        <w:rPr>
          <w:rFonts w:eastAsia="Times New Roman" w:cstheme="minorHAnsi"/>
          <w:lang w:eastAsia="fr-FR"/>
        </w:rPr>
        <w:t xml:space="preserve">aliments </w:t>
      </w:r>
      <w:r w:rsidR="003740AF" w:rsidRPr="0080399F">
        <w:rPr>
          <w:rFonts w:eastAsia="Times New Roman" w:cstheme="minorHAnsi"/>
          <w:lang w:eastAsia="fr-FR"/>
        </w:rPr>
        <w:t>inclus dans les légumes pour le calcul de la composante «</w:t>
      </w:r>
      <w:r w:rsidR="006716FE">
        <w:rPr>
          <w:rFonts w:eastAsia="Times New Roman" w:cstheme="minorHAnsi"/>
          <w:lang w:eastAsia="fr-FR"/>
        </w:rPr>
        <w:t xml:space="preserve"> </w:t>
      </w:r>
      <w:r w:rsidR="003740AF" w:rsidRPr="0080399F">
        <w:rPr>
          <w:rFonts w:eastAsia="Times New Roman" w:cstheme="minorHAnsi"/>
          <w:lang w:eastAsia="fr-FR"/>
        </w:rPr>
        <w:t>fruits, légumes, légumineuses</w:t>
      </w:r>
      <w:r w:rsidR="00753689">
        <w:rPr>
          <w:rFonts w:eastAsia="Times New Roman" w:cstheme="minorHAnsi"/>
          <w:lang w:eastAsia="fr-FR"/>
        </w:rPr>
        <w:t>,</w:t>
      </w:r>
      <w:r w:rsidR="003740AF" w:rsidRPr="0080399F">
        <w:rPr>
          <w:rFonts w:eastAsia="Times New Roman" w:cstheme="minorHAnsi"/>
          <w:lang w:eastAsia="fr-FR"/>
        </w:rPr>
        <w:t xml:space="preserve"> fruits à coque</w:t>
      </w:r>
      <w:r w:rsidR="00753689" w:rsidRPr="00595EFF">
        <w:rPr>
          <w:rFonts w:eastAsia="Times New Roman" w:cstheme="minorHAnsi"/>
          <w:color w:val="548DD4" w:themeColor="text2" w:themeTint="99"/>
          <w:lang w:eastAsia="fr-FR"/>
        </w:rPr>
        <w:t xml:space="preserve"> et huiles de colza, de noix et d’olive</w:t>
      </w:r>
      <w:r w:rsidR="00644EBB">
        <w:rPr>
          <w:rFonts w:eastAsia="Times New Roman" w:cstheme="minorHAnsi"/>
          <w:lang w:eastAsia="fr-FR"/>
        </w:rPr>
        <w:t> » du calcul du score ?</w:t>
      </w:r>
    </w:p>
    <w:p w14:paraId="1B3D21A8" w14:textId="10FEFBA6" w:rsidR="003740AF" w:rsidRPr="0080399F" w:rsidRDefault="003740AF" w:rsidP="00AD727F">
      <w:pPr>
        <w:widowControl w:val="0"/>
        <w:numPr>
          <w:ilvl w:val="0"/>
          <w:numId w:val="24"/>
        </w:numPr>
        <w:spacing w:before="120" w:after="120" w:line="264" w:lineRule="auto"/>
        <w:ind w:left="993" w:hanging="284"/>
        <w:jc w:val="both"/>
        <w:rPr>
          <w:rFonts w:eastAsia="Times New Roman" w:cstheme="minorHAnsi"/>
          <w:lang w:eastAsia="fr-FR"/>
        </w:rPr>
      </w:pPr>
      <w:r w:rsidRPr="0080399F">
        <w:rPr>
          <w:rFonts w:eastAsia="Times New Roman" w:cstheme="minorHAnsi"/>
          <w:lang w:eastAsia="fr-FR"/>
        </w:rPr>
        <w:t>Les fruits, légumineuses et légumes en purée, concentrés, séchés et en poudre et les jus de fruits et légumes doivent-ils être inclus dans le calcul de la quantité de fruits et de légumes dans un produit pour calculer un score. Si oui, comment la quantité de ces fruits et légumes transformés doit être calculée</w:t>
      </w:r>
      <w:r w:rsidR="006716FE">
        <w:rPr>
          <w:rFonts w:eastAsia="Times New Roman" w:cstheme="minorHAnsi"/>
          <w:lang w:eastAsia="fr-FR"/>
        </w:rPr>
        <w:t> ?</w:t>
      </w:r>
    </w:p>
    <w:p w14:paraId="1340F616" w14:textId="7AA207F7" w:rsidR="003740AF" w:rsidRPr="0080399F" w:rsidRDefault="003740AF" w:rsidP="00AD727F">
      <w:pPr>
        <w:widowControl w:val="0"/>
        <w:numPr>
          <w:ilvl w:val="0"/>
          <w:numId w:val="24"/>
        </w:numPr>
        <w:spacing w:before="120" w:after="120" w:line="264" w:lineRule="auto"/>
        <w:ind w:left="993" w:hanging="284"/>
        <w:jc w:val="both"/>
        <w:rPr>
          <w:rFonts w:eastAsia="Times New Roman" w:cstheme="minorHAnsi"/>
          <w:lang w:eastAsia="fr-FR"/>
        </w:rPr>
      </w:pPr>
      <w:r w:rsidRPr="0080399F">
        <w:rPr>
          <w:rFonts w:eastAsia="Times New Roman" w:cstheme="minorHAnsi"/>
          <w:lang w:eastAsia="fr-FR"/>
        </w:rPr>
        <w:t xml:space="preserve">Les </w:t>
      </w:r>
      <w:r w:rsidRPr="00644EBB">
        <w:rPr>
          <w:rFonts w:eastAsia="Times New Roman" w:cstheme="minorHAnsi"/>
          <w:lang w:eastAsia="fr-FR"/>
        </w:rPr>
        <w:t xml:space="preserve">quantités de fruits, légumes, légumineuses et </w:t>
      </w:r>
      <w:r w:rsidR="007F518B" w:rsidRPr="00644EBB">
        <w:rPr>
          <w:rFonts w:eastAsia="Times New Roman" w:cstheme="minorHAnsi"/>
          <w:lang w:eastAsia="fr-FR"/>
        </w:rPr>
        <w:t>fruits à coques</w:t>
      </w:r>
      <w:r w:rsidR="007F518B" w:rsidRPr="0080399F">
        <w:rPr>
          <w:rFonts w:eastAsia="Times New Roman" w:cstheme="minorHAnsi"/>
          <w:lang w:eastAsia="fr-FR"/>
        </w:rPr>
        <w:t xml:space="preserve"> </w:t>
      </w:r>
      <w:r w:rsidRPr="0080399F">
        <w:rPr>
          <w:rFonts w:eastAsia="Times New Roman" w:cstheme="minorHAnsi"/>
          <w:lang w:eastAsia="fr-FR"/>
        </w:rPr>
        <w:t>dans un produit, les quantités doivent-elles être calculées avant ou après la cuisson</w:t>
      </w:r>
      <w:r w:rsidR="007F518B">
        <w:rPr>
          <w:rFonts w:eastAsia="Times New Roman" w:cstheme="minorHAnsi"/>
          <w:lang w:eastAsia="fr-FR"/>
        </w:rPr>
        <w:t> ?</w:t>
      </w:r>
    </w:p>
    <w:p w14:paraId="6F811E14" w14:textId="77777777" w:rsidR="003740AF" w:rsidRPr="0080399F" w:rsidRDefault="003740AF" w:rsidP="00AD727F">
      <w:pPr>
        <w:widowControl w:val="0"/>
        <w:spacing w:before="120" w:after="120" w:line="264" w:lineRule="auto"/>
        <w:ind w:left="993"/>
        <w:jc w:val="both"/>
        <w:rPr>
          <w:rFonts w:eastAsia="Times New Roman" w:cstheme="minorHAnsi"/>
          <w:lang w:eastAsia="fr-FR"/>
        </w:rPr>
      </w:pPr>
    </w:p>
    <w:p w14:paraId="476BE1A5" w14:textId="164E2DD8" w:rsidR="003740AF" w:rsidRPr="0080399F" w:rsidRDefault="00CF1810" w:rsidP="00AD727F">
      <w:pPr>
        <w:spacing w:before="120" w:after="120" w:line="264" w:lineRule="auto"/>
        <w:rPr>
          <w:rFonts w:cstheme="minorHAnsi"/>
          <w:b/>
          <w:smallCaps/>
          <w:color w:val="4F6228" w:themeColor="accent3" w:themeShade="80"/>
          <w:sz w:val="24"/>
          <w:szCs w:val="24"/>
        </w:rPr>
      </w:pPr>
      <w:r>
        <w:rPr>
          <w:rFonts w:cstheme="minorHAnsi"/>
          <w:b/>
          <w:smallCaps/>
          <w:color w:val="4F6228" w:themeColor="accent3" w:themeShade="80"/>
          <w:sz w:val="24"/>
          <w:szCs w:val="24"/>
        </w:rPr>
        <w:t xml:space="preserve">1. Définition des fruits, </w:t>
      </w:r>
      <w:r w:rsidR="003740AF" w:rsidRPr="0080399F">
        <w:rPr>
          <w:rFonts w:cstheme="minorHAnsi"/>
          <w:b/>
          <w:smallCaps/>
          <w:color w:val="4F6228" w:themeColor="accent3" w:themeShade="80"/>
          <w:sz w:val="24"/>
          <w:szCs w:val="24"/>
        </w:rPr>
        <w:t>légumes, légumineuses, fruits à coque</w:t>
      </w:r>
      <w:r>
        <w:rPr>
          <w:rFonts w:cstheme="minorHAnsi"/>
          <w:b/>
          <w:smallCaps/>
          <w:color w:val="4F6228" w:themeColor="accent3" w:themeShade="80"/>
          <w:sz w:val="24"/>
          <w:szCs w:val="24"/>
        </w:rPr>
        <w:t xml:space="preserve"> </w:t>
      </w:r>
      <w:r w:rsidRPr="00CF1810">
        <w:rPr>
          <w:rFonts w:cstheme="minorHAnsi"/>
          <w:b/>
          <w:smallCaps/>
          <w:color w:val="548DD4" w:themeColor="text2" w:themeTint="99"/>
          <w:sz w:val="24"/>
          <w:szCs w:val="24"/>
        </w:rPr>
        <w:t>et huiles de colza, de noix et d’olive</w:t>
      </w:r>
    </w:p>
    <w:p w14:paraId="267637AC" w14:textId="2420B52D" w:rsidR="003740AF" w:rsidRPr="0080399F" w:rsidRDefault="003740AF" w:rsidP="00AD727F">
      <w:pPr>
        <w:spacing w:before="120" w:after="120" w:line="264" w:lineRule="auto"/>
        <w:jc w:val="both"/>
        <w:rPr>
          <w:rFonts w:cstheme="minorHAnsi"/>
        </w:rPr>
      </w:pPr>
      <w:r w:rsidRPr="0080399F">
        <w:rPr>
          <w:rFonts w:cstheme="minorHAnsi"/>
        </w:rPr>
        <w:t xml:space="preserve">La classification Eurocode 2 (disponible en anglais) définit des groupes d’aliments. Dans ce système, les </w:t>
      </w:r>
      <w:r w:rsidR="006716FE">
        <w:rPr>
          <w:rFonts w:cstheme="minorHAnsi"/>
        </w:rPr>
        <w:t>« </w:t>
      </w:r>
      <w:r w:rsidRPr="0080399F">
        <w:rPr>
          <w:rFonts w:cstheme="minorHAnsi"/>
        </w:rPr>
        <w:t>fruits</w:t>
      </w:r>
      <w:r w:rsidR="006716FE">
        <w:rPr>
          <w:rFonts w:cstheme="minorHAnsi"/>
        </w:rPr>
        <w:t> »</w:t>
      </w:r>
      <w:r w:rsidRPr="0080399F">
        <w:rPr>
          <w:rFonts w:cstheme="minorHAnsi"/>
        </w:rPr>
        <w:t xml:space="preserve"> sont définis comme des produits du groupe 9 ; les </w:t>
      </w:r>
      <w:r w:rsidR="006716FE">
        <w:rPr>
          <w:rFonts w:cstheme="minorHAnsi"/>
        </w:rPr>
        <w:t>« l</w:t>
      </w:r>
      <w:r w:rsidR="006716FE" w:rsidRPr="0080399F">
        <w:rPr>
          <w:rFonts w:cstheme="minorHAnsi"/>
        </w:rPr>
        <w:t>égumes</w:t>
      </w:r>
      <w:r w:rsidR="006716FE">
        <w:rPr>
          <w:rFonts w:cstheme="minorHAnsi"/>
        </w:rPr>
        <w:t> »</w:t>
      </w:r>
      <w:r w:rsidRPr="0080399F">
        <w:rPr>
          <w:rFonts w:cstheme="minorHAnsi"/>
        </w:rPr>
        <w:t xml:space="preserve"> du groupe 8, les </w:t>
      </w:r>
      <w:r w:rsidR="006716FE">
        <w:rPr>
          <w:rFonts w:cstheme="minorHAnsi"/>
        </w:rPr>
        <w:t>« </w:t>
      </w:r>
      <w:r w:rsidRPr="0080399F">
        <w:rPr>
          <w:rFonts w:cstheme="minorHAnsi"/>
        </w:rPr>
        <w:t>légumineuses</w:t>
      </w:r>
      <w:r w:rsidR="006716FE">
        <w:rPr>
          <w:rFonts w:cstheme="minorHAnsi"/>
        </w:rPr>
        <w:t> »</w:t>
      </w:r>
      <w:r w:rsidRPr="0080399F">
        <w:rPr>
          <w:rFonts w:cstheme="minorHAnsi"/>
        </w:rPr>
        <w:t xml:space="preserve"> du groupe 7.10, les </w:t>
      </w:r>
      <w:r w:rsidR="006716FE">
        <w:rPr>
          <w:rFonts w:cstheme="minorHAnsi"/>
        </w:rPr>
        <w:t>« </w:t>
      </w:r>
      <w:r w:rsidRPr="0080399F">
        <w:rPr>
          <w:rFonts w:cstheme="minorHAnsi"/>
        </w:rPr>
        <w:t>fruits à coque</w:t>
      </w:r>
      <w:r w:rsidR="006716FE">
        <w:rPr>
          <w:rFonts w:cstheme="minorHAnsi"/>
        </w:rPr>
        <w:t> »</w:t>
      </w:r>
      <w:r w:rsidRPr="0080399F">
        <w:rPr>
          <w:rFonts w:cstheme="minorHAnsi"/>
        </w:rPr>
        <w:t xml:space="preserve"> des groupes 7.20 et 7.40. </w:t>
      </w:r>
    </w:p>
    <w:p w14:paraId="4AD28D62" w14:textId="77777777" w:rsidR="00613BD8" w:rsidRPr="00613BD8" w:rsidRDefault="00613BD8" w:rsidP="00AD727F">
      <w:pPr>
        <w:spacing w:before="120" w:after="120" w:line="264" w:lineRule="auto"/>
        <w:jc w:val="both"/>
        <w:rPr>
          <w:rFonts w:cstheme="minorHAnsi"/>
          <w:b/>
          <w:i/>
        </w:rPr>
      </w:pPr>
    </w:p>
    <w:p w14:paraId="2203A917" w14:textId="31995BBB" w:rsidR="003740AF" w:rsidRPr="0080399F" w:rsidRDefault="003740AF" w:rsidP="00AD727F">
      <w:pPr>
        <w:spacing w:before="120" w:after="120" w:line="264" w:lineRule="auto"/>
        <w:jc w:val="both"/>
        <w:rPr>
          <w:rFonts w:eastAsia="Times New Roman" w:cstheme="minorHAnsi"/>
          <w:lang w:eastAsia="fr-FR"/>
        </w:rPr>
      </w:pPr>
      <w:r w:rsidRPr="0080399F">
        <w:rPr>
          <w:rFonts w:eastAsia="Times New Roman" w:cstheme="minorHAnsi"/>
          <w:lang w:eastAsia="fr-FR"/>
        </w:rPr>
        <w:t>Les groupes retenus sont donc selon cette classification</w:t>
      </w:r>
      <w:r w:rsidR="00232CE6">
        <w:rPr>
          <w:rFonts w:eastAsia="Times New Roman" w:cstheme="minorHAnsi"/>
          <w:lang w:eastAsia="fr-FR"/>
        </w:rPr>
        <w:t> :</w:t>
      </w:r>
      <w:r w:rsidRPr="0080399F">
        <w:rPr>
          <w:rFonts w:eastAsia="Times New Roman" w:cstheme="minorHAnsi"/>
          <w:lang w:eastAsia="fr-FR"/>
        </w:rPr>
        <w:t xml:space="preserve"> </w:t>
      </w:r>
    </w:p>
    <w:p w14:paraId="56B98D34" w14:textId="77777777" w:rsidR="003740AF" w:rsidRPr="00CD6504" w:rsidRDefault="003740AF" w:rsidP="00AD727F">
      <w:pPr>
        <w:autoSpaceDE w:val="0"/>
        <w:autoSpaceDN w:val="0"/>
        <w:adjustRightInd w:val="0"/>
        <w:spacing w:before="120" w:after="120" w:line="264" w:lineRule="auto"/>
        <w:jc w:val="both"/>
        <w:rPr>
          <w:rFonts w:cstheme="minorHAnsi"/>
        </w:rPr>
      </w:pPr>
      <w:r w:rsidRPr="00CD6504">
        <w:rPr>
          <w:rFonts w:cstheme="minorHAnsi"/>
        </w:rPr>
        <w:lastRenderedPageBreak/>
        <w:t>i. Group 7.10 (Pulses);</w:t>
      </w:r>
    </w:p>
    <w:p w14:paraId="276AE407" w14:textId="77777777" w:rsidR="003740AF" w:rsidRPr="00CD6504" w:rsidRDefault="003740AF" w:rsidP="00AD727F">
      <w:pPr>
        <w:autoSpaceDE w:val="0"/>
        <w:autoSpaceDN w:val="0"/>
        <w:adjustRightInd w:val="0"/>
        <w:spacing w:before="120" w:after="120" w:line="264" w:lineRule="auto"/>
        <w:jc w:val="both"/>
        <w:rPr>
          <w:rFonts w:cstheme="minorHAnsi"/>
          <w:sz w:val="8"/>
          <w:szCs w:val="8"/>
        </w:rPr>
      </w:pPr>
    </w:p>
    <w:p w14:paraId="4ABAA135" w14:textId="77777777" w:rsidR="003740AF" w:rsidRPr="00CD6504" w:rsidRDefault="003740AF" w:rsidP="00AD727F">
      <w:pPr>
        <w:autoSpaceDE w:val="0"/>
        <w:autoSpaceDN w:val="0"/>
        <w:adjustRightInd w:val="0"/>
        <w:spacing w:before="120" w:after="120" w:line="264" w:lineRule="auto"/>
        <w:jc w:val="both"/>
        <w:rPr>
          <w:rFonts w:cstheme="minorHAnsi"/>
        </w:rPr>
      </w:pPr>
      <w:r w:rsidRPr="00CD6504">
        <w:rPr>
          <w:rFonts w:cstheme="minorHAnsi"/>
        </w:rPr>
        <w:t>ii.Group 8.10 (Leaf vegetables); 8.15 (Brassicas); 8.20 (Stalk vegetables); 8.25 (Shoot vegetables); 8.30 (Onion-family vegetables); 8.38 (Root vegetables); 8.40 (Fruit vegetables); 8.42 (Flower-head vegetables); 8.44 (Pod vegetables); 8.45 (Seed vegetables and immature pulses); 8.47 (Sprouted seed vegetables); 8.50 (Edible fungi); 8.55 (Seaweeds and algae); 8.60 (Vegetable mixtures)</w:t>
      </w:r>
    </w:p>
    <w:p w14:paraId="74C73EB9" w14:textId="77777777" w:rsidR="003740AF" w:rsidRPr="00CD6504" w:rsidRDefault="003740AF" w:rsidP="00AD727F">
      <w:pPr>
        <w:autoSpaceDE w:val="0"/>
        <w:autoSpaceDN w:val="0"/>
        <w:adjustRightInd w:val="0"/>
        <w:spacing w:before="120" w:after="120" w:line="264" w:lineRule="auto"/>
        <w:jc w:val="both"/>
        <w:rPr>
          <w:rFonts w:cstheme="minorHAnsi"/>
          <w:sz w:val="8"/>
          <w:szCs w:val="8"/>
        </w:rPr>
      </w:pPr>
    </w:p>
    <w:p w14:paraId="1ABE428F" w14:textId="77777777" w:rsidR="003740AF" w:rsidRPr="0080399F" w:rsidRDefault="003740AF" w:rsidP="00AD727F">
      <w:pPr>
        <w:autoSpaceDE w:val="0"/>
        <w:autoSpaceDN w:val="0"/>
        <w:adjustRightInd w:val="0"/>
        <w:spacing w:before="120" w:after="120" w:line="264" w:lineRule="auto"/>
        <w:jc w:val="both"/>
        <w:rPr>
          <w:rFonts w:cstheme="minorHAnsi"/>
          <w:lang w:val="en-US"/>
        </w:rPr>
      </w:pPr>
      <w:r w:rsidRPr="0080399F">
        <w:rPr>
          <w:rFonts w:cstheme="minorHAnsi"/>
          <w:lang w:val="en-US"/>
        </w:rPr>
        <w:t>iii Group 9.10 (Malaceous fruit); 9.20 (Prunus species fruit); 9.25 (Other stone fruit); 9.30 (Berries); 9.40 (Citrus fruit); 9.50 (Miscellaneous fruit); 9.60 (Fruit mixtures).</w:t>
      </w:r>
    </w:p>
    <w:p w14:paraId="100C2B76" w14:textId="77777777" w:rsidR="003740AF" w:rsidRPr="0080399F" w:rsidRDefault="003740AF" w:rsidP="00AD727F">
      <w:pPr>
        <w:spacing w:before="120" w:after="120" w:line="264" w:lineRule="auto"/>
        <w:jc w:val="both"/>
        <w:rPr>
          <w:rFonts w:cstheme="minorHAnsi"/>
          <w:sz w:val="8"/>
          <w:szCs w:val="8"/>
          <w:lang w:val="en-US"/>
        </w:rPr>
      </w:pPr>
    </w:p>
    <w:p w14:paraId="3DEC1A98" w14:textId="77777777" w:rsidR="003740AF" w:rsidRPr="0080399F" w:rsidRDefault="003740AF" w:rsidP="00AD727F">
      <w:pPr>
        <w:spacing w:before="120" w:after="120" w:line="264" w:lineRule="auto"/>
        <w:jc w:val="both"/>
        <w:rPr>
          <w:rFonts w:cstheme="minorHAnsi"/>
          <w:lang w:val="en-US"/>
        </w:rPr>
      </w:pPr>
      <w:r w:rsidRPr="0080399F">
        <w:rPr>
          <w:rFonts w:cstheme="minorHAnsi"/>
          <w:lang w:val="en-US"/>
        </w:rPr>
        <w:t>iv Group 7.20 (underground pulses)  ; 7.40 (nuts)</w:t>
      </w:r>
    </w:p>
    <w:p w14:paraId="25C5130F" w14:textId="77777777" w:rsidR="003740AF" w:rsidRDefault="003740AF" w:rsidP="00AD727F">
      <w:pPr>
        <w:spacing w:before="120" w:after="120" w:line="264" w:lineRule="auto"/>
        <w:rPr>
          <w:rFonts w:cstheme="minorHAnsi"/>
          <w:lang w:val="en-US"/>
        </w:rPr>
      </w:pPr>
    </w:p>
    <w:p w14:paraId="1B82D30B" w14:textId="7303E5D7" w:rsidR="00014B7C" w:rsidRPr="00014B7C" w:rsidRDefault="00014B7C" w:rsidP="00AD727F">
      <w:pPr>
        <w:spacing w:before="120" w:after="120" w:line="264" w:lineRule="auto"/>
        <w:jc w:val="both"/>
        <w:rPr>
          <w:rFonts w:cstheme="minorHAnsi"/>
          <w:b/>
        </w:rPr>
      </w:pPr>
      <w:r w:rsidRPr="0080399F">
        <w:rPr>
          <w:rFonts w:cstheme="minorHAnsi"/>
          <w:b/>
        </w:rPr>
        <w:t xml:space="preserve">Une liste en français des aliments entrant dans ces codes se trouve dans le résumé </w:t>
      </w:r>
      <w:r>
        <w:rPr>
          <w:rFonts w:cstheme="minorHAnsi"/>
          <w:b/>
        </w:rPr>
        <w:t xml:space="preserve">fourni à la fin de cette </w:t>
      </w:r>
      <w:r w:rsidRPr="00014B7C">
        <w:rPr>
          <w:rFonts w:cstheme="minorHAnsi"/>
          <w:b/>
        </w:rPr>
        <w:t>annexe.</w:t>
      </w:r>
    </w:p>
    <w:p w14:paraId="4710D720" w14:textId="76419C44" w:rsidR="003D3AD9" w:rsidRPr="00014B7C" w:rsidRDefault="003D3AD9" w:rsidP="00AD727F">
      <w:pPr>
        <w:spacing w:before="120" w:after="120" w:line="264" w:lineRule="auto"/>
        <w:rPr>
          <w:rFonts w:cstheme="minorHAnsi"/>
        </w:rPr>
      </w:pPr>
      <w:r>
        <w:rPr>
          <w:noProof/>
          <w:lang w:eastAsia="fr-FR"/>
        </w:rPr>
        <w:drawing>
          <wp:inline distT="0" distB="0" distL="0" distR="0" wp14:anchorId="117277FE" wp14:editId="6F71F78E">
            <wp:extent cx="333375" cy="333375"/>
            <wp:effectExtent l="0" t="0" r="9525" b="9525"/>
            <wp:docPr id="6" name="Image 6"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rsidRPr="00014B7C">
        <w:rPr>
          <w:rFonts w:cstheme="minorHAnsi"/>
        </w:rPr>
        <w:t xml:space="preserve"> </w:t>
      </w:r>
      <w:r w:rsidRPr="00014B7C">
        <w:rPr>
          <w:rFonts w:cstheme="minorHAnsi"/>
          <w:b/>
        </w:rPr>
        <w:t>Précisions :</w:t>
      </w:r>
      <w:r w:rsidRPr="00014B7C">
        <w:rPr>
          <w:rFonts w:cstheme="minorHAnsi"/>
        </w:rPr>
        <w:t xml:space="preserve"> </w:t>
      </w:r>
    </w:p>
    <w:p w14:paraId="26E41926" w14:textId="77777777" w:rsidR="003D3AD9" w:rsidRPr="005E6044" w:rsidRDefault="003D3AD9" w:rsidP="00AD727F">
      <w:pPr>
        <w:pStyle w:val="Paragraphedeliste"/>
        <w:numPr>
          <w:ilvl w:val="0"/>
          <w:numId w:val="22"/>
        </w:numPr>
        <w:spacing w:before="120" w:after="120" w:line="264" w:lineRule="auto"/>
        <w:contextualSpacing w:val="0"/>
        <w:rPr>
          <w:rFonts w:cstheme="minorHAnsi"/>
        </w:rPr>
      </w:pPr>
      <w:r w:rsidRPr="00014B7C">
        <w:rPr>
          <w:rFonts w:cstheme="minorHAnsi"/>
        </w:rPr>
        <w:t>La</w:t>
      </w:r>
      <w:r w:rsidRPr="00014B7C">
        <w:rPr>
          <w:rFonts w:cstheme="minorHAnsi"/>
          <w:b/>
        </w:rPr>
        <w:t xml:space="preserve"> noix de coco </w:t>
      </w:r>
      <w:r w:rsidRPr="00B12816">
        <w:rPr>
          <w:rFonts w:cstheme="minorHAnsi"/>
        </w:rPr>
        <w:t>présente des problèmes particuliers car elle est mangée d'une manière différente des autres noix.</w:t>
      </w:r>
    </w:p>
    <w:p w14:paraId="5F2ABF73" w14:textId="77777777" w:rsidR="00FF3BF2" w:rsidRDefault="003D3AD9" w:rsidP="00AD727F">
      <w:pPr>
        <w:spacing w:before="120" w:after="120" w:line="264" w:lineRule="auto"/>
        <w:rPr>
          <w:rFonts w:cstheme="minorHAnsi"/>
        </w:rPr>
      </w:pPr>
      <w:r w:rsidRPr="008975E9">
        <w:rPr>
          <w:rFonts w:cstheme="minorHAnsi"/>
        </w:rPr>
        <w:t>Selon la façon dont elle est consommée, celle-ci est comptabilisée dans les groupes suivants :</w:t>
      </w:r>
      <w:r w:rsidRPr="008975E9">
        <w:rPr>
          <w:rFonts w:cstheme="minorHAnsi"/>
        </w:rPr>
        <w:br/>
        <w:t xml:space="preserve">- la </w:t>
      </w:r>
      <w:r w:rsidRPr="008975E9">
        <w:rPr>
          <w:rFonts w:cstheme="minorHAnsi"/>
          <w:b/>
          <w:i/>
        </w:rPr>
        <w:t>chair</w:t>
      </w:r>
      <w:r w:rsidRPr="008975E9">
        <w:rPr>
          <w:rFonts w:cstheme="minorHAnsi"/>
        </w:rPr>
        <w:t xml:space="preserve"> de noix de coco fraîche est considérée comme </w:t>
      </w:r>
      <w:r w:rsidRPr="008975E9">
        <w:rPr>
          <w:rFonts w:cstheme="minorHAnsi"/>
          <w:b/>
          <w:i/>
        </w:rPr>
        <w:t>fruit</w:t>
      </w:r>
      <w:r w:rsidRPr="008975E9">
        <w:rPr>
          <w:rFonts w:cstheme="minorHAnsi"/>
        </w:rPr>
        <w:t>,</w:t>
      </w:r>
      <w:r w:rsidRPr="008975E9">
        <w:rPr>
          <w:rFonts w:cstheme="minorHAnsi"/>
        </w:rPr>
        <w:br/>
        <w:t>- l'</w:t>
      </w:r>
      <w:r w:rsidRPr="008975E9">
        <w:rPr>
          <w:rFonts w:cstheme="minorHAnsi"/>
          <w:b/>
          <w:i/>
        </w:rPr>
        <w:t xml:space="preserve">eau </w:t>
      </w:r>
      <w:r w:rsidRPr="008975E9">
        <w:rPr>
          <w:rFonts w:cstheme="minorHAnsi"/>
        </w:rPr>
        <w:t xml:space="preserve">de la noix de coco, qui fait partie de la chair, est considérée comme </w:t>
      </w:r>
      <w:r w:rsidRPr="008975E9">
        <w:rPr>
          <w:rFonts w:cstheme="minorHAnsi"/>
          <w:b/>
          <w:i/>
        </w:rPr>
        <w:t>jus de fruits</w:t>
      </w:r>
      <w:r w:rsidR="00A1775E" w:rsidRPr="008975E9">
        <w:rPr>
          <w:rFonts w:cstheme="minorHAnsi"/>
        </w:rPr>
        <w:t>,</w:t>
      </w:r>
      <w:r w:rsidRPr="008975E9">
        <w:rPr>
          <w:rFonts w:cstheme="minorHAnsi"/>
        </w:rPr>
        <w:br/>
        <w:t xml:space="preserve">- le </w:t>
      </w:r>
      <w:r w:rsidRPr="008975E9">
        <w:rPr>
          <w:rFonts w:cstheme="minorHAnsi"/>
          <w:b/>
          <w:i/>
        </w:rPr>
        <w:t>jus pressé</w:t>
      </w:r>
      <w:r w:rsidRPr="008975E9">
        <w:rPr>
          <w:rFonts w:cstheme="minorHAnsi"/>
        </w:rPr>
        <w:t xml:space="preserve"> de la chair (lait de coco) </w:t>
      </w:r>
      <w:r w:rsidR="00361456" w:rsidRPr="008975E9">
        <w:rPr>
          <w:rFonts w:cstheme="minorHAnsi"/>
        </w:rPr>
        <w:t xml:space="preserve">est considéré comme </w:t>
      </w:r>
      <w:r w:rsidR="004C3E7D" w:rsidRPr="008975E9">
        <w:rPr>
          <w:rFonts w:cstheme="minorHAnsi"/>
          <w:b/>
          <w:i/>
        </w:rPr>
        <w:t>un aliment</w:t>
      </w:r>
      <w:r w:rsidR="00A1775E" w:rsidRPr="008975E9">
        <w:rPr>
          <w:rFonts w:cstheme="minorHAnsi"/>
        </w:rPr>
        <w:t>,</w:t>
      </w:r>
    </w:p>
    <w:p w14:paraId="5C810246" w14:textId="2E8C389C" w:rsidR="007F2DE8" w:rsidRPr="00014B7C" w:rsidRDefault="00FF3BF2" w:rsidP="00AD727F">
      <w:pPr>
        <w:spacing w:before="120" w:after="120" w:line="264" w:lineRule="auto"/>
        <w:rPr>
          <w:rFonts w:cstheme="minorHAnsi"/>
        </w:rPr>
      </w:pPr>
      <w:r>
        <w:t xml:space="preserve">- </w:t>
      </w:r>
      <w:r w:rsidRPr="00FF3BF2">
        <w:rPr>
          <w:color w:val="00B0F0"/>
        </w:rPr>
        <w:t>la crème de coco est considérée comme une matière grasse ajoutée</w:t>
      </w:r>
      <w:r>
        <w:rPr>
          <w:color w:val="00B0F0"/>
        </w:rPr>
        <w:t>,</w:t>
      </w:r>
      <w:r w:rsidR="003D3AD9" w:rsidRPr="008975E9">
        <w:rPr>
          <w:rFonts w:cstheme="minorHAnsi"/>
        </w:rPr>
        <w:br/>
        <w:t xml:space="preserve">- la noix de coco </w:t>
      </w:r>
      <w:r w:rsidR="003D3AD9" w:rsidRPr="008975E9">
        <w:rPr>
          <w:rFonts w:cstheme="minorHAnsi"/>
          <w:b/>
          <w:i/>
        </w:rPr>
        <w:t>desséchée</w:t>
      </w:r>
      <w:r w:rsidR="003D3AD9" w:rsidRPr="008975E9">
        <w:rPr>
          <w:rFonts w:cstheme="minorHAnsi"/>
        </w:rPr>
        <w:t xml:space="preserve"> et </w:t>
      </w:r>
      <w:r w:rsidR="003D3AD9" w:rsidRPr="008975E9">
        <w:rPr>
          <w:rFonts w:cstheme="minorHAnsi"/>
          <w:b/>
          <w:i/>
        </w:rPr>
        <w:t>séch</w:t>
      </w:r>
      <w:r w:rsidR="00A1775E" w:rsidRPr="008975E9">
        <w:rPr>
          <w:rFonts w:cstheme="minorHAnsi"/>
          <w:b/>
          <w:i/>
        </w:rPr>
        <w:t>ée</w:t>
      </w:r>
      <w:r w:rsidR="00A1775E" w:rsidRPr="008975E9">
        <w:rPr>
          <w:rFonts w:cstheme="minorHAnsi"/>
        </w:rPr>
        <w:t xml:space="preserve"> équivaut à des </w:t>
      </w:r>
      <w:r w:rsidR="00A1775E" w:rsidRPr="008975E9">
        <w:rPr>
          <w:rFonts w:cstheme="minorHAnsi"/>
          <w:b/>
          <w:i/>
        </w:rPr>
        <w:t>fruits secs,</w:t>
      </w:r>
      <w:r w:rsidR="003D3AD9" w:rsidRPr="008975E9">
        <w:rPr>
          <w:rFonts w:cstheme="minorHAnsi"/>
        </w:rPr>
        <w:br/>
      </w:r>
      <w:r w:rsidR="003D3AD9">
        <w:rPr>
          <w:rFonts w:cstheme="minorHAnsi"/>
        </w:rPr>
        <w:t>-</w:t>
      </w:r>
      <w:r w:rsidR="003D3AD9" w:rsidRPr="0080399F">
        <w:rPr>
          <w:rFonts w:cstheme="minorHAnsi"/>
        </w:rPr>
        <w:t xml:space="preserve"> </w:t>
      </w:r>
      <w:r w:rsidR="003D3AD9">
        <w:rPr>
          <w:rFonts w:cstheme="minorHAnsi"/>
        </w:rPr>
        <w:t>l</w:t>
      </w:r>
      <w:r w:rsidR="003D3AD9" w:rsidRPr="0080399F">
        <w:rPr>
          <w:rFonts w:cstheme="minorHAnsi"/>
        </w:rPr>
        <w:t>a noix de coco qui est traitée au-delà du produit d'origine n’est pas prise en compte.</w:t>
      </w:r>
    </w:p>
    <w:p w14:paraId="46CAD973" w14:textId="07D14408" w:rsidR="007C6CD8" w:rsidRPr="00014B7C" w:rsidRDefault="007C6CD8" w:rsidP="00AD727F">
      <w:pPr>
        <w:pStyle w:val="Paragraphedeliste"/>
        <w:numPr>
          <w:ilvl w:val="0"/>
          <w:numId w:val="5"/>
        </w:numPr>
        <w:spacing w:before="120" w:after="120" w:line="264" w:lineRule="auto"/>
        <w:contextualSpacing w:val="0"/>
        <w:rPr>
          <w:rFonts w:cstheme="minorHAnsi"/>
        </w:rPr>
      </w:pPr>
      <w:r w:rsidRPr="00014B7C">
        <w:rPr>
          <w:rFonts w:cstheme="minorHAnsi"/>
        </w:rPr>
        <w:t xml:space="preserve">Les </w:t>
      </w:r>
      <w:r w:rsidRPr="00014B7C">
        <w:rPr>
          <w:rFonts w:cstheme="minorHAnsi"/>
          <w:b/>
        </w:rPr>
        <w:t>cornichons</w:t>
      </w:r>
      <w:r w:rsidRPr="00014B7C">
        <w:rPr>
          <w:rFonts w:cstheme="minorHAnsi"/>
        </w:rPr>
        <w:t xml:space="preserve"> sont une variété de CUCUMIS SATIVUS, comme le concombre. En considérant le nom botanique, ils sont listés dans les légumes. </w:t>
      </w:r>
    </w:p>
    <w:p w14:paraId="71E79021" w14:textId="12DDC379" w:rsidR="007C6CD8" w:rsidRPr="00595EFF" w:rsidRDefault="007C6CD8" w:rsidP="00AD727F">
      <w:pPr>
        <w:pStyle w:val="Paragraphedeliste"/>
        <w:numPr>
          <w:ilvl w:val="0"/>
          <w:numId w:val="5"/>
        </w:numPr>
        <w:spacing w:before="120" w:after="120" w:line="264" w:lineRule="auto"/>
        <w:contextualSpacing w:val="0"/>
        <w:rPr>
          <w:rFonts w:cstheme="minorHAnsi"/>
          <w:color w:val="548DD4" w:themeColor="text2" w:themeTint="99"/>
        </w:rPr>
      </w:pPr>
      <w:r w:rsidRPr="00014B7C">
        <w:rPr>
          <w:rFonts w:cstheme="minorHAnsi"/>
        </w:rPr>
        <w:t xml:space="preserve">Les </w:t>
      </w:r>
      <w:r w:rsidRPr="00014B7C">
        <w:rPr>
          <w:rFonts w:cstheme="minorHAnsi"/>
          <w:b/>
        </w:rPr>
        <w:t>câpres</w:t>
      </w:r>
      <w:r w:rsidRPr="00014B7C">
        <w:rPr>
          <w:rFonts w:cstheme="minorHAnsi"/>
        </w:rPr>
        <w:t xml:space="preserve"> ne sont pas listés, ils ne sont pas </w:t>
      </w:r>
      <w:r w:rsidR="007F2DE8" w:rsidRPr="00014B7C">
        <w:rPr>
          <w:rFonts w:cstheme="minorHAnsi"/>
        </w:rPr>
        <w:t xml:space="preserve">à </w:t>
      </w:r>
      <w:r w:rsidRPr="00014B7C">
        <w:rPr>
          <w:rFonts w:cstheme="minorHAnsi"/>
        </w:rPr>
        <w:t>inclure dans le calcul des légumes.</w:t>
      </w:r>
    </w:p>
    <w:p w14:paraId="10EE94AB" w14:textId="6A030DD1" w:rsidR="00753689" w:rsidRPr="00014B7C" w:rsidRDefault="00753689" w:rsidP="00753689">
      <w:pPr>
        <w:pStyle w:val="Paragraphedeliste"/>
        <w:numPr>
          <w:ilvl w:val="0"/>
          <w:numId w:val="5"/>
        </w:numPr>
        <w:spacing w:before="120" w:after="120" w:line="264" w:lineRule="auto"/>
        <w:contextualSpacing w:val="0"/>
        <w:rPr>
          <w:rFonts w:cstheme="minorHAnsi"/>
        </w:rPr>
      </w:pPr>
      <w:r w:rsidRPr="00595EFF">
        <w:rPr>
          <w:rFonts w:cstheme="minorHAnsi"/>
          <w:color w:val="548DD4" w:themeColor="text2" w:themeTint="99"/>
        </w:rPr>
        <w:t>Les huiles de colza, de noix et d’olive sont comptabilisées dans le calcul du score.</w:t>
      </w:r>
    </w:p>
    <w:p w14:paraId="2405F538" w14:textId="0CE70E52" w:rsidR="00F6647A" w:rsidRDefault="00F6647A" w:rsidP="00AD727F">
      <w:pPr>
        <w:spacing w:before="120" w:after="120" w:line="264" w:lineRule="auto"/>
        <w:jc w:val="both"/>
        <w:rPr>
          <w:rFonts w:cstheme="minorHAnsi"/>
          <w:b/>
        </w:rPr>
      </w:pPr>
      <w:r>
        <w:rPr>
          <w:noProof/>
          <w:lang w:eastAsia="fr-FR"/>
        </w:rPr>
        <w:drawing>
          <wp:inline distT="0" distB="0" distL="0" distR="0" wp14:anchorId="2FA3C5B7" wp14:editId="7B086A68">
            <wp:extent cx="333375" cy="333375"/>
            <wp:effectExtent l="0" t="0" r="9525" b="9525"/>
            <wp:docPr id="5" name="Image 5"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rPr>
          <w:rFonts w:cstheme="minorHAnsi"/>
          <w:b/>
        </w:rPr>
        <w:t xml:space="preserve"> Ne sont pas comptabilisés :</w:t>
      </w:r>
    </w:p>
    <w:p w14:paraId="13417733" w14:textId="77777777" w:rsidR="00F6647A" w:rsidRPr="008975E9" w:rsidRDefault="00F6647A" w:rsidP="00AD727F">
      <w:pPr>
        <w:spacing w:before="120" w:after="120" w:line="264" w:lineRule="auto"/>
        <w:jc w:val="both"/>
        <w:rPr>
          <w:rFonts w:cstheme="minorHAnsi"/>
          <w:b/>
        </w:rPr>
      </w:pPr>
      <w:r w:rsidRPr="008975E9">
        <w:rPr>
          <w:rFonts w:cstheme="minorHAnsi"/>
          <w:sz w:val="28"/>
          <w:szCs w:val="28"/>
        </w:rPr>
        <w:sym w:font="Wingdings 2" w:char="F04F"/>
      </w:r>
      <w:r w:rsidRPr="008975E9">
        <w:rPr>
          <w:rFonts w:cstheme="minorHAnsi"/>
          <w:sz w:val="24"/>
          <w:szCs w:val="24"/>
        </w:rPr>
        <w:t xml:space="preserve"> </w:t>
      </w:r>
      <w:r w:rsidRPr="008975E9">
        <w:rPr>
          <w:rFonts w:cstheme="minorHAnsi"/>
          <w:b/>
        </w:rPr>
        <w:t xml:space="preserve">Les tubercules </w:t>
      </w:r>
      <w:r w:rsidRPr="008975E9">
        <w:rPr>
          <w:rFonts w:cstheme="minorHAnsi"/>
        </w:rPr>
        <w:t>notamment les pommes de terre et</w:t>
      </w:r>
      <w:r w:rsidRPr="008975E9">
        <w:rPr>
          <w:rFonts w:cstheme="minorHAnsi"/>
          <w:b/>
        </w:rPr>
        <w:t xml:space="preserve"> autres légumes féculents </w:t>
      </w:r>
      <w:r w:rsidRPr="008975E9">
        <w:rPr>
          <w:rFonts w:cstheme="minorHAnsi"/>
        </w:rPr>
        <w:t>(comme les ignames ou le manioc groupe 8.34) sont exclus du calcul.</w:t>
      </w:r>
    </w:p>
    <w:p w14:paraId="12FBAE62" w14:textId="77777777" w:rsidR="00F6647A" w:rsidRPr="008975E9" w:rsidRDefault="00F6647A" w:rsidP="00AD727F">
      <w:pPr>
        <w:widowControl w:val="0"/>
        <w:spacing w:before="120" w:after="120" w:line="264" w:lineRule="auto"/>
        <w:jc w:val="both"/>
        <w:rPr>
          <w:rFonts w:eastAsia="Arial" w:cstheme="minorHAnsi"/>
        </w:rPr>
      </w:pPr>
      <w:r w:rsidRPr="008975E9">
        <w:rPr>
          <w:sz w:val="28"/>
          <w:szCs w:val="28"/>
        </w:rPr>
        <w:sym w:font="Wingdings 2" w:char="F04F"/>
      </w:r>
      <w:r w:rsidRPr="008975E9">
        <w:rPr>
          <w:rFonts w:eastAsia="Arial" w:cstheme="minorHAnsi"/>
        </w:rPr>
        <w:t xml:space="preserve"> </w:t>
      </w:r>
      <w:r w:rsidRPr="008975E9">
        <w:rPr>
          <w:rFonts w:eastAsia="Arial" w:cstheme="minorHAnsi"/>
          <w:b/>
        </w:rPr>
        <w:t>Le quinoa</w:t>
      </w:r>
      <w:r w:rsidRPr="008975E9">
        <w:rPr>
          <w:rFonts w:eastAsia="Arial" w:cstheme="minorHAnsi"/>
        </w:rPr>
        <w:t xml:space="preserve">, dont la composition nutritionnelle est proche des céréales, </w:t>
      </w:r>
      <w:r w:rsidRPr="008975E9">
        <w:rPr>
          <w:rFonts w:eastAsia="Arial" w:cstheme="minorHAnsi"/>
          <w:u w:val="single"/>
        </w:rPr>
        <w:t>n’est pas considéré comme un légume</w:t>
      </w:r>
      <w:r w:rsidRPr="008975E9">
        <w:rPr>
          <w:rFonts w:eastAsia="Arial" w:cstheme="minorHAnsi"/>
        </w:rPr>
        <w:t>.</w:t>
      </w:r>
    </w:p>
    <w:p w14:paraId="5C5D927B" w14:textId="77777777" w:rsidR="00F6647A" w:rsidRPr="008975E9" w:rsidRDefault="00F6647A" w:rsidP="00AD727F">
      <w:pPr>
        <w:widowControl w:val="0"/>
        <w:spacing w:before="120" w:after="120" w:line="264" w:lineRule="auto"/>
        <w:jc w:val="both"/>
        <w:rPr>
          <w:rFonts w:eastAsia="Arial" w:cstheme="minorHAnsi"/>
        </w:rPr>
      </w:pPr>
      <w:r w:rsidRPr="008975E9">
        <w:rPr>
          <w:sz w:val="28"/>
          <w:szCs w:val="28"/>
        </w:rPr>
        <w:sym w:font="Wingdings 2" w:char="F04F"/>
      </w:r>
      <w:r w:rsidRPr="008975E9">
        <w:rPr>
          <w:rFonts w:eastAsia="Arial" w:cstheme="minorHAnsi"/>
        </w:rPr>
        <w:t xml:space="preserve"> </w:t>
      </w:r>
      <w:r w:rsidRPr="008975E9">
        <w:rPr>
          <w:rFonts w:eastAsia="Arial" w:cstheme="minorHAnsi"/>
          <w:b/>
        </w:rPr>
        <w:t>Les épices </w:t>
      </w:r>
      <w:r w:rsidRPr="008975E9">
        <w:rPr>
          <w:rFonts w:eastAsia="Arial" w:cstheme="minorHAnsi"/>
        </w:rPr>
        <w:t xml:space="preserve">: elles ne font pas partie du groupe Eurocode générique 8 (dont sont issus les légumes) mais du groupe 4. </w:t>
      </w:r>
    </w:p>
    <w:p w14:paraId="0CC97152" w14:textId="55A983A4" w:rsidR="00F6647A" w:rsidRPr="00595EFF" w:rsidRDefault="00F6647A" w:rsidP="00AD727F">
      <w:pPr>
        <w:widowControl w:val="0"/>
        <w:spacing w:before="120" w:after="120" w:line="264" w:lineRule="auto"/>
        <w:jc w:val="both"/>
        <w:rPr>
          <w:rFonts w:eastAsia="Arial" w:cstheme="minorHAnsi"/>
          <w:color w:val="548DD4" w:themeColor="text2" w:themeTint="99"/>
        </w:rPr>
      </w:pPr>
      <w:r w:rsidRPr="008975E9">
        <w:rPr>
          <w:rFonts w:eastAsia="Arial" w:cstheme="minorHAnsi"/>
          <w:sz w:val="28"/>
          <w:szCs w:val="28"/>
        </w:rPr>
        <w:sym w:font="Wingdings 2" w:char="F04F"/>
      </w:r>
      <w:r w:rsidRPr="008975E9">
        <w:rPr>
          <w:rFonts w:eastAsia="Arial" w:cstheme="minorHAnsi"/>
        </w:rPr>
        <w:t xml:space="preserve"> </w:t>
      </w:r>
      <w:r w:rsidRPr="008975E9">
        <w:rPr>
          <w:rFonts w:eastAsia="Arial" w:cstheme="minorHAnsi"/>
          <w:b/>
        </w:rPr>
        <w:t>Les graines de chia, pavot, tournesol,</w:t>
      </w:r>
      <w:r w:rsidR="00407264">
        <w:rPr>
          <w:rFonts w:eastAsia="Arial" w:cstheme="minorHAnsi"/>
          <w:b/>
        </w:rPr>
        <w:t xml:space="preserve"> </w:t>
      </w:r>
      <w:r w:rsidR="00407264" w:rsidRPr="00595EFF">
        <w:rPr>
          <w:rFonts w:eastAsia="Arial" w:cstheme="minorHAnsi"/>
          <w:b/>
          <w:color w:val="548DD4" w:themeColor="text2" w:themeTint="99"/>
        </w:rPr>
        <w:t>lin et</w:t>
      </w:r>
      <w:r w:rsidRPr="00595EFF">
        <w:rPr>
          <w:rFonts w:eastAsia="Arial" w:cstheme="minorHAnsi"/>
          <w:b/>
          <w:color w:val="548DD4" w:themeColor="text2" w:themeTint="99"/>
        </w:rPr>
        <w:t xml:space="preserve"> </w:t>
      </w:r>
      <w:r w:rsidRPr="008975E9">
        <w:rPr>
          <w:rFonts w:eastAsia="Arial" w:cstheme="minorHAnsi"/>
          <w:b/>
        </w:rPr>
        <w:t>pignons de pins</w:t>
      </w:r>
      <w:r w:rsidR="003776DD">
        <w:rPr>
          <w:rFonts w:eastAsia="Arial" w:cstheme="minorHAnsi"/>
          <w:b/>
        </w:rPr>
        <w:t xml:space="preserve"> </w:t>
      </w:r>
      <w:r w:rsidRPr="008975E9">
        <w:rPr>
          <w:rFonts w:eastAsia="Arial" w:cstheme="minorHAnsi"/>
        </w:rPr>
        <w:t>qui font partie du groupe Eurocode 7.30 non repris par le document FSA</w:t>
      </w:r>
    </w:p>
    <w:p w14:paraId="39342BA0" w14:textId="0439181D" w:rsidR="003776DD" w:rsidRPr="008975E9" w:rsidRDefault="003776DD" w:rsidP="00AD727F">
      <w:pPr>
        <w:widowControl w:val="0"/>
        <w:spacing w:before="120" w:after="120" w:line="264" w:lineRule="auto"/>
        <w:jc w:val="both"/>
        <w:rPr>
          <w:rFonts w:eastAsia="Arial" w:cstheme="minorHAnsi"/>
        </w:rPr>
      </w:pPr>
      <w:r w:rsidRPr="00595EFF">
        <w:rPr>
          <w:rFonts w:eastAsia="Arial" w:cstheme="minorHAnsi"/>
          <w:color w:val="548DD4" w:themeColor="text2" w:themeTint="99"/>
          <w:sz w:val="28"/>
          <w:szCs w:val="28"/>
        </w:rPr>
        <w:sym w:font="Wingdings 2" w:char="F04F"/>
      </w:r>
      <w:r w:rsidRPr="00595EFF">
        <w:rPr>
          <w:rFonts w:eastAsia="Arial" w:cstheme="minorHAnsi"/>
          <w:color w:val="548DD4" w:themeColor="text2" w:themeTint="99"/>
        </w:rPr>
        <w:t xml:space="preserve"> </w:t>
      </w:r>
      <w:r w:rsidRPr="00595EFF">
        <w:rPr>
          <w:rFonts w:eastAsia="Arial" w:cstheme="minorHAnsi"/>
          <w:b/>
          <w:color w:val="548DD4" w:themeColor="text2" w:themeTint="99"/>
        </w:rPr>
        <w:t xml:space="preserve">Les </w:t>
      </w:r>
      <w:r w:rsidR="00A80CDA">
        <w:rPr>
          <w:rFonts w:eastAsia="Arial" w:cstheme="minorHAnsi"/>
          <w:b/>
          <w:color w:val="548DD4" w:themeColor="text2" w:themeTint="99"/>
        </w:rPr>
        <w:t xml:space="preserve">autres </w:t>
      </w:r>
      <w:r w:rsidRPr="00595EFF">
        <w:rPr>
          <w:rFonts w:eastAsia="Arial" w:cstheme="minorHAnsi"/>
          <w:b/>
          <w:color w:val="548DD4" w:themeColor="text2" w:themeTint="99"/>
        </w:rPr>
        <w:t>aliments qui ne figurent pas dans la liste des eurocodes</w:t>
      </w:r>
      <w:r w:rsidR="00A80CDA">
        <w:rPr>
          <w:rFonts w:eastAsia="Arial" w:cstheme="minorHAnsi"/>
          <w:b/>
          <w:color w:val="548DD4" w:themeColor="text2" w:themeTint="99"/>
        </w:rPr>
        <w:t xml:space="preserve"> 9, 8, 7.10, 7.20 et 7.40</w:t>
      </w:r>
      <w:r w:rsidRPr="00595EFF">
        <w:rPr>
          <w:rFonts w:eastAsia="Arial" w:cstheme="minorHAnsi"/>
          <w:b/>
          <w:color w:val="548DD4" w:themeColor="text2" w:themeTint="99"/>
        </w:rPr>
        <w:t>.</w:t>
      </w:r>
    </w:p>
    <w:p w14:paraId="6A73DAF2" w14:textId="77777777" w:rsidR="00F6647A" w:rsidRDefault="00F6647A" w:rsidP="00AD727F">
      <w:pPr>
        <w:spacing w:before="120" w:after="120" w:line="264" w:lineRule="auto"/>
        <w:jc w:val="both"/>
        <w:rPr>
          <w:rFonts w:cstheme="minorHAnsi"/>
          <w:b/>
        </w:rPr>
      </w:pPr>
    </w:p>
    <w:p w14:paraId="2A8BC21B" w14:textId="77777777" w:rsidR="00A80CDA" w:rsidRDefault="00A80CDA" w:rsidP="00AD727F">
      <w:pPr>
        <w:spacing w:before="120" w:after="120" w:line="264" w:lineRule="auto"/>
        <w:jc w:val="both"/>
        <w:rPr>
          <w:rFonts w:cstheme="minorHAnsi"/>
          <w:b/>
        </w:rPr>
      </w:pPr>
    </w:p>
    <w:p w14:paraId="4EA253F5" w14:textId="77777777" w:rsidR="00A80CDA" w:rsidRPr="0080399F" w:rsidRDefault="00A80CDA" w:rsidP="00AD727F">
      <w:pPr>
        <w:spacing w:before="120" w:after="120" w:line="264" w:lineRule="auto"/>
        <w:jc w:val="both"/>
        <w:rPr>
          <w:rFonts w:cstheme="minorHAnsi"/>
          <w:b/>
        </w:rPr>
      </w:pPr>
    </w:p>
    <w:p w14:paraId="294EADD4" w14:textId="1AC507D8" w:rsidR="005E6044" w:rsidRDefault="00A1775E" w:rsidP="00AD727F">
      <w:pPr>
        <w:spacing w:before="120" w:after="120" w:line="264" w:lineRule="auto"/>
        <w:rPr>
          <w:rFonts w:cstheme="minorHAnsi"/>
          <w:b/>
          <w:smallCaps/>
          <w:color w:val="4F6228" w:themeColor="accent3" w:themeShade="80"/>
          <w:sz w:val="24"/>
          <w:szCs w:val="24"/>
        </w:rPr>
      </w:pPr>
      <w:r>
        <w:rPr>
          <w:rFonts w:cstheme="minorHAnsi"/>
          <w:b/>
          <w:smallCaps/>
          <w:color w:val="4F6228" w:themeColor="accent3" w:themeShade="80"/>
          <w:sz w:val="24"/>
          <w:szCs w:val="24"/>
        </w:rPr>
        <w:t>2.</w:t>
      </w:r>
      <w:r w:rsidRPr="0080399F">
        <w:rPr>
          <w:rFonts w:cstheme="minorHAnsi"/>
          <w:b/>
          <w:smallCaps/>
          <w:color w:val="4F6228" w:themeColor="accent3" w:themeShade="80"/>
          <w:sz w:val="24"/>
          <w:szCs w:val="24"/>
        </w:rPr>
        <w:t xml:space="preserve"> </w:t>
      </w:r>
      <w:r w:rsidR="003740AF" w:rsidRPr="0080399F">
        <w:rPr>
          <w:rFonts w:cstheme="minorHAnsi"/>
          <w:b/>
          <w:smallCaps/>
          <w:color w:val="4F6228" w:themeColor="accent3" w:themeShade="80"/>
          <w:sz w:val="24"/>
          <w:szCs w:val="24"/>
        </w:rPr>
        <w:t>Calcul de la quantité de fruits, légumes et légumineuses dans les produits transformés</w:t>
      </w:r>
    </w:p>
    <w:p w14:paraId="22530DFC" w14:textId="6180443A" w:rsidR="00223EAF" w:rsidRPr="005E6044" w:rsidRDefault="00223EAF" w:rsidP="00AD727F">
      <w:pPr>
        <w:pStyle w:val="Paragraphedeliste"/>
        <w:numPr>
          <w:ilvl w:val="0"/>
          <w:numId w:val="47"/>
        </w:numPr>
        <w:spacing w:before="120" w:after="120" w:line="264" w:lineRule="auto"/>
        <w:contextualSpacing w:val="0"/>
        <w:rPr>
          <w:rFonts w:cstheme="minorHAnsi"/>
        </w:rPr>
      </w:pPr>
      <w:r w:rsidRPr="00014B7C">
        <w:rPr>
          <w:rFonts w:cstheme="minorHAnsi"/>
          <w:b/>
          <w:u w:val="single"/>
        </w:rPr>
        <w:t>Niveaux de transformation acceptable pour la prise en compte dans le calcul</w:t>
      </w:r>
    </w:p>
    <w:p w14:paraId="565BF494" w14:textId="674C3ABC" w:rsidR="003740AF" w:rsidRPr="0080399F" w:rsidRDefault="003740AF" w:rsidP="00AD727F">
      <w:pPr>
        <w:spacing w:before="120" w:after="120" w:line="264" w:lineRule="auto"/>
        <w:rPr>
          <w:rFonts w:cstheme="minorHAnsi"/>
          <w:b/>
          <w:i/>
        </w:rPr>
      </w:pPr>
      <w:r w:rsidRPr="0080399F">
        <w:rPr>
          <w:rFonts w:cstheme="minorHAnsi"/>
        </w:rPr>
        <w:t xml:space="preserve">Les effets bénéfiques pour la santé des fruits et légumes sont associés à l'ensemble du produit, </w:t>
      </w:r>
      <w:r w:rsidRPr="00014B7C">
        <w:rPr>
          <w:rFonts w:cstheme="minorHAnsi"/>
          <w:b/>
        </w:rPr>
        <w:t>dont les vitamines qu’ils apportent.</w:t>
      </w:r>
    </w:p>
    <w:p w14:paraId="20C2C887" w14:textId="77777777" w:rsidR="003740AF" w:rsidRPr="0080399F" w:rsidRDefault="003740AF" w:rsidP="00AD727F">
      <w:pPr>
        <w:spacing w:before="120" w:after="120" w:line="264" w:lineRule="auto"/>
        <w:jc w:val="both"/>
        <w:rPr>
          <w:rFonts w:cstheme="minorHAnsi"/>
        </w:rPr>
      </w:pPr>
      <w:r w:rsidRPr="0080399F">
        <w:rPr>
          <w:rFonts w:cstheme="minorHAnsi"/>
        </w:rPr>
        <w:t>Le traitement peut entraîner la perte de fibres et de vitamines. Par conséquent, il n’est pas approprié que des ingrédients tels que les sucres de jus de fruits concentrés qui sont ajoutés aux aliments pour en augmenter la douceur soient comptés pour calculer le score de la même manière que des fruits et légumes bruts.</w:t>
      </w:r>
    </w:p>
    <w:p w14:paraId="6B93B90F" w14:textId="75C2C707" w:rsidR="003740AF" w:rsidRPr="008975E9" w:rsidRDefault="003740AF" w:rsidP="00AD727F">
      <w:pPr>
        <w:spacing w:before="120" w:after="120" w:line="264" w:lineRule="auto"/>
        <w:jc w:val="both"/>
      </w:pPr>
      <w:r w:rsidRPr="008975E9">
        <w:rPr>
          <w:rFonts w:cstheme="minorHAnsi"/>
          <w:b/>
        </w:rPr>
        <w:t>Les fruits, légumes bruts (y compris ceux qui sont cuits et séchés) et les fruits, légumes et légumineuses peu transformés (pelés, tranchés, en conserve, congelés, en purée</w:t>
      </w:r>
      <w:r w:rsidR="00B77A88" w:rsidRPr="008975E9">
        <w:rPr>
          <w:rFonts w:cstheme="minorHAnsi"/>
          <w:b/>
        </w:rPr>
        <w:t>, pulpe</w:t>
      </w:r>
      <w:r w:rsidR="000C1EAE" w:rsidRPr="008975E9">
        <w:t xml:space="preserve">, </w:t>
      </w:r>
      <w:r w:rsidR="00D80B80" w:rsidRPr="008975E9">
        <w:rPr>
          <w:rFonts w:cstheme="minorHAnsi"/>
          <w:b/>
        </w:rPr>
        <w:t>grillés, marinés</w:t>
      </w:r>
      <w:r w:rsidRPr="008975E9">
        <w:rPr>
          <w:rFonts w:cstheme="minorHAnsi"/>
          <w:b/>
        </w:rPr>
        <w:t>) comptent pour calculer le score.</w:t>
      </w:r>
      <w:r w:rsidR="00D80B80" w:rsidRPr="00CD6504">
        <w:rPr>
          <w:lang w:val="fr-BE"/>
        </w:rPr>
        <w:t xml:space="preserve"> </w:t>
      </w:r>
      <w:r w:rsidR="003127F0" w:rsidRPr="008975E9">
        <w:t>Pour rappel, les fruits</w:t>
      </w:r>
      <w:r w:rsidR="00252611" w:rsidRPr="008975E9">
        <w:t>,</w:t>
      </w:r>
      <w:r w:rsidR="003127F0" w:rsidRPr="008975E9">
        <w:t xml:space="preserve"> légumes</w:t>
      </w:r>
      <w:r w:rsidR="00252611" w:rsidRPr="008975E9">
        <w:t xml:space="preserve"> et légumineuses</w:t>
      </w:r>
      <w:r w:rsidR="003127F0" w:rsidRPr="008975E9">
        <w:t xml:space="preserve"> ne comptent qu’au-dessus d’un seuil de 40%.</w:t>
      </w:r>
    </w:p>
    <w:p w14:paraId="24CEB5FB" w14:textId="54CD0FCF" w:rsidR="00E75C07" w:rsidRPr="008975E9" w:rsidRDefault="00E75C07" w:rsidP="00AD727F">
      <w:pPr>
        <w:spacing w:before="120" w:after="120" w:line="264" w:lineRule="auto"/>
        <w:jc w:val="both"/>
        <w:rPr>
          <w:rFonts w:cstheme="minorHAnsi"/>
          <w:b/>
        </w:rPr>
      </w:pPr>
      <w:r w:rsidRPr="008975E9">
        <w:rPr>
          <w:rFonts w:cstheme="minorHAnsi"/>
          <w:b/>
        </w:rPr>
        <w:t>Les jus concentrés peuvent être pris en compte dans le calcul, dans le cas exclusif où ils entrent dans la composition de jus 100%.</w:t>
      </w:r>
    </w:p>
    <w:p w14:paraId="1D2F625F" w14:textId="632C169F" w:rsidR="003740AF" w:rsidRPr="008975E9" w:rsidRDefault="00E75C07" w:rsidP="00AD727F">
      <w:pPr>
        <w:spacing w:before="120" w:after="120" w:line="264" w:lineRule="auto"/>
        <w:jc w:val="both"/>
        <w:rPr>
          <w:rFonts w:cstheme="minorHAnsi"/>
        </w:rPr>
      </w:pPr>
      <w:r w:rsidRPr="008975E9">
        <w:rPr>
          <w:rFonts w:cstheme="minorHAnsi"/>
          <w:b/>
        </w:rPr>
        <w:t>En revanche, l</w:t>
      </w:r>
      <w:r w:rsidR="003740AF" w:rsidRPr="008975E9">
        <w:rPr>
          <w:rFonts w:cstheme="minorHAnsi"/>
          <w:b/>
        </w:rPr>
        <w:t>es fruits et les légumes qui sont soumis à un traitement ultérieur (par exemple sucres concentrés de jus de fruits, poudres</w:t>
      </w:r>
      <w:r w:rsidR="00B9470D" w:rsidRPr="008975E9">
        <w:rPr>
          <w:rFonts w:cstheme="minorHAnsi"/>
          <w:b/>
        </w:rPr>
        <w:t>, fruits confits, fruits sous forme de stick</w:t>
      </w:r>
      <w:r w:rsidR="00A1775E" w:rsidRPr="008975E9">
        <w:rPr>
          <w:rFonts w:cstheme="minorHAnsi"/>
          <w:b/>
        </w:rPr>
        <w:t xml:space="preserve">, </w:t>
      </w:r>
      <w:r w:rsidR="00A1775E" w:rsidRPr="008975E9">
        <w:rPr>
          <w:rFonts w:eastAsia="Times New Roman" w:cstheme="minorHAnsi"/>
          <w:b/>
          <w:lang w:eastAsia="fr-FR"/>
        </w:rPr>
        <w:t>farine conduisant à une perte en eau</w:t>
      </w:r>
      <w:r w:rsidR="003740AF" w:rsidRPr="008975E9">
        <w:rPr>
          <w:rFonts w:cstheme="minorHAnsi"/>
          <w:b/>
        </w:rPr>
        <w:t xml:space="preserve">) </w:t>
      </w:r>
      <w:r w:rsidR="003740AF" w:rsidRPr="008975E9">
        <w:rPr>
          <w:rFonts w:cstheme="minorHAnsi"/>
          <w:b/>
          <w:u w:val="single"/>
        </w:rPr>
        <w:t>ne comptent pas</w:t>
      </w:r>
      <w:r w:rsidR="003740AF" w:rsidRPr="008975E9">
        <w:rPr>
          <w:rFonts w:cstheme="minorHAnsi"/>
        </w:rPr>
        <w:t>.</w:t>
      </w:r>
      <w:r w:rsidR="0068142F" w:rsidRPr="008975E9">
        <w:rPr>
          <w:rFonts w:cstheme="minorHAnsi"/>
        </w:rPr>
        <w:t xml:space="preserve"> </w:t>
      </w:r>
    </w:p>
    <w:p w14:paraId="28B9A72C" w14:textId="77777777" w:rsidR="00F326A8" w:rsidRDefault="00F326A8" w:rsidP="00AD727F">
      <w:pPr>
        <w:spacing w:before="120" w:after="120" w:line="264" w:lineRule="auto"/>
        <w:jc w:val="both"/>
        <w:rPr>
          <w:rFonts w:cstheme="minorHAnsi"/>
        </w:rPr>
      </w:pPr>
    </w:p>
    <w:p w14:paraId="3DDD9BF9" w14:textId="4A5546F6" w:rsidR="003740AF" w:rsidRPr="00C623E0" w:rsidRDefault="00F326A8" w:rsidP="00AD727F">
      <w:pPr>
        <w:pStyle w:val="Paragraphedeliste"/>
        <w:numPr>
          <w:ilvl w:val="0"/>
          <w:numId w:val="47"/>
        </w:numPr>
        <w:spacing w:before="120" w:after="120" w:line="264" w:lineRule="auto"/>
        <w:contextualSpacing w:val="0"/>
        <w:jc w:val="both"/>
        <w:rPr>
          <w:rFonts w:cstheme="minorHAnsi"/>
          <w:b/>
          <w:u w:val="single"/>
        </w:rPr>
      </w:pPr>
      <w:r w:rsidRPr="00C623E0">
        <w:rPr>
          <w:rFonts w:cstheme="minorHAnsi"/>
          <w:b/>
          <w:u w:val="single"/>
        </w:rPr>
        <w:t>Modalités de c</w:t>
      </w:r>
      <w:r w:rsidR="003740AF" w:rsidRPr="00C623E0">
        <w:rPr>
          <w:rFonts w:cstheme="minorHAnsi"/>
          <w:b/>
          <w:u w:val="single"/>
        </w:rPr>
        <w:t>alcul dans le cas de fruits, légumes et légumineuses transformés</w:t>
      </w:r>
    </w:p>
    <w:p w14:paraId="79B5618A" w14:textId="77777777" w:rsidR="003740AF" w:rsidRPr="0080399F" w:rsidRDefault="003740AF" w:rsidP="00AD727F">
      <w:pPr>
        <w:spacing w:before="120" w:after="120" w:line="264" w:lineRule="auto"/>
        <w:rPr>
          <w:rFonts w:cstheme="minorHAnsi"/>
        </w:rPr>
      </w:pPr>
      <w:r w:rsidRPr="0080399F">
        <w:rPr>
          <w:rFonts w:cstheme="minorHAnsi"/>
        </w:rPr>
        <w:t>Des travaux préalables montrent que:</w:t>
      </w:r>
    </w:p>
    <w:p w14:paraId="3E6BF347" w14:textId="77777777" w:rsidR="003740AF" w:rsidRPr="0080399F" w:rsidRDefault="003740AF" w:rsidP="00AD727F">
      <w:pPr>
        <w:spacing w:after="0" w:line="264" w:lineRule="auto"/>
        <w:rPr>
          <w:rFonts w:cstheme="minorHAnsi"/>
        </w:rPr>
      </w:pPr>
      <w:r w:rsidRPr="0080399F">
        <w:rPr>
          <w:rFonts w:cstheme="minorHAnsi"/>
        </w:rPr>
        <w:t>• 15-20g de fruits secs et 25-30g de fruits prêts à consommer (semi-hydratés) équivalent à 80g de fruits frais.</w:t>
      </w:r>
    </w:p>
    <w:p w14:paraId="4E60C648" w14:textId="77777777" w:rsidR="003740AF" w:rsidRPr="0080399F" w:rsidRDefault="003740AF" w:rsidP="00AD727F">
      <w:pPr>
        <w:spacing w:after="0" w:line="264" w:lineRule="auto"/>
        <w:rPr>
          <w:rFonts w:cstheme="minorHAnsi"/>
        </w:rPr>
      </w:pPr>
      <w:r w:rsidRPr="0080399F">
        <w:rPr>
          <w:rFonts w:cstheme="minorHAnsi"/>
        </w:rPr>
        <w:t>• 40 g de légumineuses séchées équivalent à 80 g de légumineuses fraîches.</w:t>
      </w:r>
    </w:p>
    <w:p w14:paraId="71A389AD" w14:textId="1A09AE5F" w:rsidR="003740AF" w:rsidRPr="0080399F" w:rsidRDefault="003740AF" w:rsidP="00AD727F">
      <w:pPr>
        <w:spacing w:after="0" w:line="264" w:lineRule="auto"/>
        <w:rPr>
          <w:rFonts w:cstheme="minorHAnsi"/>
        </w:rPr>
      </w:pPr>
      <w:r w:rsidRPr="0080399F">
        <w:rPr>
          <w:rFonts w:cstheme="minorHAnsi"/>
        </w:rPr>
        <w:t xml:space="preserve">• 20 g de </w:t>
      </w:r>
      <w:r w:rsidR="00383DA3">
        <w:rPr>
          <w:rFonts w:cstheme="minorHAnsi"/>
        </w:rPr>
        <w:t>concentré</w:t>
      </w:r>
      <w:r w:rsidR="00383DA3" w:rsidRPr="0080399F">
        <w:rPr>
          <w:rFonts w:cstheme="minorHAnsi"/>
        </w:rPr>
        <w:t xml:space="preserve"> </w:t>
      </w:r>
      <w:r w:rsidRPr="0080399F">
        <w:rPr>
          <w:rFonts w:cstheme="minorHAnsi"/>
        </w:rPr>
        <w:t>de tomate et 25 g de ketchup de tomate sont équivalent à 80 g de tomate fraîche.</w:t>
      </w:r>
    </w:p>
    <w:p w14:paraId="69C4874C" w14:textId="620BE3C0" w:rsidR="003740AF" w:rsidRPr="0080399F" w:rsidRDefault="003740AF" w:rsidP="00AD727F">
      <w:pPr>
        <w:spacing w:before="120" w:after="120" w:line="264" w:lineRule="auto"/>
        <w:jc w:val="both"/>
        <w:rPr>
          <w:rFonts w:cstheme="minorHAnsi"/>
        </w:rPr>
      </w:pPr>
      <w:r w:rsidRPr="0080399F">
        <w:rPr>
          <w:rFonts w:cstheme="minorHAnsi"/>
        </w:rPr>
        <w:t>Ainsi, pour calculer le score nutritionnel, la quantité de fruits ou de légumes/lé</w:t>
      </w:r>
      <w:r w:rsidR="00F63935">
        <w:rPr>
          <w:rFonts w:cstheme="minorHAnsi"/>
        </w:rPr>
        <w:t xml:space="preserve">gumineuses séchés ou </w:t>
      </w:r>
      <w:r w:rsidR="00893397">
        <w:rPr>
          <w:rFonts w:cstheme="minorHAnsi"/>
        </w:rPr>
        <w:t>de concentré de légumes</w:t>
      </w:r>
      <w:r w:rsidR="00F63935">
        <w:rPr>
          <w:rFonts w:cstheme="minorHAnsi"/>
        </w:rPr>
        <w:t xml:space="preserve"> </w:t>
      </w:r>
      <w:r w:rsidRPr="0080399F">
        <w:rPr>
          <w:rFonts w:cstheme="minorHAnsi"/>
        </w:rPr>
        <w:t>présents dans un aliment devrait être multipliée par un facteur standard lors du calcul du montant pour 100 g d'un produit. Cependant, cette procédure pourrait entraîner des résultats anormaux. Par exemple, si la quantité de fruits secs dans une «barre de fruits et de céréales» devait être multipliée par 2, une barre pesant 75 g et contenant 50 g de fruits secs semblerait avoir une teneur en fruits de 100/75 = 133%, bien qu'il y ait 25g de constituants non-fruits.</w:t>
      </w:r>
    </w:p>
    <w:p w14:paraId="338766F2" w14:textId="21117275" w:rsidR="003740AF" w:rsidRPr="0080399F" w:rsidRDefault="003740AF" w:rsidP="00AD727F">
      <w:pPr>
        <w:spacing w:before="120" w:after="120" w:line="264" w:lineRule="auto"/>
        <w:jc w:val="both"/>
        <w:rPr>
          <w:rFonts w:cstheme="minorHAnsi"/>
        </w:rPr>
      </w:pPr>
      <w:r w:rsidRPr="0080399F">
        <w:rPr>
          <w:rFonts w:cstheme="minorHAnsi"/>
        </w:rPr>
        <w:t xml:space="preserve">C’est pourquoi il est convenu de multiplier la quantité de fruits ou de légumes/légumineuses séchés ou </w:t>
      </w:r>
      <w:r w:rsidR="00383DA3">
        <w:rPr>
          <w:rFonts w:cstheme="minorHAnsi"/>
        </w:rPr>
        <w:t>de concentré de légumes</w:t>
      </w:r>
      <w:r w:rsidRPr="0080399F">
        <w:rPr>
          <w:rFonts w:cstheme="minorHAnsi"/>
        </w:rPr>
        <w:t xml:space="preserve"> par une valeur convenue et de diviser par le poids des constituants non-fruits / légumes plus ceux des fruits ou des légumes multipliés par la valeur convenue. Un multiplicateur de 2 est considéré comme optimal.</w:t>
      </w:r>
    </w:p>
    <w:p w14:paraId="07FD3343" w14:textId="25C86D91" w:rsidR="003740AF" w:rsidRPr="0080399F" w:rsidRDefault="003740AF" w:rsidP="00AD727F">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rPr>
      </w:pPr>
      <w:r w:rsidRPr="0080399F">
        <w:rPr>
          <w:rFonts w:cstheme="minorHAnsi"/>
        </w:rPr>
        <w:t xml:space="preserve">Par conséquent, afin de ne pas surestimer leur importance pour une alimentation saine, le poids des fruits et légumes/légumineuses secs </w:t>
      </w:r>
      <w:r w:rsidR="00A1775E">
        <w:rPr>
          <w:rFonts w:cstheme="minorHAnsi"/>
        </w:rPr>
        <w:t xml:space="preserve">ou concentrés </w:t>
      </w:r>
      <w:r w:rsidRPr="0080399F">
        <w:rPr>
          <w:rFonts w:cstheme="minorHAnsi"/>
        </w:rPr>
        <w:t xml:space="preserve">doit être </w:t>
      </w:r>
      <w:r w:rsidRPr="00C623E0">
        <w:rPr>
          <w:rFonts w:cstheme="minorHAnsi"/>
          <w:b/>
        </w:rPr>
        <w:t>multiplié par 2</w:t>
      </w:r>
      <w:r w:rsidRPr="0080399F">
        <w:rPr>
          <w:rFonts w:cstheme="minorHAnsi"/>
        </w:rPr>
        <w:t xml:space="preserve"> pour calculer la quantité de fruits</w:t>
      </w:r>
      <w:r w:rsidR="00CF1810">
        <w:rPr>
          <w:rFonts w:cstheme="minorHAnsi"/>
        </w:rPr>
        <w:t xml:space="preserve"> et de légumes/légumineuses </w:t>
      </w:r>
      <w:r w:rsidRPr="0080399F">
        <w:rPr>
          <w:rFonts w:cstheme="minorHAnsi"/>
        </w:rPr>
        <w:t>dans 100 g de nourriture.</w:t>
      </w:r>
    </w:p>
    <w:p w14:paraId="0F13D184" w14:textId="77777777" w:rsidR="00F47D9D" w:rsidRDefault="00F47D9D" w:rsidP="00AD727F">
      <w:pPr>
        <w:spacing w:before="120" w:after="120" w:line="264" w:lineRule="auto"/>
        <w:rPr>
          <w:rFonts w:cstheme="minorHAnsi"/>
          <w:i/>
        </w:rPr>
      </w:pPr>
    </w:p>
    <w:p w14:paraId="398320C4" w14:textId="1728B0D0" w:rsidR="003740AF" w:rsidRPr="00C623E0" w:rsidRDefault="003740AF" w:rsidP="00AD727F">
      <w:pPr>
        <w:spacing w:before="120" w:after="120" w:line="264" w:lineRule="auto"/>
        <w:rPr>
          <w:rFonts w:cstheme="minorHAnsi"/>
          <w:i/>
        </w:rPr>
      </w:pPr>
      <w:r w:rsidRPr="00C623E0">
        <w:rPr>
          <w:rFonts w:cstheme="minorHAnsi"/>
          <w:i/>
        </w:rPr>
        <w:lastRenderedPageBreak/>
        <w:t>Dans l'exemple ci-dessus, en utilisant un multiplicateur de 2, la teneur en fruits de la barre des fruits et des céréales serait:</w:t>
      </w:r>
      <w:r w:rsidRPr="00C623E0">
        <w:rPr>
          <w:rFonts w:cstheme="minorHAnsi"/>
          <w:i/>
        </w:rPr>
        <w:br/>
        <w:t xml:space="preserve">(50 x 2) / (25 + (50 x 2)) </w:t>
      </w:r>
      <w:r w:rsidR="005E6E21">
        <w:rPr>
          <w:rFonts w:cstheme="minorHAnsi"/>
          <w:i/>
        </w:rPr>
        <w:t>=</w:t>
      </w:r>
      <w:r w:rsidRPr="00C623E0">
        <w:rPr>
          <w:rFonts w:cstheme="minorHAnsi"/>
          <w:i/>
        </w:rPr>
        <w:t xml:space="preserve"> 100/125 = 80%.</w:t>
      </w:r>
      <w:r w:rsidRPr="00C623E0">
        <w:rPr>
          <w:rFonts w:cstheme="minorHAnsi"/>
          <w:i/>
        </w:rPr>
        <w:br/>
      </w:r>
    </w:p>
    <w:p w14:paraId="7546CEBC" w14:textId="225A1A23" w:rsidR="003D3AD9" w:rsidRPr="008975E9" w:rsidRDefault="003D3AD9" w:rsidP="00AD727F">
      <w:pPr>
        <w:spacing w:before="120" w:after="120" w:line="264" w:lineRule="auto"/>
        <w:jc w:val="both"/>
        <w:rPr>
          <w:rFonts w:cstheme="minorHAnsi"/>
        </w:rPr>
      </w:pPr>
      <w:r w:rsidRPr="008975E9">
        <w:rPr>
          <w:rFonts w:eastAsia="Times New Roman" w:cstheme="minorHAnsi"/>
          <w:lang w:eastAsia="fr-FR"/>
        </w:rPr>
        <w:t xml:space="preserve">Le facteur 2 s’applique quel que soit le facteur de concentration. Il n’est pas possible d’utiliser le facteur de reconstitution selon la directive 2012/122/EC. Par ailleurs, même si dans la liste des ingrédients, le grammage ou le pourcentage de </w:t>
      </w:r>
      <w:r w:rsidR="00050057" w:rsidRPr="008975E9">
        <w:rPr>
          <w:rFonts w:cstheme="minorHAnsi"/>
        </w:rPr>
        <w:t xml:space="preserve">fruits et légumes/légumineuses </w:t>
      </w:r>
      <w:r w:rsidRPr="008975E9">
        <w:rPr>
          <w:rFonts w:eastAsia="Times New Roman" w:cstheme="minorHAnsi"/>
          <w:lang w:eastAsia="fr-FR"/>
        </w:rPr>
        <w:t>est indiqué une fois reconstitué selon la directive 2012/122/EC, le calcul du score doit se faire sur la base du produit concentré (avant reconstitution) en appliquant le facteur 2.</w:t>
      </w:r>
    </w:p>
    <w:p w14:paraId="14A30A58" w14:textId="589BAD5D" w:rsidR="003740AF" w:rsidRPr="008975E9" w:rsidRDefault="003740AF" w:rsidP="00AD727F">
      <w:pPr>
        <w:spacing w:before="120" w:after="120" w:line="264" w:lineRule="auto"/>
        <w:jc w:val="both"/>
        <w:rPr>
          <w:rFonts w:cstheme="minorHAnsi"/>
        </w:rPr>
      </w:pPr>
      <w:r w:rsidRPr="008975E9">
        <w:rPr>
          <w:rFonts w:cstheme="minorHAnsi"/>
        </w:rPr>
        <w:t>Le multiplicateur de 2 ne doit être appliqué qu’aux concentrés préparés comme le concentré de tomate</w:t>
      </w:r>
      <w:r w:rsidR="00050057" w:rsidRPr="008975E9">
        <w:rPr>
          <w:rFonts w:cstheme="minorHAnsi"/>
        </w:rPr>
        <w:t xml:space="preserve"> par exemple</w:t>
      </w:r>
      <w:r w:rsidRPr="008975E9">
        <w:rPr>
          <w:rFonts w:cstheme="minorHAnsi"/>
        </w:rPr>
        <w:t>.</w:t>
      </w:r>
      <w:r w:rsidR="00755BE9" w:rsidRPr="008975E9">
        <w:rPr>
          <w:rFonts w:cstheme="minorHAnsi"/>
        </w:rPr>
        <w:t xml:space="preserve"> P</w:t>
      </w:r>
      <w:r w:rsidR="00050057" w:rsidRPr="008975E9">
        <w:rPr>
          <w:rFonts w:cstheme="minorHAnsi"/>
        </w:rPr>
        <w:t xml:space="preserve">our un concentré </w:t>
      </w:r>
      <w:r w:rsidR="00755BE9" w:rsidRPr="008975E9">
        <w:rPr>
          <w:rFonts w:cstheme="minorHAnsi"/>
        </w:rPr>
        <w:t>triple, le même multiplicateur 2 est appliqué.</w:t>
      </w:r>
    </w:p>
    <w:p w14:paraId="5C38DA88" w14:textId="77777777" w:rsidR="00AD727F" w:rsidRPr="00050057" w:rsidRDefault="00AD727F" w:rsidP="00AD727F">
      <w:pPr>
        <w:spacing w:before="120" w:after="120" w:line="264" w:lineRule="auto"/>
        <w:jc w:val="both"/>
        <w:rPr>
          <w:rFonts w:cstheme="minorHAnsi"/>
          <w:color w:val="548DD4" w:themeColor="text2" w:themeTint="99"/>
        </w:rPr>
      </w:pPr>
    </w:p>
    <w:p w14:paraId="44EF6C6F" w14:textId="17E93DEB" w:rsidR="00B9470D" w:rsidRDefault="00B12816" w:rsidP="00AD727F">
      <w:pPr>
        <w:spacing w:before="120" w:after="120" w:line="264" w:lineRule="auto"/>
        <w:rPr>
          <w:rFonts w:cstheme="minorHAnsi"/>
        </w:rPr>
      </w:pPr>
      <w:r>
        <w:rPr>
          <w:noProof/>
          <w:lang w:eastAsia="fr-FR"/>
        </w:rPr>
        <w:drawing>
          <wp:inline distT="0" distB="0" distL="0" distR="0" wp14:anchorId="58D869E3" wp14:editId="0163100C">
            <wp:extent cx="333375" cy="333375"/>
            <wp:effectExtent l="0" t="0" r="9525" b="9525"/>
            <wp:docPr id="7" name="Image 7"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rPr>
          <w:rFonts w:cstheme="minorHAnsi"/>
          <w:color w:val="4F81BD" w:themeColor="accent1"/>
        </w:rPr>
        <w:t xml:space="preserve"> </w:t>
      </w:r>
      <w:r w:rsidR="00B9470D" w:rsidRPr="00CC50A9">
        <w:rPr>
          <w:rFonts w:cstheme="minorHAnsi"/>
          <w:b/>
        </w:rPr>
        <w:t>Précisions</w:t>
      </w:r>
      <w:r w:rsidR="00B9470D">
        <w:rPr>
          <w:rFonts w:cstheme="minorHAnsi"/>
        </w:rPr>
        <w:t xml:space="preserve"> : </w:t>
      </w:r>
    </w:p>
    <w:p w14:paraId="18657852" w14:textId="421BC1F4" w:rsidR="00B12816" w:rsidRDefault="00B12816" w:rsidP="00AD727F">
      <w:pPr>
        <w:pStyle w:val="Paragraphedeliste"/>
        <w:numPr>
          <w:ilvl w:val="0"/>
          <w:numId w:val="22"/>
        </w:numPr>
        <w:spacing w:after="0" w:line="264" w:lineRule="auto"/>
        <w:ind w:left="714" w:hanging="357"/>
        <w:contextualSpacing w:val="0"/>
        <w:jc w:val="both"/>
        <w:rPr>
          <w:rFonts w:cstheme="minorHAnsi"/>
        </w:rPr>
      </w:pPr>
      <w:r w:rsidRPr="0080399F">
        <w:rPr>
          <w:rFonts w:cstheme="minorHAnsi"/>
        </w:rPr>
        <w:t xml:space="preserve">La </w:t>
      </w:r>
      <w:r w:rsidRPr="00CC50A9">
        <w:rPr>
          <w:rFonts w:cstheme="minorHAnsi"/>
          <w:b/>
        </w:rPr>
        <w:t>mise en purée</w:t>
      </w:r>
      <w:r w:rsidRPr="0080399F">
        <w:rPr>
          <w:rFonts w:cstheme="minorHAnsi"/>
        </w:rPr>
        <w:t xml:space="preserve"> (par exemple, lors de la fabrication de smoothies de fruits) ne comporte souvent aucune concentration du produit</w:t>
      </w:r>
      <w:r>
        <w:rPr>
          <w:rFonts w:cstheme="minorHAnsi"/>
        </w:rPr>
        <w:t>.</w:t>
      </w:r>
    </w:p>
    <w:p w14:paraId="4DD0878B" w14:textId="4B34D210" w:rsidR="003740AF" w:rsidRDefault="00007ED3" w:rsidP="00AD727F">
      <w:pPr>
        <w:pStyle w:val="Paragraphedeliste"/>
        <w:numPr>
          <w:ilvl w:val="0"/>
          <w:numId w:val="22"/>
        </w:numPr>
        <w:spacing w:after="0" w:line="264" w:lineRule="auto"/>
        <w:ind w:left="714" w:hanging="357"/>
        <w:contextualSpacing w:val="0"/>
        <w:jc w:val="both"/>
        <w:rPr>
          <w:rFonts w:cstheme="minorHAnsi"/>
        </w:rPr>
      </w:pPr>
      <w:r w:rsidRPr="00B9470D">
        <w:rPr>
          <w:rFonts w:cstheme="minorHAnsi"/>
        </w:rPr>
        <w:t xml:space="preserve">Les </w:t>
      </w:r>
      <w:r w:rsidRPr="00B9470D">
        <w:rPr>
          <w:rFonts w:cstheme="minorHAnsi"/>
          <w:b/>
        </w:rPr>
        <w:t>aliments torréfiés</w:t>
      </w:r>
      <w:r w:rsidRPr="00B9470D">
        <w:rPr>
          <w:rFonts w:cstheme="minorHAnsi"/>
        </w:rPr>
        <w:t xml:space="preserve"> (noisettes, amandes torréfiées) compte tenu de la faible perte en eau lors de la torréfaction, ne sont pas considérées comme séchés.</w:t>
      </w:r>
    </w:p>
    <w:p w14:paraId="1A60F3E5" w14:textId="791AF9C8" w:rsidR="00F326A8" w:rsidRPr="00644EBB" w:rsidRDefault="00F326A8" w:rsidP="00AD727F">
      <w:pPr>
        <w:pStyle w:val="Paragraphedeliste"/>
        <w:numPr>
          <w:ilvl w:val="0"/>
          <w:numId w:val="22"/>
        </w:numPr>
        <w:spacing w:after="0" w:line="264" w:lineRule="auto"/>
        <w:ind w:left="714" w:hanging="357"/>
        <w:contextualSpacing w:val="0"/>
        <w:jc w:val="both"/>
        <w:rPr>
          <w:rFonts w:cstheme="minorHAnsi"/>
        </w:rPr>
      </w:pPr>
      <w:r w:rsidRPr="00644EBB">
        <w:rPr>
          <w:rFonts w:cstheme="minorHAnsi"/>
        </w:rPr>
        <w:t xml:space="preserve">Les chips de </w:t>
      </w:r>
      <w:r w:rsidR="00CC50A9" w:rsidRPr="00644EBB">
        <w:rPr>
          <w:rFonts w:cstheme="minorHAnsi"/>
        </w:rPr>
        <w:t>fruits ou légumes</w:t>
      </w:r>
      <w:r w:rsidRPr="00644EBB">
        <w:rPr>
          <w:rFonts w:cstheme="minorHAnsi"/>
        </w:rPr>
        <w:t xml:space="preserve"> ne comptent pas, elles sont trop transformées</w:t>
      </w:r>
      <w:r w:rsidR="00050057" w:rsidRPr="00644EBB">
        <w:rPr>
          <w:rFonts w:cstheme="minorHAnsi"/>
        </w:rPr>
        <w:t>.</w:t>
      </w:r>
    </w:p>
    <w:p w14:paraId="2A6D5CCD" w14:textId="1AED72CE" w:rsidR="00B9470D" w:rsidRDefault="00B9470D" w:rsidP="00AD727F">
      <w:pPr>
        <w:pStyle w:val="Paragraphedeliste"/>
        <w:numPr>
          <w:ilvl w:val="0"/>
          <w:numId w:val="22"/>
        </w:numPr>
        <w:spacing w:after="0" w:line="264" w:lineRule="auto"/>
        <w:ind w:left="714" w:hanging="357"/>
        <w:contextualSpacing w:val="0"/>
        <w:jc w:val="both"/>
        <w:rPr>
          <w:rFonts w:cstheme="minorHAnsi"/>
        </w:rPr>
      </w:pPr>
      <w:r>
        <w:rPr>
          <w:rFonts w:cstheme="minorHAnsi"/>
        </w:rPr>
        <w:t xml:space="preserve">Les </w:t>
      </w:r>
      <w:r w:rsidRPr="00B9470D">
        <w:rPr>
          <w:rFonts w:cstheme="minorHAnsi"/>
          <w:b/>
        </w:rPr>
        <w:t>fruits et légumes séchés</w:t>
      </w:r>
      <w:r>
        <w:rPr>
          <w:rFonts w:cstheme="minorHAnsi"/>
        </w:rPr>
        <w:t xml:space="preserve"> tels que les champignons déshydratés</w:t>
      </w:r>
      <w:r w:rsidRPr="00B9470D">
        <w:rPr>
          <w:rFonts w:cstheme="minorHAnsi"/>
        </w:rPr>
        <w:t xml:space="preserve"> sont pris en compte</w:t>
      </w:r>
      <w:r w:rsidR="00050057">
        <w:rPr>
          <w:rFonts w:cstheme="minorHAnsi"/>
        </w:rPr>
        <w:t>.</w:t>
      </w:r>
    </w:p>
    <w:p w14:paraId="71FB4EE5" w14:textId="1A1E5AD0" w:rsidR="00B9470D" w:rsidRDefault="00B9470D" w:rsidP="00AD727F">
      <w:pPr>
        <w:pStyle w:val="Paragraphedeliste"/>
        <w:numPr>
          <w:ilvl w:val="0"/>
          <w:numId w:val="22"/>
        </w:numPr>
        <w:spacing w:after="0" w:line="264" w:lineRule="auto"/>
        <w:ind w:left="714" w:hanging="357"/>
        <w:contextualSpacing w:val="0"/>
        <w:jc w:val="both"/>
        <w:rPr>
          <w:rFonts w:cstheme="minorHAnsi"/>
        </w:rPr>
      </w:pPr>
      <w:r w:rsidRPr="00B9470D">
        <w:rPr>
          <w:rFonts w:cstheme="minorHAnsi"/>
        </w:rPr>
        <w:t xml:space="preserve">En revanche, les </w:t>
      </w:r>
      <w:r w:rsidRPr="00B9470D">
        <w:rPr>
          <w:rFonts w:cstheme="minorHAnsi"/>
          <w:b/>
        </w:rPr>
        <w:t>fruits et légumes lyophilisés</w:t>
      </w:r>
      <w:r w:rsidRPr="00B9470D">
        <w:rPr>
          <w:rFonts w:cstheme="minorHAnsi"/>
        </w:rPr>
        <w:t xml:space="preserve"> ne sont </w:t>
      </w:r>
      <w:r w:rsidRPr="00B9470D">
        <w:rPr>
          <w:rFonts w:cstheme="minorHAnsi"/>
          <w:b/>
          <w:u w:val="single"/>
        </w:rPr>
        <w:t>pas</w:t>
      </w:r>
      <w:r w:rsidRPr="00B9470D">
        <w:rPr>
          <w:rFonts w:cstheme="minorHAnsi"/>
        </w:rPr>
        <w:t xml:space="preserve"> pris en compte.</w:t>
      </w:r>
    </w:p>
    <w:p w14:paraId="2E2025B3" w14:textId="77777777" w:rsidR="00223EAF" w:rsidRPr="00B9470D" w:rsidRDefault="00223EAF" w:rsidP="00AD727F">
      <w:pPr>
        <w:pStyle w:val="Paragraphedeliste"/>
        <w:spacing w:before="120" w:after="120" w:line="264" w:lineRule="auto"/>
        <w:contextualSpacing w:val="0"/>
        <w:rPr>
          <w:rFonts w:cstheme="minorHAnsi"/>
        </w:rPr>
      </w:pPr>
    </w:p>
    <w:p w14:paraId="53ECB477" w14:textId="69F914E5" w:rsidR="003740AF" w:rsidRPr="0080399F" w:rsidRDefault="00B12816" w:rsidP="00AD727F">
      <w:pPr>
        <w:spacing w:before="120" w:after="120" w:line="264" w:lineRule="auto"/>
        <w:rPr>
          <w:rFonts w:cstheme="minorHAnsi"/>
          <w:b/>
          <w:smallCaps/>
          <w:color w:val="4F6228" w:themeColor="accent3" w:themeShade="80"/>
          <w:sz w:val="24"/>
          <w:szCs w:val="24"/>
        </w:rPr>
      </w:pPr>
      <w:r>
        <w:rPr>
          <w:rFonts w:cstheme="minorHAnsi"/>
          <w:b/>
          <w:smallCaps/>
          <w:color w:val="4F6228" w:themeColor="accent3" w:themeShade="80"/>
          <w:sz w:val="24"/>
          <w:szCs w:val="24"/>
        </w:rPr>
        <w:t>3</w:t>
      </w:r>
      <w:r w:rsidR="003740AF" w:rsidRPr="0080399F">
        <w:rPr>
          <w:rFonts w:cstheme="minorHAnsi"/>
          <w:b/>
          <w:smallCaps/>
          <w:color w:val="4F6228" w:themeColor="accent3" w:themeShade="80"/>
          <w:sz w:val="24"/>
          <w:szCs w:val="24"/>
        </w:rPr>
        <w:t>. Calculer le score avant ou après la cuisson</w:t>
      </w:r>
    </w:p>
    <w:p w14:paraId="74CFAC80" w14:textId="64490F50" w:rsidR="003740AF" w:rsidRPr="00B14BEC" w:rsidRDefault="003740AF" w:rsidP="00AD727F">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rPr>
      </w:pPr>
      <w:r w:rsidRPr="0080399F">
        <w:rPr>
          <w:rFonts w:cstheme="minorHAnsi"/>
        </w:rPr>
        <w:t xml:space="preserve">La quantité de fruits, légumes et légumineuses (en g par 100g) dans le produit </w:t>
      </w:r>
      <w:r w:rsidR="00225A9E">
        <w:rPr>
          <w:rFonts w:cstheme="minorHAnsi"/>
        </w:rPr>
        <w:t>peut</w:t>
      </w:r>
      <w:r w:rsidRPr="0080399F">
        <w:rPr>
          <w:rFonts w:cstheme="minorHAnsi"/>
        </w:rPr>
        <w:t xml:space="preserve"> être calculée avant ou après la cuisson. Cependant, lors du calcul de la quantité de fruits légumes et légumineuses dans un aliment composé, tous les ingrédients doivent être dans le même état, soit crus, soit cuits.</w:t>
      </w:r>
    </w:p>
    <w:p w14:paraId="127C6DF1" w14:textId="77777777" w:rsidR="00B12816" w:rsidRDefault="00B12816" w:rsidP="00AD727F">
      <w:pPr>
        <w:spacing w:before="120" w:after="120" w:line="264" w:lineRule="auto"/>
        <w:rPr>
          <w:rFonts w:cstheme="minorHAnsi"/>
          <w:b/>
          <w:u w:val="single"/>
        </w:rPr>
      </w:pPr>
    </w:p>
    <w:p w14:paraId="41F6AF83" w14:textId="77777777" w:rsidR="00223EAF" w:rsidRDefault="00223EAF" w:rsidP="00AD727F">
      <w:pPr>
        <w:spacing w:before="120" w:after="120" w:line="264" w:lineRule="auto"/>
        <w:rPr>
          <w:rFonts w:cstheme="minorHAnsi"/>
          <w:b/>
          <w:u w:val="single"/>
        </w:rPr>
      </w:pPr>
    </w:p>
    <w:p w14:paraId="2FB80B5C" w14:textId="77777777" w:rsidR="00223EAF" w:rsidRDefault="00223EAF" w:rsidP="00AD727F">
      <w:pPr>
        <w:spacing w:before="120" w:after="120" w:line="264" w:lineRule="auto"/>
        <w:rPr>
          <w:rFonts w:cstheme="minorHAnsi"/>
          <w:b/>
          <w:u w:val="single"/>
        </w:rPr>
      </w:pPr>
    </w:p>
    <w:p w14:paraId="42989FF0" w14:textId="77777777" w:rsidR="00223EAF" w:rsidRDefault="00223EAF" w:rsidP="00AD727F">
      <w:pPr>
        <w:spacing w:before="120" w:after="120" w:line="264" w:lineRule="auto"/>
        <w:rPr>
          <w:rFonts w:cstheme="minorHAnsi"/>
          <w:b/>
          <w:u w:val="single"/>
        </w:rPr>
      </w:pPr>
    </w:p>
    <w:p w14:paraId="743C9A05" w14:textId="77777777" w:rsidR="00223EAF" w:rsidRDefault="00223EAF" w:rsidP="00AD727F">
      <w:pPr>
        <w:spacing w:before="120" w:after="120" w:line="264" w:lineRule="auto"/>
        <w:rPr>
          <w:rFonts w:cstheme="minorHAnsi"/>
          <w:b/>
          <w:u w:val="single"/>
        </w:rPr>
      </w:pPr>
    </w:p>
    <w:p w14:paraId="53ED97DE" w14:textId="77777777" w:rsidR="00223EAF" w:rsidRDefault="00223EAF" w:rsidP="00AD727F">
      <w:pPr>
        <w:spacing w:before="120" w:after="120" w:line="264" w:lineRule="auto"/>
        <w:rPr>
          <w:rFonts w:cstheme="minorHAnsi"/>
          <w:b/>
          <w:u w:val="single"/>
        </w:rPr>
      </w:pPr>
    </w:p>
    <w:p w14:paraId="5CE808C5" w14:textId="77777777" w:rsidR="00223EAF" w:rsidRDefault="00223EAF" w:rsidP="00AD727F">
      <w:pPr>
        <w:spacing w:before="120" w:after="120" w:line="264" w:lineRule="auto"/>
        <w:rPr>
          <w:rFonts w:cstheme="minorHAnsi"/>
          <w:b/>
          <w:u w:val="single"/>
        </w:rPr>
      </w:pPr>
    </w:p>
    <w:p w14:paraId="4CA567B3" w14:textId="77777777" w:rsidR="00223EAF" w:rsidRDefault="00223EAF" w:rsidP="00AD727F">
      <w:pPr>
        <w:spacing w:before="120" w:after="120" w:line="264" w:lineRule="auto"/>
        <w:rPr>
          <w:rFonts w:cstheme="minorHAnsi"/>
          <w:b/>
          <w:u w:val="single"/>
        </w:rPr>
      </w:pPr>
    </w:p>
    <w:p w14:paraId="00881AB8" w14:textId="77777777" w:rsidR="00223EAF" w:rsidRDefault="00223EAF" w:rsidP="00AD727F">
      <w:pPr>
        <w:spacing w:before="120" w:after="120" w:line="264" w:lineRule="auto"/>
        <w:rPr>
          <w:rFonts w:cstheme="minorHAnsi"/>
          <w:b/>
          <w:u w:val="single"/>
        </w:rPr>
      </w:pPr>
    </w:p>
    <w:p w14:paraId="7A693060" w14:textId="77777777" w:rsidR="00411BF4" w:rsidRDefault="00411BF4" w:rsidP="00AD727F">
      <w:pPr>
        <w:spacing w:before="120" w:after="120" w:line="264" w:lineRule="auto"/>
        <w:rPr>
          <w:rFonts w:cstheme="minorHAnsi"/>
          <w:b/>
          <w:smallCaps/>
          <w:color w:val="4F6228" w:themeColor="accent3" w:themeShade="80"/>
          <w:sz w:val="24"/>
          <w:szCs w:val="24"/>
        </w:rPr>
      </w:pPr>
    </w:p>
    <w:p w14:paraId="7EEB582B" w14:textId="77777777" w:rsidR="00050057" w:rsidRDefault="00050057" w:rsidP="00AD727F">
      <w:pPr>
        <w:spacing w:before="120" w:after="120" w:line="264" w:lineRule="auto"/>
        <w:rPr>
          <w:rFonts w:cstheme="minorHAnsi"/>
          <w:b/>
          <w:smallCaps/>
          <w:color w:val="4F6228" w:themeColor="accent3" w:themeShade="80"/>
          <w:sz w:val="24"/>
          <w:szCs w:val="24"/>
        </w:rPr>
      </w:pPr>
    </w:p>
    <w:p w14:paraId="726E22CD" w14:textId="77777777" w:rsidR="00B96335" w:rsidRDefault="00B96335" w:rsidP="00AD727F">
      <w:pPr>
        <w:spacing w:before="120" w:after="120" w:line="264" w:lineRule="auto"/>
        <w:rPr>
          <w:rFonts w:cstheme="minorHAnsi"/>
          <w:b/>
          <w:smallCaps/>
          <w:color w:val="4F6228" w:themeColor="accent3" w:themeShade="80"/>
          <w:sz w:val="24"/>
          <w:szCs w:val="24"/>
        </w:rPr>
      </w:pPr>
    </w:p>
    <w:p w14:paraId="0639F5FB" w14:textId="77777777" w:rsidR="00B96335" w:rsidRDefault="00B96335" w:rsidP="00AD727F">
      <w:pPr>
        <w:spacing w:before="120" w:after="120" w:line="264" w:lineRule="auto"/>
        <w:rPr>
          <w:rFonts w:cstheme="minorHAnsi"/>
          <w:b/>
          <w:smallCaps/>
          <w:color w:val="4F6228" w:themeColor="accent3" w:themeShade="80"/>
          <w:sz w:val="24"/>
          <w:szCs w:val="24"/>
        </w:rPr>
      </w:pPr>
    </w:p>
    <w:p w14:paraId="2862DC01" w14:textId="77777777" w:rsidR="003477B9" w:rsidRDefault="003477B9" w:rsidP="00AD727F">
      <w:pPr>
        <w:spacing w:before="120" w:after="120" w:line="264" w:lineRule="auto"/>
        <w:rPr>
          <w:rFonts w:cstheme="minorHAnsi"/>
          <w:b/>
          <w:smallCaps/>
          <w:color w:val="4F6228" w:themeColor="accent3" w:themeShade="80"/>
          <w:sz w:val="24"/>
          <w:szCs w:val="24"/>
        </w:rPr>
      </w:pPr>
    </w:p>
    <w:p w14:paraId="739ECAC8" w14:textId="77777777" w:rsidR="003477B9" w:rsidRDefault="003477B9" w:rsidP="00AD727F">
      <w:pPr>
        <w:spacing w:before="120" w:after="120" w:line="264" w:lineRule="auto"/>
        <w:rPr>
          <w:rFonts w:cstheme="minorHAnsi"/>
          <w:b/>
          <w:smallCaps/>
          <w:color w:val="4F6228" w:themeColor="accent3" w:themeShade="80"/>
          <w:sz w:val="24"/>
          <w:szCs w:val="24"/>
        </w:rPr>
      </w:pPr>
    </w:p>
    <w:p w14:paraId="06C7DC0B" w14:textId="77777777" w:rsidR="00411BF4" w:rsidRDefault="00411BF4" w:rsidP="00AD727F">
      <w:pPr>
        <w:pBdr>
          <w:top w:val="single" w:sz="4" w:space="1" w:color="auto"/>
        </w:pBdr>
        <w:spacing w:before="120" w:after="120" w:line="264" w:lineRule="auto"/>
        <w:jc w:val="center"/>
        <w:rPr>
          <w:rFonts w:cstheme="minorHAnsi"/>
          <w:b/>
          <w:smallCaps/>
          <w:color w:val="000000" w:themeColor="text1"/>
          <w:sz w:val="28"/>
          <w:szCs w:val="24"/>
        </w:rPr>
      </w:pPr>
    </w:p>
    <w:p w14:paraId="2EDE53AA" w14:textId="434CF53E" w:rsidR="003740AF" w:rsidRPr="0080399F" w:rsidRDefault="003740AF" w:rsidP="00AD727F">
      <w:pPr>
        <w:pBdr>
          <w:top w:val="single" w:sz="4" w:space="1" w:color="auto"/>
        </w:pBdr>
        <w:spacing w:before="120" w:after="120" w:line="264" w:lineRule="auto"/>
        <w:jc w:val="center"/>
        <w:rPr>
          <w:rFonts w:cstheme="minorHAnsi"/>
        </w:rPr>
      </w:pPr>
      <w:r w:rsidRPr="00411BF4">
        <w:rPr>
          <w:rFonts w:cstheme="minorHAnsi"/>
          <w:b/>
          <w:smallCaps/>
          <w:color w:val="000000" w:themeColor="text1"/>
          <w:sz w:val="28"/>
          <w:szCs w:val="24"/>
        </w:rPr>
        <w:t>Résumé des recommandations</w:t>
      </w:r>
      <w:r w:rsidRPr="0080399F">
        <w:rPr>
          <w:rFonts w:cstheme="minorHAnsi"/>
          <w:b/>
          <w:smallCaps/>
          <w:color w:val="4F6228" w:themeColor="accent3" w:themeShade="80"/>
          <w:sz w:val="24"/>
          <w:szCs w:val="24"/>
        </w:rPr>
        <w:br/>
      </w:r>
    </w:p>
    <w:p w14:paraId="223C6206" w14:textId="731E0AF6" w:rsidR="003740AF" w:rsidRDefault="003740AF" w:rsidP="00AD727F">
      <w:pPr>
        <w:spacing w:before="120" w:after="120" w:line="264" w:lineRule="auto"/>
        <w:jc w:val="both"/>
        <w:rPr>
          <w:rFonts w:cstheme="minorHAnsi"/>
        </w:rPr>
      </w:pPr>
      <w:r w:rsidRPr="0080399F">
        <w:rPr>
          <w:rFonts w:cstheme="minorHAnsi"/>
        </w:rPr>
        <w:t>L</w:t>
      </w:r>
      <w:r w:rsidR="0069524E">
        <w:rPr>
          <w:rFonts w:cstheme="minorHAnsi"/>
        </w:rPr>
        <w:t>e</w:t>
      </w:r>
      <w:r w:rsidRPr="0080399F">
        <w:rPr>
          <w:rFonts w:cstheme="minorHAnsi"/>
        </w:rPr>
        <w:t xml:space="preserve"> </w:t>
      </w:r>
      <w:r w:rsidR="0069524E" w:rsidRPr="00411BF4">
        <w:rPr>
          <w:rFonts w:cstheme="minorHAnsi"/>
          <w:b/>
        </w:rPr>
        <w:t xml:space="preserve">pourcentage </w:t>
      </w:r>
      <w:r w:rsidRPr="00411BF4">
        <w:rPr>
          <w:rFonts w:cstheme="minorHAnsi"/>
          <w:b/>
        </w:rPr>
        <w:t>de fruits, légumes</w:t>
      </w:r>
      <w:r w:rsidR="008E5C03">
        <w:rPr>
          <w:rFonts w:cstheme="minorHAnsi"/>
          <w:b/>
        </w:rPr>
        <w:t>,</w:t>
      </w:r>
      <w:r w:rsidRPr="00411BF4">
        <w:rPr>
          <w:rFonts w:cstheme="minorHAnsi"/>
          <w:b/>
        </w:rPr>
        <w:t xml:space="preserve"> légumineuses</w:t>
      </w:r>
      <w:r w:rsidR="008E5C03">
        <w:rPr>
          <w:rFonts w:cstheme="minorHAnsi"/>
          <w:b/>
        </w:rPr>
        <w:t>,</w:t>
      </w:r>
      <w:r w:rsidR="0069524E" w:rsidRPr="00411BF4">
        <w:rPr>
          <w:rFonts w:cstheme="minorHAnsi"/>
          <w:b/>
        </w:rPr>
        <w:t xml:space="preserve"> </w:t>
      </w:r>
      <w:r w:rsidRPr="00411BF4">
        <w:rPr>
          <w:rFonts w:cstheme="minorHAnsi"/>
          <w:b/>
        </w:rPr>
        <w:t>fruits à coque</w:t>
      </w:r>
      <w:r w:rsidR="008E5C03" w:rsidRPr="00595EFF">
        <w:rPr>
          <w:rFonts w:cstheme="minorHAnsi"/>
          <w:b/>
          <w:color w:val="548DD4" w:themeColor="text2" w:themeTint="99"/>
        </w:rPr>
        <w:t xml:space="preserve"> et huiles de colza, de noix et d’olive</w:t>
      </w:r>
      <w:r w:rsidRPr="0080399F">
        <w:rPr>
          <w:rFonts w:cstheme="minorHAnsi"/>
        </w:rPr>
        <w:t xml:space="preserve"> dans 100 g de nourriture est calculé comme suit:</w:t>
      </w:r>
    </w:p>
    <w:p w14:paraId="4D12CC00" w14:textId="77777777" w:rsidR="00411BF4" w:rsidRPr="0080399F" w:rsidRDefault="00411BF4" w:rsidP="00AD727F">
      <w:pPr>
        <w:spacing w:before="120" w:after="120" w:line="264" w:lineRule="auto"/>
        <w:jc w:val="both"/>
        <w:rPr>
          <w:rFonts w:cstheme="minorHAnsi"/>
        </w:rPr>
      </w:pPr>
    </w:p>
    <w:p w14:paraId="01893BAD" w14:textId="629765B8" w:rsidR="003740AF" w:rsidRPr="00B96335" w:rsidRDefault="0069524E" w:rsidP="00AD727F">
      <w:pPr>
        <w:spacing w:before="120" w:after="120" w:line="264" w:lineRule="auto"/>
        <w:rPr>
          <w:rFonts w:cstheme="minorHAnsi"/>
          <w:b/>
          <w:color w:val="948A54" w:themeColor="background2" w:themeShade="80"/>
        </w:rPr>
      </w:pPr>
      <w:r w:rsidRPr="00B96335">
        <w:rPr>
          <w:rFonts w:cstheme="minorHAnsi"/>
          <w:b/>
          <w:color w:val="948A54" w:themeColor="background2" w:themeShade="80"/>
        </w:rPr>
        <w:t xml:space="preserve">% </w:t>
      </w:r>
      <w:r w:rsidR="003740AF" w:rsidRPr="00B96335">
        <w:rPr>
          <w:rFonts w:cstheme="minorHAnsi"/>
          <w:b/>
          <w:color w:val="948A54" w:themeColor="background2" w:themeShade="80"/>
        </w:rPr>
        <w:t>de f, lm, ln</w:t>
      </w:r>
      <w:r w:rsidR="00753689">
        <w:rPr>
          <w:rFonts w:cstheme="minorHAnsi"/>
          <w:b/>
          <w:color w:val="948A54" w:themeColor="background2" w:themeShade="80"/>
        </w:rPr>
        <w:t>,</w:t>
      </w:r>
      <w:r w:rsidR="003740AF" w:rsidRPr="00B96335">
        <w:rPr>
          <w:rFonts w:cstheme="minorHAnsi"/>
          <w:b/>
          <w:color w:val="948A54" w:themeColor="background2" w:themeShade="80"/>
        </w:rPr>
        <w:t xml:space="preserve"> </w:t>
      </w:r>
      <w:r w:rsidR="00D5648C" w:rsidRPr="00B96335">
        <w:rPr>
          <w:rFonts w:cstheme="minorHAnsi"/>
          <w:b/>
          <w:color w:val="948A54" w:themeColor="background2" w:themeShade="80"/>
        </w:rPr>
        <w:t>fc</w:t>
      </w:r>
      <w:r w:rsidR="00753689" w:rsidRPr="00595EFF">
        <w:rPr>
          <w:rFonts w:cstheme="minorHAnsi"/>
          <w:b/>
          <w:color w:val="548DD4" w:themeColor="text2" w:themeTint="99"/>
        </w:rPr>
        <w:t xml:space="preserve"> &amp; h</w:t>
      </w:r>
      <w:r w:rsidR="003740AF" w:rsidRPr="00B96335">
        <w:rPr>
          <w:rFonts w:cstheme="minorHAnsi"/>
          <w:b/>
          <w:color w:val="948A54" w:themeColor="background2" w:themeShade="80"/>
        </w:rPr>
        <w:t xml:space="preserve"> dans un produit = </w:t>
      </w:r>
    </w:p>
    <w:p w14:paraId="08C317DE" w14:textId="6526227A" w:rsidR="003740AF" w:rsidRPr="00B96335" w:rsidRDefault="003740AF" w:rsidP="00AD727F">
      <w:pPr>
        <w:spacing w:before="120" w:after="120" w:line="264" w:lineRule="auto"/>
        <w:ind w:left="708" w:firstLine="708"/>
        <w:rPr>
          <w:rFonts w:cstheme="minorHAnsi"/>
          <w:b/>
          <w:color w:val="948A54" w:themeColor="background2" w:themeShade="80"/>
        </w:rPr>
      </w:pPr>
      <w:r w:rsidRPr="00B96335">
        <w:rPr>
          <w:rFonts w:cstheme="minorHAnsi"/>
          <w:b/>
          <w:color w:val="948A54" w:themeColor="background2" w:themeShade="80"/>
        </w:rPr>
        <w:t>(Poids de f, lm, ln</w:t>
      </w:r>
      <w:r w:rsidR="00753689">
        <w:rPr>
          <w:rFonts w:cstheme="minorHAnsi"/>
          <w:b/>
          <w:color w:val="948A54" w:themeColor="background2" w:themeShade="80"/>
        </w:rPr>
        <w:t>,</w:t>
      </w:r>
      <w:r w:rsidRPr="00B96335">
        <w:rPr>
          <w:rFonts w:cstheme="minorHAnsi"/>
          <w:b/>
          <w:color w:val="948A54" w:themeColor="background2" w:themeShade="80"/>
        </w:rPr>
        <w:t xml:space="preserve"> </w:t>
      </w:r>
      <w:r w:rsidR="00D5648C" w:rsidRPr="00B96335">
        <w:rPr>
          <w:rFonts w:cstheme="minorHAnsi"/>
          <w:b/>
          <w:color w:val="948A54" w:themeColor="background2" w:themeShade="80"/>
        </w:rPr>
        <w:t>fc</w:t>
      </w:r>
      <w:r w:rsidR="00753689" w:rsidRPr="00595EFF">
        <w:rPr>
          <w:rFonts w:cstheme="minorHAnsi"/>
          <w:b/>
          <w:color w:val="548DD4" w:themeColor="text2" w:themeTint="99"/>
        </w:rPr>
        <w:t xml:space="preserve"> &amp; h</w:t>
      </w:r>
      <w:r w:rsidRPr="00B96335">
        <w:rPr>
          <w:rFonts w:cstheme="minorHAnsi"/>
          <w:b/>
          <w:color w:val="948A54" w:themeColor="background2" w:themeShade="80"/>
        </w:rPr>
        <w:t>) + (2 x poids de f, lm, ln séchés)</w:t>
      </w:r>
    </w:p>
    <w:p w14:paraId="5C33FA47" w14:textId="156D9500" w:rsidR="00F326A8" w:rsidRPr="00B96335" w:rsidRDefault="003740AF" w:rsidP="00AD727F">
      <w:pPr>
        <w:spacing w:before="120" w:after="120" w:line="264" w:lineRule="auto"/>
        <w:rPr>
          <w:rFonts w:cstheme="minorHAnsi"/>
          <w:b/>
          <w:color w:val="948A54" w:themeColor="background2" w:themeShade="80"/>
        </w:rPr>
      </w:pPr>
      <w:r w:rsidRPr="00B96335">
        <w:rPr>
          <w:rFonts w:cstheme="minorHAnsi"/>
          <w:b/>
          <w:color w:val="948A54" w:themeColor="background2" w:themeShade="80"/>
        </w:rPr>
        <w:t>_________________________________________________________________________________</w:t>
      </w:r>
      <w:r w:rsidR="0069524E" w:rsidRPr="00B96335">
        <w:rPr>
          <w:rFonts w:cstheme="minorHAnsi"/>
          <w:b/>
          <w:color w:val="948A54" w:themeColor="background2" w:themeShade="80"/>
        </w:rPr>
        <w:t xml:space="preserve">  x 100    </w:t>
      </w:r>
      <w:r w:rsidRPr="00B96335">
        <w:rPr>
          <w:rFonts w:cstheme="minorHAnsi"/>
          <w:b/>
          <w:color w:val="948A54" w:themeColor="background2" w:themeShade="80"/>
        </w:rPr>
        <w:t>(Poids de f, lm, ln</w:t>
      </w:r>
      <w:r w:rsidR="00753689">
        <w:rPr>
          <w:rFonts w:cstheme="minorHAnsi"/>
          <w:b/>
          <w:color w:val="948A54" w:themeColor="background2" w:themeShade="80"/>
        </w:rPr>
        <w:t>,</w:t>
      </w:r>
      <w:r w:rsidRPr="00B96335">
        <w:rPr>
          <w:rFonts w:cstheme="minorHAnsi"/>
          <w:b/>
          <w:color w:val="948A54" w:themeColor="background2" w:themeShade="80"/>
        </w:rPr>
        <w:t xml:space="preserve"> </w:t>
      </w:r>
      <w:r w:rsidR="00D5648C" w:rsidRPr="00B96335">
        <w:rPr>
          <w:rFonts w:cstheme="minorHAnsi"/>
          <w:b/>
          <w:color w:val="948A54" w:themeColor="background2" w:themeShade="80"/>
        </w:rPr>
        <w:t>fc</w:t>
      </w:r>
      <w:r w:rsidR="00753689" w:rsidRPr="00595EFF">
        <w:rPr>
          <w:rFonts w:cstheme="minorHAnsi"/>
          <w:b/>
          <w:color w:val="548DD4" w:themeColor="text2" w:themeTint="99"/>
        </w:rPr>
        <w:t xml:space="preserve"> &amp; h</w:t>
      </w:r>
      <w:r w:rsidRPr="00B96335">
        <w:rPr>
          <w:rFonts w:cstheme="minorHAnsi"/>
          <w:b/>
          <w:color w:val="948A54" w:themeColor="background2" w:themeShade="80"/>
        </w:rPr>
        <w:t>) + (2 x poids de f, lm, ln séchés) + (poids des ingrédients non-f, lm, ln</w:t>
      </w:r>
      <w:r w:rsidR="00753689">
        <w:rPr>
          <w:rFonts w:cstheme="minorHAnsi"/>
          <w:b/>
          <w:color w:val="948A54" w:themeColor="background2" w:themeShade="80"/>
        </w:rPr>
        <w:t>,</w:t>
      </w:r>
      <w:r w:rsidRPr="00B96335">
        <w:rPr>
          <w:rFonts w:cstheme="minorHAnsi"/>
          <w:b/>
          <w:color w:val="948A54" w:themeColor="background2" w:themeShade="80"/>
        </w:rPr>
        <w:t xml:space="preserve"> </w:t>
      </w:r>
      <w:r w:rsidR="00D5648C" w:rsidRPr="00B96335">
        <w:rPr>
          <w:rFonts w:cstheme="minorHAnsi"/>
          <w:b/>
          <w:color w:val="948A54" w:themeColor="background2" w:themeShade="80"/>
        </w:rPr>
        <w:t>fc</w:t>
      </w:r>
      <w:r w:rsidR="00753689" w:rsidRPr="00595EFF">
        <w:rPr>
          <w:rFonts w:cstheme="minorHAnsi"/>
          <w:b/>
          <w:color w:val="548DD4" w:themeColor="text2" w:themeTint="99"/>
        </w:rPr>
        <w:t xml:space="preserve"> &amp; h</w:t>
      </w:r>
      <w:r w:rsidRPr="00B96335">
        <w:rPr>
          <w:rFonts w:cstheme="minorHAnsi"/>
          <w:b/>
          <w:color w:val="948A54" w:themeColor="background2" w:themeShade="80"/>
        </w:rPr>
        <w:t>)</w:t>
      </w:r>
    </w:p>
    <w:p w14:paraId="3A0166FF" w14:textId="77777777" w:rsidR="00F326A8" w:rsidRDefault="00F326A8" w:rsidP="00AD727F">
      <w:pPr>
        <w:spacing w:before="120" w:after="120" w:line="264" w:lineRule="auto"/>
        <w:rPr>
          <w:rFonts w:cstheme="minorHAnsi"/>
        </w:rPr>
      </w:pPr>
    </w:p>
    <w:p w14:paraId="3F776615" w14:textId="3866CA5A" w:rsidR="003740AF" w:rsidRPr="00411BF4" w:rsidRDefault="003740AF" w:rsidP="00AD727F">
      <w:pPr>
        <w:spacing w:before="120" w:after="120" w:line="264" w:lineRule="auto"/>
        <w:rPr>
          <w:rFonts w:cstheme="minorHAnsi"/>
          <w:i/>
        </w:rPr>
      </w:pPr>
      <w:r w:rsidRPr="00411BF4">
        <w:rPr>
          <w:rFonts w:cstheme="minorHAnsi"/>
          <w:i/>
        </w:rPr>
        <w:t>f, lm, ln</w:t>
      </w:r>
      <w:r w:rsidR="00753689">
        <w:rPr>
          <w:rFonts w:cstheme="minorHAnsi"/>
          <w:i/>
        </w:rPr>
        <w:t>,</w:t>
      </w:r>
      <w:r w:rsidRPr="00411BF4">
        <w:rPr>
          <w:rFonts w:cstheme="minorHAnsi"/>
          <w:i/>
        </w:rPr>
        <w:t xml:space="preserve"> </w:t>
      </w:r>
      <w:r w:rsidR="00D5648C">
        <w:rPr>
          <w:rFonts w:cstheme="minorHAnsi"/>
          <w:i/>
        </w:rPr>
        <w:t>fc</w:t>
      </w:r>
      <w:r w:rsidR="00753689" w:rsidRPr="00595EFF">
        <w:rPr>
          <w:rFonts w:cstheme="minorHAnsi"/>
          <w:i/>
          <w:color w:val="548DD4" w:themeColor="text2" w:themeTint="99"/>
        </w:rPr>
        <w:t xml:space="preserve"> &amp; h</w:t>
      </w:r>
      <w:r w:rsidRPr="00411BF4">
        <w:rPr>
          <w:rFonts w:cstheme="minorHAnsi"/>
          <w:i/>
        </w:rPr>
        <w:t>: fruits, légumes, légumineuses</w:t>
      </w:r>
      <w:r w:rsidR="00753689">
        <w:rPr>
          <w:rFonts w:cstheme="minorHAnsi"/>
          <w:i/>
        </w:rPr>
        <w:t>,</w:t>
      </w:r>
      <w:r w:rsidRPr="00411BF4">
        <w:rPr>
          <w:rFonts w:cstheme="minorHAnsi"/>
          <w:i/>
        </w:rPr>
        <w:t xml:space="preserve"> fruits à coque</w:t>
      </w:r>
      <w:r w:rsidR="00753689" w:rsidRPr="00595EFF">
        <w:rPr>
          <w:rFonts w:cstheme="minorHAnsi"/>
          <w:i/>
          <w:color w:val="548DD4" w:themeColor="text2" w:themeTint="99"/>
        </w:rPr>
        <w:t xml:space="preserve"> et huiles de colza, de noix et d’olive</w:t>
      </w:r>
      <w:r w:rsidRPr="00411BF4">
        <w:rPr>
          <w:rFonts w:cstheme="minorHAnsi"/>
          <w:i/>
        </w:rPr>
        <w:t>, comprend des jus et des purées;</w:t>
      </w:r>
    </w:p>
    <w:p w14:paraId="56985298" w14:textId="447BC927" w:rsidR="0069524E" w:rsidRDefault="00CF308A" w:rsidP="00AD727F">
      <w:pPr>
        <w:spacing w:before="120" w:after="120" w:line="264" w:lineRule="auto"/>
        <w:rPr>
          <w:rFonts w:cstheme="minorHAnsi"/>
          <w:strike/>
        </w:rPr>
      </w:pPr>
      <w:r>
        <w:rPr>
          <w:rFonts w:cstheme="minorHAnsi"/>
          <w:i/>
        </w:rPr>
        <w:t>f, lm, ln s</w:t>
      </w:r>
      <w:r w:rsidR="003740AF" w:rsidRPr="00411BF4">
        <w:rPr>
          <w:rFonts w:cstheme="minorHAnsi"/>
          <w:i/>
        </w:rPr>
        <w:t>échés : comprend le</w:t>
      </w:r>
      <w:r w:rsidR="00DE56FE" w:rsidRPr="00411BF4">
        <w:rPr>
          <w:rFonts w:cstheme="minorHAnsi"/>
          <w:i/>
        </w:rPr>
        <w:t>s</w:t>
      </w:r>
      <w:r w:rsidR="003740AF" w:rsidRPr="00411BF4">
        <w:rPr>
          <w:rFonts w:cstheme="minorHAnsi"/>
          <w:i/>
        </w:rPr>
        <w:t xml:space="preserve"> concentré</w:t>
      </w:r>
      <w:r w:rsidR="00DE56FE" w:rsidRPr="00411BF4">
        <w:rPr>
          <w:rFonts w:cstheme="minorHAnsi"/>
          <w:i/>
        </w:rPr>
        <w:t>s</w:t>
      </w:r>
      <w:r w:rsidR="003740AF" w:rsidRPr="00411BF4">
        <w:rPr>
          <w:rFonts w:cstheme="minorHAnsi"/>
          <w:i/>
        </w:rPr>
        <w:t xml:space="preserve"> </w:t>
      </w:r>
      <w:r w:rsidR="00DE56FE" w:rsidRPr="00411BF4">
        <w:rPr>
          <w:rFonts w:cstheme="minorHAnsi"/>
          <w:i/>
        </w:rPr>
        <w:t>de légumes</w:t>
      </w:r>
      <w:r w:rsidR="003740AF" w:rsidRPr="0080399F">
        <w:rPr>
          <w:rFonts w:cstheme="minorHAnsi"/>
        </w:rPr>
        <w:br/>
      </w:r>
    </w:p>
    <w:p w14:paraId="65135385" w14:textId="2CA56E95" w:rsidR="003740AF" w:rsidRPr="00411BF4" w:rsidRDefault="0069524E" w:rsidP="00AD727F">
      <w:pPr>
        <w:pStyle w:val="Paragraphedeliste"/>
        <w:numPr>
          <w:ilvl w:val="0"/>
          <w:numId w:val="42"/>
        </w:numPr>
        <w:spacing w:before="120" w:after="120" w:line="264" w:lineRule="auto"/>
        <w:contextualSpacing w:val="0"/>
        <w:rPr>
          <w:rFonts w:cstheme="minorHAnsi"/>
          <w:b/>
          <w:sz w:val="24"/>
        </w:rPr>
      </w:pPr>
      <w:r w:rsidRPr="00411BF4">
        <w:rPr>
          <w:rFonts w:cstheme="minorHAnsi"/>
          <w:b/>
          <w:sz w:val="24"/>
        </w:rPr>
        <w:t>Liste des aliments pris en compte dans le calcul du score</w:t>
      </w:r>
    </w:p>
    <w:p w14:paraId="06FC0270" w14:textId="0E177749" w:rsidR="0069524E" w:rsidRPr="00D92432" w:rsidRDefault="00CF1810" w:rsidP="00AD727F">
      <w:pPr>
        <w:widowControl w:val="0"/>
        <w:spacing w:before="120" w:after="120" w:line="264" w:lineRule="auto"/>
        <w:jc w:val="both"/>
        <w:rPr>
          <w:rFonts w:eastAsia="Arial" w:cstheme="minorHAnsi"/>
          <w:b/>
          <w:u w:val="single"/>
        </w:rPr>
      </w:pPr>
      <w:r>
        <w:rPr>
          <w:rFonts w:eastAsia="Arial" w:cstheme="minorHAnsi"/>
          <w:b/>
          <w:u w:val="single"/>
        </w:rPr>
        <w:t>Les « fruits,</w:t>
      </w:r>
      <w:r w:rsidR="0069524E" w:rsidRPr="00D92432">
        <w:rPr>
          <w:rFonts w:eastAsia="Arial" w:cstheme="minorHAnsi"/>
          <w:b/>
          <w:u w:val="single"/>
        </w:rPr>
        <w:t xml:space="preserve"> légumes, légumineuses » comprennent les produits des familles suivantes :</w:t>
      </w:r>
    </w:p>
    <w:p w14:paraId="41272787" w14:textId="5F2D06AE" w:rsidR="00223EAF" w:rsidRPr="004674A3" w:rsidRDefault="00223EAF" w:rsidP="00AD727F">
      <w:pPr>
        <w:widowControl w:val="0"/>
        <w:spacing w:after="0" w:line="264" w:lineRule="auto"/>
        <w:rPr>
          <w:rFonts w:eastAsia="Arial" w:cstheme="minorHAnsi"/>
          <w:lang w:val="en-US"/>
        </w:rPr>
      </w:pPr>
      <w:r w:rsidRPr="0080399F">
        <w:rPr>
          <w:rFonts w:eastAsia="Arial" w:cstheme="minorHAnsi"/>
          <w:b/>
        </w:rPr>
        <w:t>Fruits</w:t>
      </w:r>
      <w:r w:rsidR="00411BF4">
        <w:rPr>
          <w:rFonts w:eastAsia="Arial" w:cstheme="minorHAnsi"/>
          <w:b/>
        </w:rPr>
        <w:t> :</w:t>
      </w:r>
      <w:r w:rsidRPr="0080399F">
        <w:rPr>
          <w:rFonts w:eastAsia="Arial" w:cstheme="minorHAnsi"/>
          <w:b/>
        </w:rPr>
        <w:t xml:space="preserve"> </w:t>
      </w:r>
    </w:p>
    <w:p w14:paraId="16242D4D" w14:textId="77777777" w:rsidR="00223EAF" w:rsidRDefault="00223EAF" w:rsidP="00AD727F">
      <w:pPr>
        <w:widowControl w:val="0"/>
        <w:numPr>
          <w:ilvl w:val="0"/>
          <w:numId w:val="43"/>
        </w:numPr>
        <w:spacing w:after="0" w:line="264" w:lineRule="auto"/>
        <w:ind w:left="714" w:hanging="357"/>
        <w:rPr>
          <w:rFonts w:eastAsia="Arial" w:cstheme="minorHAnsi"/>
        </w:rPr>
      </w:pPr>
      <w:r w:rsidRPr="004674A3">
        <w:rPr>
          <w:rFonts w:eastAsia="Arial" w:cstheme="minorHAnsi"/>
        </w:rPr>
        <w:t xml:space="preserve">Prunes diverses; </w:t>
      </w:r>
    </w:p>
    <w:p w14:paraId="04EAB2DA" w14:textId="77777777" w:rsidR="00223EAF" w:rsidRPr="004674A3" w:rsidRDefault="00223EAF" w:rsidP="00AD727F">
      <w:pPr>
        <w:widowControl w:val="0"/>
        <w:numPr>
          <w:ilvl w:val="0"/>
          <w:numId w:val="43"/>
        </w:numPr>
        <w:spacing w:after="0" w:line="264" w:lineRule="auto"/>
        <w:ind w:left="714" w:hanging="357"/>
        <w:rPr>
          <w:rFonts w:eastAsia="Arial" w:cstheme="minorHAnsi"/>
        </w:rPr>
      </w:pPr>
      <w:r w:rsidRPr="004674A3">
        <w:rPr>
          <w:rFonts w:eastAsia="Arial" w:cstheme="minorHAnsi"/>
        </w:rPr>
        <w:t>Pommes, poires, coings, nèfles…;</w:t>
      </w:r>
    </w:p>
    <w:p w14:paraId="3ADBFA6F" w14:textId="77777777" w:rsidR="00223EAF" w:rsidRPr="0080399F" w:rsidRDefault="00223EAF" w:rsidP="00AD727F">
      <w:pPr>
        <w:widowControl w:val="0"/>
        <w:numPr>
          <w:ilvl w:val="0"/>
          <w:numId w:val="43"/>
        </w:numPr>
        <w:spacing w:after="0" w:line="264" w:lineRule="auto"/>
        <w:ind w:left="714" w:hanging="357"/>
        <w:rPr>
          <w:rFonts w:eastAsia="Arial" w:cstheme="minorHAnsi"/>
          <w:lang w:val="en-US"/>
        </w:rPr>
      </w:pPr>
      <w:r w:rsidRPr="0080399F">
        <w:rPr>
          <w:rFonts w:eastAsia="Arial" w:cstheme="minorHAnsi"/>
          <w:lang w:val="en-US"/>
        </w:rPr>
        <w:t>Dates, lychees, kaki</w:t>
      </w:r>
    </w:p>
    <w:p w14:paraId="242358BB" w14:textId="77777777" w:rsidR="00223EAF" w:rsidRPr="0080399F" w:rsidRDefault="00223EAF" w:rsidP="00AD727F">
      <w:pPr>
        <w:widowControl w:val="0"/>
        <w:numPr>
          <w:ilvl w:val="0"/>
          <w:numId w:val="43"/>
        </w:numPr>
        <w:spacing w:after="0" w:line="264" w:lineRule="auto"/>
        <w:ind w:left="714" w:hanging="357"/>
        <w:rPr>
          <w:rFonts w:eastAsia="Arial" w:cstheme="minorHAnsi"/>
        </w:rPr>
      </w:pPr>
      <w:r w:rsidRPr="0080399F">
        <w:rPr>
          <w:rFonts w:eastAsia="Arial" w:cstheme="minorHAnsi"/>
        </w:rPr>
        <w:t xml:space="preserve">Baies, raisin, cerises, cassis, fraises, groseilles, mures, canneberges, airelles…); </w:t>
      </w:r>
    </w:p>
    <w:p w14:paraId="7B0FC0B1" w14:textId="77777777" w:rsidR="00223EAF" w:rsidRPr="0080399F" w:rsidRDefault="00223EAF" w:rsidP="00AD727F">
      <w:pPr>
        <w:widowControl w:val="0"/>
        <w:numPr>
          <w:ilvl w:val="0"/>
          <w:numId w:val="43"/>
        </w:numPr>
        <w:spacing w:after="0" w:line="264" w:lineRule="auto"/>
        <w:ind w:left="714" w:hanging="357"/>
        <w:rPr>
          <w:rFonts w:eastAsia="Arial" w:cstheme="minorHAnsi"/>
        </w:rPr>
      </w:pPr>
      <w:r w:rsidRPr="0080399F">
        <w:rPr>
          <w:rFonts w:eastAsia="Arial" w:cstheme="minorHAnsi"/>
        </w:rPr>
        <w:t>Agrumes : citron orange, pamplemousse, kumquat, clémentine…</w:t>
      </w:r>
    </w:p>
    <w:p w14:paraId="26604070" w14:textId="77777777" w:rsidR="00223EAF" w:rsidRDefault="00223EAF" w:rsidP="00AD727F">
      <w:pPr>
        <w:widowControl w:val="0"/>
        <w:numPr>
          <w:ilvl w:val="0"/>
          <w:numId w:val="43"/>
        </w:numPr>
        <w:spacing w:after="0" w:line="264" w:lineRule="auto"/>
        <w:ind w:left="714" w:hanging="357"/>
        <w:rPr>
          <w:rFonts w:eastAsia="Arial" w:cstheme="minorHAnsi"/>
        </w:rPr>
      </w:pPr>
      <w:r w:rsidRPr="0080399F">
        <w:rPr>
          <w:rFonts w:eastAsia="Arial" w:cstheme="minorHAnsi"/>
        </w:rPr>
        <w:t>Banane, kiwi, ananas, melons, figues, mangues, fruits de</w:t>
      </w:r>
      <w:r>
        <w:rPr>
          <w:rFonts w:eastAsia="Arial" w:cstheme="minorHAnsi"/>
        </w:rPr>
        <w:t xml:space="preserve"> l</w:t>
      </w:r>
      <w:r w:rsidRPr="0080399F">
        <w:rPr>
          <w:rFonts w:eastAsia="Arial" w:cstheme="minorHAnsi"/>
        </w:rPr>
        <w:t>a passion, goyave, papaye, grenade, anacordium, carambole, durion, ramboutan, anone, figue de barbarie, sapotille, fruit de l’arbre à pain, tamarillo, tamarin</w:t>
      </w:r>
    </w:p>
    <w:p w14:paraId="5395909F" w14:textId="135C5A4D" w:rsidR="0069524E" w:rsidRPr="0080399F" w:rsidRDefault="0069524E" w:rsidP="00AD727F">
      <w:pPr>
        <w:widowControl w:val="0"/>
        <w:spacing w:after="0" w:line="264" w:lineRule="auto"/>
        <w:rPr>
          <w:rFonts w:eastAsia="Arial" w:cstheme="minorHAnsi"/>
          <w:lang w:val="en-US"/>
        </w:rPr>
      </w:pPr>
      <w:r w:rsidRPr="0080399F">
        <w:rPr>
          <w:rFonts w:eastAsia="Arial" w:cstheme="minorHAnsi"/>
        </w:rPr>
        <w:br/>
      </w:r>
      <w:r w:rsidRPr="0080399F">
        <w:rPr>
          <w:rFonts w:eastAsia="Arial" w:cstheme="minorHAnsi"/>
          <w:b/>
          <w:lang w:val="en-US"/>
        </w:rPr>
        <w:t>Légumes</w:t>
      </w:r>
      <w:r w:rsidRPr="0080399F">
        <w:rPr>
          <w:rFonts w:eastAsia="Arial" w:cstheme="minorHAnsi"/>
          <w:lang w:val="en-US"/>
        </w:rPr>
        <w:t xml:space="preserve"> : </w:t>
      </w:r>
      <w:r w:rsidRPr="0080399F">
        <w:rPr>
          <w:rFonts w:eastAsia="Arial" w:cstheme="minorHAnsi"/>
          <w:lang w:val="en-US"/>
        </w:rPr>
        <w:tab/>
      </w:r>
    </w:p>
    <w:p w14:paraId="2BD9F9C8"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Légumes-feuilles : endives, salades (tous types : laitue, roquette, frisée…), épinards, mâche, pissenlit, ortie, feuille de betterave, oseille… ;</w:t>
      </w:r>
    </w:p>
    <w:p w14:paraId="64503536"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 xml:space="preserve">Crucifères (choux (divers types : fleur, rouge, de Bruxelles, pommé, vert, chinois, cresson, radis, brocolis… ; </w:t>
      </w:r>
    </w:p>
    <w:p w14:paraId="7416445C"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Légumes tige : céleri, fenouil, rhubarbe</w:t>
      </w:r>
      <w:r>
        <w:rPr>
          <w:rFonts w:eastAsia="Arial" w:cstheme="minorHAnsi"/>
        </w:rPr>
        <w:t> ;</w:t>
      </w:r>
      <w:r w:rsidRPr="0080399F">
        <w:rPr>
          <w:rFonts w:eastAsia="Arial" w:cstheme="minorHAnsi"/>
        </w:rPr>
        <w:t xml:space="preserve"> </w:t>
      </w:r>
    </w:p>
    <w:p w14:paraId="15498545"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Asperges, chicorée, artichaut, cœur de palmier, pousse de bambou, taro…</w:t>
      </w:r>
      <w:r>
        <w:rPr>
          <w:rFonts w:eastAsia="Arial" w:cstheme="minorHAnsi"/>
        </w:rPr>
        <w:t> ;</w:t>
      </w:r>
      <w:r w:rsidRPr="0080399F">
        <w:rPr>
          <w:rFonts w:eastAsia="Arial" w:cstheme="minorHAnsi"/>
        </w:rPr>
        <w:t xml:space="preserve"> </w:t>
      </w:r>
    </w:p>
    <w:p w14:paraId="408A67AE"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Oignons, échalotes, poireau</w:t>
      </w:r>
      <w:r>
        <w:rPr>
          <w:rFonts w:eastAsia="Arial" w:cstheme="minorHAnsi"/>
        </w:rPr>
        <w:t>,</w:t>
      </w:r>
      <w:r w:rsidRPr="0080399F">
        <w:rPr>
          <w:rFonts w:eastAsia="Arial" w:cstheme="minorHAnsi"/>
        </w:rPr>
        <w:t xml:space="preserve"> ail, </w:t>
      </w:r>
      <w:r w:rsidRPr="008975E9">
        <w:rPr>
          <w:rFonts w:eastAsia="Arial" w:cstheme="minorHAnsi"/>
        </w:rPr>
        <w:t>ciboulette, persil, autres herbes aromatiques</w:t>
      </w:r>
    </w:p>
    <w:p w14:paraId="18B86038" w14:textId="206DF7E2"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Légumes-racines : carottes, salsifis, céleri, radi</w:t>
      </w:r>
      <w:r w:rsidR="00CF1810">
        <w:rPr>
          <w:rFonts w:eastAsia="Arial" w:cstheme="minorHAnsi"/>
        </w:rPr>
        <w:t>s, panais, betterave, racine de</w:t>
      </w:r>
      <w:r w:rsidRPr="0080399F">
        <w:rPr>
          <w:rFonts w:eastAsia="Arial" w:cstheme="minorHAnsi"/>
        </w:rPr>
        <w:t xml:space="preserve"> chicorée</w:t>
      </w:r>
    </w:p>
    <w:p w14:paraId="74500E4C"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Légumes à fruits : tomate, aubergine, concombre, courgette, poivron, piment, citrouille, diverses courges, banane verte, plantain, avocat, olive</w:t>
      </w:r>
      <w:r>
        <w:rPr>
          <w:rFonts w:eastAsia="Arial" w:cstheme="minorHAnsi"/>
        </w:rPr>
        <w:t>, cornichon ;</w:t>
      </w:r>
    </w:p>
    <w:p w14:paraId="3E415E2A"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lastRenderedPageBreak/>
        <w:t>Légumes à fleurs : fleurs de citrouilles</w:t>
      </w:r>
      <w:r>
        <w:rPr>
          <w:rFonts w:eastAsia="Arial" w:cstheme="minorHAnsi"/>
        </w:rPr>
        <w:t> ;</w:t>
      </w:r>
    </w:p>
    <w:p w14:paraId="6CC6421A"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Légumes à graines germées</w:t>
      </w:r>
      <w:r>
        <w:rPr>
          <w:rFonts w:eastAsia="Arial" w:cstheme="minorHAnsi"/>
        </w:rPr>
        <w:t> :</w:t>
      </w:r>
      <w:r w:rsidRPr="0080399F">
        <w:rPr>
          <w:rFonts w:eastAsia="Arial" w:cstheme="minorHAnsi"/>
        </w:rPr>
        <w:t xml:space="preserve"> petit pois, fèves, maïs doux, germe de soja</w:t>
      </w:r>
      <w:r>
        <w:rPr>
          <w:rFonts w:eastAsia="Arial" w:cstheme="minorHAnsi"/>
        </w:rPr>
        <w:t> ;</w:t>
      </w:r>
    </w:p>
    <w:p w14:paraId="0CE2DF47" w14:textId="77777777" w:rsidR="0069524E" w:rsidRPr="0080399F" w:rsidRDefault="0069524E" w:rsidP="00AD727F">
      <w:pPr>
        <w:widowControl w:val="0"/>
        <w:numPr>
          <w:ilvl w:val="0"/>
          <w:numId w:val="44"/>
        </w:numPr>
        <w:spacing w:after="0" w:line="264" w:lineRule="auto"/>
        <w:ind w:left="714" w:hanging="357"/>
        <w:rPr>
          <w:rFonts w:eastAsia="Arial" w:cstheme="minorHAnsi"/>
          <w:lang w:val="en-US"/>
        </w:rPr>
      </w:pPr>
      <w:r w:rsidRPr="0080399F">
        <w:rPr>
          <w:rFonts w:eastAsia="Arial" w:cstheme="minorHAnsi"/>
          <w:lang w:val="en-US"/>
        </w:rPr>
        <w:t xml:space="preserve">Champignons comestibles; </w:t>
      </w:r>
    </w:p>
    <w:p w14:paraId="6693627F" w14:textId="57942F02" w:rsidR="0069524E" w:rsidRDefault="0069524E" w:rsidP="00AD727F">
      <w:pPr>
        <w:widowControl w:val="0"/>
        <w:numPr>
          <w:ilvl w:val="0"/>
          <w:numId w:val="44"/>
        </w:numPr>
        <w:spacing w:after="0" w:line="264" w:lineRule="auto"/>
        <w:ind w:left="714" w:hanging="357"/>
        <w:rPr>
          <w:rFonts w:eastAsia="Arial" w:cstheme="minorHAnsi"/>
          <w:lang w:val="en-US"/>
        </w:rPr>
      </w:pPr>
      <w:r w:rsidRPr="0080399F">
        <w:rPr>
          <w:rFonts w:eastAsia="Arial" w:cstheme="minorHAnsi"/>
          <w:lang w:val="en-US"/>
        </w:rPr>
        <w:t xml:space="preserve">Algues marines et algues; </w:t>
      </w:r>
    </w:p>
    <w:p w14:paraId="0EBE6E2D" w14:textId="77777777" w:rsidR="00B96335" w:rsidRPr="00411BF4" w:rsidRDefault="00B96335" w:rsidP="00AD727F">
      <w:pPr>
        <w:widowControl w:val="0"/>
        <w:spacing w:before="120" w:after="120" w:line="264" w:lineRule="auto"/>
        <w:ind w:left="720"/>
        <w:rPr>
          <w:rFonts w:eastAsia="Arial" w:cstheme="minorHAnsi"/>
          <w:lang w:val="en-US"/>
        </w:rPr>
      </w:pPr>
    </w:p>
    <w:p w14:paraId="62A7908E" w14:textId="77777777" w:rsidR="00223EAF" w:rsidRPr="0080399F" w:rsidRDefault="00223EAF" w:rsidP="00AD727F">
      <w:pPr>
        <w:widowControl w:val="0"/>
        <w:spacing w:after="0" w:line="264" w:lineRule="auto"/>
        <w:rPr>
          <w:rFonts w:eastAsia="Arial" w:cstheme="minorHAnsi"/>
        </w:rPr>
      </w:pPr>
      <w:r w:rsidRPr="0080399F">
        <w:rPr>
          <w:rFonts w:eastAsia="Arial" w:cstheme="minorHAnsi"/>
          <w:b/>
        </w:rPr>
        <w:t>Légumineuses :</w:t>
      </w:r>
      <w:r w:rsidRPr="0080399F">
        <w:rPr>
          <w:rFonts w:eastAsia="Arial" w:cstheme="minorHAnsi"/>
        </w:rPr>
        <w:t xml:space="preserve"> </w:t>
      </w:r>
    </w:p>
    <w:p w14:paraId="51617060" w14:textId="77777777" w:rsidR="00223EAF" w:rsidRPr="0080399F" w:rsidRDefault="00223EAF" w:rsidP="00AD727F">
      <w:pPr>
        <w:widowControl w:val="0"/>
        <w:numPr>
          <w:ilvl w:val="0"/>
          <w:numId w:val="45"/>
        </w:numPr>
        <w:spacing w:after="0" w:line="264" w:lineRule="auto"/>
        <w:ind w:left="714" w:hanging="357"/>
        <w:rPr>
          <w:rFonts w:eastAsia="Arial" w:cstheme="minorHAnsi"/>
        </w:rPr>
      </w:pPr>
      <w:r w:rsidRPr="0080399F">
        <w:rPr>
          <w:rFonts w:eastAsia="Arial" w:cstheme="minorHAnsi"/>
        </w:rPr>
        <w:t>Pois (divers types : pois chiche, petit pois, pois cajan…),</w:t>
      </w:r>
    </w:p>
    <w:p w14:paraId="2220F615" w14:textId="77777777" w:rsidR="00223EAF" w:rsidRPr="0080399F" w:rsidRDefault="00223EAF" w:rsidP="00AD727F">
      <w:pPr>
        <w:widowControl w:val="0"/>
        <w:numPr>
          <w:ilvl w:val="0"/>
          <w:numId w:val="45"/>
        </w:numPr>
        <w:spacing w:after="0" w:line="264" w:lineRule="auto"/>
        <w:ind w:left="714" w:hanging="357"/>
        <w:rPr>
          <w:rFonts w:eastAsia="Arial" w:cstheme="minorHAnsi"/>
        </w:rPr>
      </w:pPr>
      <w:r w:rsidRPr="0080399F">
        <w:rPr>
          <w:rFonts w:eastAsia="Arial" w:cstheme="minorHAnsi"/>
        </w:rPr>
        <w:t>Haricots (divers types de Lima, petit rouge,…),</w:t>
      </w:r>
    </w:p>
    <w:p w14:paraId="7580D061" w14:textId="77777777" w:rsidR="00223EAF" w:rsidRDefault="00223EAF" w:rsidP="00AD727F">
      <w:pPr>
        <w:widowControl w:val="0"/>
        <w:numPr>
          <w:ilvl w:val="0"/>
          <w:numId w:val="45"/>
        </w:numPr>
        <w:spacing w:after="0" w:line="264" w:lineRule="auto"/>
        <w:ind w:left="714" w:hanging="357"/>
        <w:rPr>
          <w:rFonts w:eastAsia="Arial" w:cstheme="minorHAnsi"/>
        </w:rPr>
      </w:pPr>
      <w:r w:rsidRPr="0080399F">
        <w:rPr>
          <w:rFonts w:eastAsia="Arial" w:cstheme="minorHAnsi"/>
        </w:rPr>
        <w:t xml:space="preserve">Lentilles (divers types : vertes, jaunes, du Puy…), </w:t>
      </w:r>
    </w:p>
    <w:p w14:paraId="3F368CC3" w14:textId="69C70D00" w:rsidR="0069524E" w:rsidRPr="005E6044" w:rsidRDefault="00223EAF" w:rsidP="00AD727F">
      <w:pPr>
        <w:widowControl w:val="0"/>
        <w:numPr>
          <w:ilvl w:val="0"/>
          <w:numId w:val="45"/>
        </w:numPr>
        <w:spacing w:after="0" w:line="264" w:lineRule="auto"/>
        <w:ind w:left="714" w:hanging="357"/>
        <w:rPr>
          <w:rFonts w:eastAsia="Arial" w:cstheme="minorHAnsi"/>
        </w:rPr>
      </w:pPr>
      <w:r w:rsidRPr="005E6044">
        <w:rPr>
          <w:rFonts w:eastAsia="Arial" w:cstheme="minorHAnsi"/>
        </w:rPr>
        <w:t>Niébé, soja, caroube, fèves…</w:t>
      </w:r>
    </w:p>
    <w:p w14:paraId="5C6ECF62" w14:textId="77777777" w:rsidR="0069524E" w:rsidRPr="0080399F" w:rsidRDefault="0069524E" w:rsidP="00AD727F">
      <w:pPr>
        <w:widowControl w:val="0"/>
        <w:spacing w:before="120" w:after="120" w:line="264" w:lineRule="auto"/>
        <w:ind w:left="720"/>
        <w:rPr>
          <w:rFonts w:eastAsia="Arial" w:cstheme="minorHAnsi"/>
        </w:rPr>
      </w:pPr>
    </w:p>
    <w:p w14:paraId="5E5080D3" w14:textId="2D66617C" w:rsidR="0069524E" w:rsidRPr="00D92432" w:rsidRDefault="0069524E" w:rsidP="00AD727F">
      <w:pPr>
        <w:widowControl w:val="0"/>
        <w:spacing w:before="120" w:after="120" w:line="264" w:lineRule="auto"/>
        <w:rPr>
          <w:rFonts w:eastAsia="Arial" w:cstheme="minorHAnsi"/>
          <w:b/>
          <w:u w:val="single"/>
        </w:rPr>
      </w:pPr>
      <w:r w:rsidRPr="00D92432">
        <w:rPr>
          <w:rFonts w:eastAsia="Arial" w:cstheme="minorHAnsi"/>
          <w:b/>
          <w:u w:val="single"/>
        </w:rPr>
        <w:t>Les fruits à coque comprennent :</w:t>
      </w:r>
    </w:p>
    <w:p w14:paraId="10670477" w14:textId="2C3B2791" w:rsidR="0069524E" w:rsidRDefault="0069524E" w:rsidP="00AD727F">
      <w:pPr>
        <w:widowControl w:val="0"/>
        <w:numPr>
          <w:ilvl w:val="0"/>
          <w:numId w:val="22"/>
        </w:numPr>
        <w:spacing w:before="120" w:after="120" w:line="264" w:lineRule="auto"/>
        <w:rPr>
          <w:rFonts w:eastAsia="Arial" w:cstheme="minorHAnsi"/>
        </w:rPr>
      </w:pPr>
      <w:r w:rsidRPr="0080399F">
        <w:rPr>
          <w:rFonts w:eastAsia="Arial" w:cstheme="minorHAnsi"/>
        </w:rPr>
        <w:t>Noix, noisettes, pistaches, noix de cajou, noix de pécan, noix de coco</w:t>
      </w:r>
      <w:r w:rsidR="00223EAF">
        <w:rPr>
          <w:rFonts w:eastAsia="Arial" w:cstheme="minorHAnsi"/>
        </w:rPr>
        <w:t xml:space="preserve"> (cf. précisions ci-dessus)</w:t>
      </w:r>
      <w:r w:rsidRPr="0080399F">
        <w:rPr>
          <w:rFonts w:eastAsia="Arial" w:cstheme="minorHAnsi"/>
        </w:rPr>
        <w:t>, arachides, amandes</w:t>
      </w:r>
      <w:r w:rsidR="002463F7">
        <w:rPr>
          <w:rFonts w:eastAsia="Arial" w:cstheme="minorHAnsi"/>
        </w:rPr>
        <w:t>, châtaigne</w:t>
      </w:r>
    </w:p>
    <w:p w14:paraId="771A91E0" w14:textId="77777777" w:rsidR="00644EBB" w:rsidRPr="0080399F" w:rsidRDefault="00644EBB" w:rsidP="00644EBB">
      <w:pPr>
        <w:widowControl w:val="0"/>
        <w:spacing w:before="120" w:after="120" w:line="264" w:lineRule="auto"/>
        <w:ind w:left="720"/>
        <w:rPr>
          <w:rFonts w:eastAsia="Arial" w:cstheme="minorHAnsi"/>
        </w:rPr>
      </w:pPr>
    </w:p>
    <w:p w14:paraId="5B2303E6" w14:textId="6F5E2408" w:rsidR="0069524E" w:rsidRPr="00D92432" w:rsidRDefault="00753689" w:rsidP="00595EFF">
      <w:pPr>
        <w:widowControl w:val="0"/>
        <w:spacing w:before="120" w:after="120" w:line="264" w:lineRule="auto"/>
        <w:rPr>
          <w:rFonts w:eastAsia="Arial" w:cstheme="minorHAnsi"/>
          <w:b/>
          <w:color w:val="548DD4" w:themeColor="text2" w:themeTint="99"/>
          <w:u w:val="single"/>
        </w:rPr>
      </w:pPr>
      <w:r w:rsidRPr="00D92432">
        <w:rPr>
          <w:rFonts w:eastAsia="Arial" w:cstheme="minorHAnsi"/>
          <w:b/>
          <w:color w:val="548DD4" w:themeColor="text2" w:themeTint="99"/>
          <w:u w:val="single"/>
        </w:rPr>
        <w:t>Les huiles comprennent :</w:t>
      </w:r>
    </w:p>
    <w:p w14:paraId="7F4A460C" w14:textId="4B80E9DD" w:rsidR="00753689" w:rsidRPr="00D92432" w:rsidRDefault="00753689" w:rsidP="00595EFF">
      <w:pPr>
        <w:pStyle w:val="Paragraphedeliste"/>
        <w:widowControl w:val="0"/>
        <w:numPr>
          <w:ilvl w:val="0"/>
          <w:numId w:val="22"/>
        </w:numPr>
        <w:spacing w:before="120" w:after="120" w:line="264" w:lineRule="auto"/>
        <w:rPr>
          <w:rFonts w:eastAsia="Arial" w:cstheme="minorHAnsi"/>
          <w:color w:val="548DD4" w:themeColor="text2" w:themeTint="99"/>
        </w:rPr>
      </w:pPr>
      <w:r w:rsidRPr="00D92432">
        <w:rPr>
          <w:rFonts w:eastAsia="Arial" w:cstheme="minorHAnsi"/>
          <w:color w:val="548DD4" w:themeColor="text2" w:themeTint="99"/>
        </w:rPr>
        <w:t>Les huiles de colza, de noix et d’olive</w:t>
      </w:r>
    </w:p>
    <w:p w14:paraId="66ECBFCC" w14:textId="77777777" w:rsidR="00753689" w:rsidRPr="00595EFF" w:rsidRDefault="00753689" w:rsidP="00595EFF">
      <w:pPr>
        <w:pStyle w:val="Paragraphedeliste"/>
        <w:widowControl w:val="0"/>
        <w:spacing w:before="120" w:after="120" w:line="264" w:lineRule="auto"/>
        <w:rPr>
          <w:rFonts w:eastAsia="Arial" w:cstheme="minorHAnsi"/>
          <w:u w:val="single"/>
        </w:rPr>
      </w:pPr>
    </w:p>
    <w:p w14:paraId="69597102" w14:textId="649E79C2" w:rsidR="0069524E" w:rsidRPr="00411BF4" w:rsidRDefault="0069524E" w:rsidP="00AD727F">
      <w:pPr>
        <w:widowControl w:val="0"/>
        <w:spacing w:before="120" w:after="120" w:line="264" w:lineRule="auto"/>
        <w:jc w:val="both"/>
        <w:rPr>
          <w:b/>
          <w:szCs w:val="28"/>
        </w:rPr>
      </w:pPr>
      <w:r w:rsidRPr="00411BF4">
        <w:rPr>
          <w:b/>
          <w:szCs w:val="28"/>
        </w:rPr>
        <w:t xml:space="preserve">Les éléments </w:t>
      </w:r>
      <w:r w:rsidRPr="00411BF4">
        <w:rPr>
          <w:b/>
          <w:szCs w:val="28"/>
          <w:u w:val="single"/>
        </w:rPr>
        <w:t>non comptabilisés</w:t>
      </w:r>
      <w:r w:rsidRPr="00411BF4">
        <w:rPr>
          <w:b/>
          <w:szCs w:val="28"/>
        </w:rPr>
        <w:t xml:space="preserve"> dans le calcul du score sont détaillés dans la partie </w:t>
      </w:r>
      <w:r w:rsidR="00223EAF" w:rsidRPr="00411BF4">
        <w:rPr>
          <w:b/>
          <w:szCs w:val="28"/>
        </w:rPr>
        <w:t>précédente</w:t>
      </w:r>
      <w:r w:rsidR="00411BF4">
        <w:rPr>
          <w:b/>
          <w:szCs w:val="28"/>
        </w:rPr>
        <w:t>.</w:t>
      </w:r>
    </w:p>
    <w:p w14:paraId="41072387" w14:textId="77777777" w:rsidR="00411BF4" w:rsidRDefault="00411BF4" w:rsidP="00AD727F">
      <w:pPr>
        <w:spacing w:before="120" w:after="120" w:line="264" w:lineRule="auto"/>
        <w:rPr>
          <w:rFonts w:cstheme="minorHAnsi"/>
        </w:rPr>
      </w:pPr>
    </w:p>
    <w:p w14:paraId="515B2686" w14:textId="77777777" w:rsidR="00644EBB" w:rsidRPr="0080399F" w:rsidRDefault="00644EBB" w:rsidP="00AD727F">
      <w:pPr>
        <w:spacing w:before="120" w:after="120" w:line="264" w:lineRule="auto"/>
        <w:rPr>
          <w:rFonts w:cstheme="minorHAnsi"/>
        </w:rPr>
      </w:pPr>
    </w:p>
    <w:p w14:paraId="658B303F" w14:textId="15A267AD" w:rsidR="003740AF" w:rsidRPr="00411BF4" w:rsidRDefault="003740AF" w:rsidP="00AD727F">
      <w:pPr>
        <w:pStyle w:val="Paragraphedeliste"/>
        <w:numPr>
          <w:ilvl w:val="0"/>
          <w:numId w:val="42"/>
        </w:numPr>
        <w:spacing w:before="120" w:after="120" w:line="264" w:lineRule="auto"/>
        <w:contextualSpacing w:val="0"/>
        <w:rPr>
          <w:rFonts w:cstheme="minorHAnsi"/>
          <w:b/>
          <w:sz w:val="24"/>
        </w:rPr>
      </w:pPr>
      <w:r w:rsidRPr="00411BF4">
        <w:rPr>
          <w:rFonts w:cstheme="minorHAnsi"/>
          <w:b/>
          <w:sz w:val="24"/>
        </w:rPr>
        <w:t>Calcul</w:t>
      </w:r>
      <w:r w:rsidR="00223EAF">
        <w:rPr>
          <w:rFonts w:cstheme="minorHAnsi"/>
          <w:b/>
          <w:sz w:val="24"/>
        </w:rPr>
        <w:t>er</w:t>
      </w:r>
      <w:r w:rsidRPr="00411BF4">
        <w:rPr>
          <w:rFonts w:cstheme="minorHAnsi"/>
          <w:b/>
          <w:sz w:val="24"/>
        </w:rPr>
        <w:t xml:space="preserve"> la quantité de fruits, légumes</w:t>
      </w:r>
      <w:r w:rsidR="00223EAF">
        <w:rPr>
          <w:rFonts w:cstheme="minorHAnsi"/>
          <w:b/>
          <w:sz w:val="24"/>
        </w:rPr>
        <w:t>,</w:t>
      </w:r>
      <w:r w:rsidRPr="00411BF4">
        <w:rPr>
          <w:rFonts w:cstheme="minorHAnsi"/>
          <w:b/>
          <w:sz w:val="24"/>
        </w:rPr>
        <w:t xml:space="preserve"> légumineuses</w:t>
      </w:r>
      <w:r w:rsidR="00223EAF">
        <w:rPr>
          <w:rFonts w:cstheme="minorHAnsi"/>
          <w:b/>
          <w:sz w:val="24"/>
        </w:rPr>
        <w:t xml:space="preserve"> et fruits à coques</w:t>
      </w:r>
      <w:r w:rsidRPr="00411BF4">
        <w:rPr>
          <w:rFonts w:cstheme="minorHAnsi"/>
          <w:b/>
          <w:sz w:val="24"/>
        </w:rPr>
        <w:t xml:space="preserve"> dans un produit transformé</w:t>
      </w:r>
    </w:p>
    <w:p w14:paraId="27C6D434" w14:textId="06D24C60" w:rsidR="003740AF" w:rsidRDefault="003740AF" w:rsidP="00AD727F">
      <w:pPr>
        <w:spacing w:before="120" w:after="120" w:line="264" w:lineRule="auto"/>
        <w:jc w:val="both"/>
        <w:rPr>
          <w:rFonts w:cstheme="minorHAnsi"/>
        </w:rPr>
      </w:pPr>
      <w:r w:rsidRPr="0080399F">
        <w:rPr>
          <w:rFonts w:cstheme="minorHAnsi"/>
        </w:rPr>
        <w:t xml:space="preserve">Seuls les fruits, légumes et légumineuses intacts et très peu transformés comptent dans le calcul du score. Les fruits et légumes qui ont fait l'objet d'un traitement ultérieur ne </w:t>
      </w:r>
      <w:r w:rsidR="00A010C8">
        <w:rPr>
          <w:rFonts w:cstheme="minorHAnsi"/>
        </w:rPr>
        <w:t>comptent</w:t>
      </w:r>
      <w:r w:rsidR="00A010C8" w:rsidRPr="0080399F">
        <w:rPr>
          <w:rFonts w:cstheme="minorHAnsi"/>
        </w:rPr>
        <w:t xml:space="preserve"> </w:t>
      </w:r>
      <w:r w:rsidRPr="0080399F">
        <w:rPr>
          <w:rFonts w:cstheme="minorHAnsi"/>
        </w:rPr>
        <w:t>pas</w:t>
      </w:r>
      <w:r w:rsidR="00A010C8">
        <w:rPr>
          <w:rFonts w:cstheme="minorHAnsi"/>
        </w:rPr>
        <w:t xml:space="preserve"> (voir détail des traitements plus haut)</w:t>
      </w:r>
      <w:r w:rsidRPr="0080399F">
        <w:rPr>
          <w:rFonts w:cstheme="minorHAnsi"/>
        </w:rPr>
        <w:t>.</w:t>
      </w:r>
    </w:p>
    <w:p w14:paraId="2B813226" w14:textId="53C045C0" w:rsidR="0069524E" w:rsidRDefault="0069524E" w:rsidP="00AD727F">
      <w:pPr>
        <w:spacing w:before="120" w:after="120" w:line="264" w:lineRule="auto"/>
        <w:jc w:val="both"/>
        <w:rPr>
          <w:rFonts w:eastAsia="Times New Roman" w:cstheme="minorHAnsi"/>
          <w:lang w:eastAsia="fr-FR"/>
        </w:rPr>
      </w:pPr>
      <w:r w:rsidRPr="0080399F">
        <w:rPr>
          <w:rFonts w:eastAsia="Times New Roman" w:cstheme="minorHAnsi"/>
          <w:lang w:eastAsia="fr-FR"/>
        </w:rPr>
        <w:t xml:space="preserve">Les </w:t>
      </w:r>
      <w:r>
        <w:rPr>
          <w:rFonts w:eastAsia="Times New Roman" w:cstheme="minorHAnsi"/>
          <w:lang w:eastAsia="fr-FR"/>
        </w:rPr>
        <w:t>fruits à coque qu’ils soient</w:t>
      </w:r>
      <w:r w:rsidRPr="0080399F">
        <w:rPr>
          <w:rFonts w:eastAsia="Times New Roman" w:cstheme="minorHAnsi"/>
          <w:lang w:eastAsia="fr-FR"/>
        </w:rPr>
        <w:t xml:space="preserve"> enti</w:t>
      </w:r>
      <w:r>
        <w:rPr>
          <w:rFonts w:eastAsia="Times New Roman" w:cstheme="minorHAnsi"/>
          <w:lang w:eastAsia="fr-FR"/>
        </w:rPr>
        <w:t>ers</w:t>
      </w:r>
      <w:r w:rsidRPr="0080399F">
        <w:rPr>
          <w:rFonts w:eastAsia="Times New Roman" w:cstheme="minorHAnsi"/>
          <w:lang w:eastAsia="fr-FR"/>
        </w:rPr>
        <w:t>, rôtis, hachés, râpés et broyés comptent.</w:t>
      </w:r>
    </w:p>
    <w:p w14:paraId="4C5E6CB0" w14:textId="77777777" w:rsidR="00223EAF" w:rsidRDefault="00223EAF" w:rsidP="00AD727F">
      <w:pPr>
        <w:spacing w:before="120" w:after="120" w:line="264" w:lineRule="auto"/>
        <w:jc w:val="both"/>
        <w:rPr>
          <w:rFonts w:eastAsia="Times New Roman" w:cstheme="minorHAnsi"/>
          <w:lang w:eastAsia="fr-FR"/>
        </w:rPr>
      </w:pPr>
    </w:p>
    <w:p w14:paraId="49EABAF3" w14:textId="77777777" w:rsidR="00411BF4" w:rsidRDefault="00411BF4" w:rsidP="00AD727F">
      <w:pPr>
        <w:spacing w:before="120" w:after="120" w:line="264" w:lineRule="auto"/>
        <w:jc w:val="both"/>
        <w:rPr>
          <w:rFonts w:eastAsia="Times New Roman" w:cstheme="minorHAnsi"/>
          <w:lang w:eastAsia="fr-FR"/>
        </w:rPr>
      </w:pPr>
    </w:p>
    <w:p w14:paraId="2BAA5838" w14:textId="77777777" w:rsidR="00411BF4" w:rsidRPr="00411BF4" w:rsidRDefault="00411BF4" w:rsidP="00AD727F">
      <w:pPr>
        <w:spacing w:before="120" w:after="120" w:line="264" w:lineRule="auto"/>
        <w:jc w:val="both"/>
        <w:rPr>
          <w:rFonts w:eastAsia="Times New Roman" w:cstheme="minorHAnsi"/>
          <w:lang w:eastAsia="fr-FR"/>
        </w:rPr>
      </w:pPr>
    </w:p>
    <w:p w14:paraId="31031DBD" w14:textId="4CC8AAEF" w:rsidR="003740AF" w:rsidRPr="00411BF4" w:rsidRDefault="003740AF" w:rsidP="00AD727F">
      <w:pPr>
        <w:pStyle w:val="Paragraphedeliste"/>
        <w:numPr>
          <w:ilvl w:val="0"/>
          <w:numId w:val="46"/>
        </w:numPr>
        <w:spacing w:before="120" w:after="120" w:line="264" w:lineRule="auto"/>
        <w:contextualSpacing w:val="0"/>
        <w:rPr>
          <w:rFonts w:cstheme="minorHAnsi"/>
          <w:b/>
          <w:sz w:val="24"/>
        </w:rPr>
      </w:pPr>
      <w:r w:rsidRPr="00411BF4">
        <w:rPr>
          <w:rFonts w:cstheme="minorHAnsi"/>
          <w:b/>
          <w:sz w:val="24"/>
        </w:rPr>
        <w:t>Calculer le score avant ou après la cuisson</w:t>
      </w:r>
    </w:p>
    <w:p w14:paraId="5F98B62C" w14:textId="77777777" w:rsidR="003740AF" w:rsidRDefault="003740AF" w:rsidP="00AD727F">
      <w:pPr>
        <w:spacing w:before="120" w:after="120" w:line="264" w:lineRule="auto"/>
        <w:jc w:val="both"/>
        <w:rPr>
          <w:rFonts w:cstheme="minorHAnsi"/>
        </w:rPr>
      </w:pPr>
      <w:r w:rsidRPr="0080399F">
        <w:rPr>
          <w:rFonts w:cstheme="minorHAnsi"/>
        </w:rPr>
        <w:t>La quantité de fruits et légumes dans le produit (g par 100g) peut être calculée avant ou après la cuisson. Cependant, lors du calcul de la quantité de fruits ou de légumes dans un aliment composé, tous les ingrédients doivent être dans le même état, soit crus, soit cuits.</w:t>
      </w:r>
    </w:p>
    <w:p w14:paraId="2EB1F76C" w14:textId="77777777" w:rsidR="00411BF4" w:rsidRPr="0080399F" w:rsidRDefault="00411BF4" w:rsidP="00AD727F">
      <w:pPr>
        <w:pBdr>
          <w:bottom w:val="single" w:sz="4" w:space="1" w:color="auto"/>
        </w:pBdr>
        <w:spacing w:before="120" w:after="120" w:line="264" w:lineRule="auto"/>
        <w:jc w:val="both"/>
        <w:rPr>
          <w:rFonts w:cstheme="minorHAnsi"/>
        </w:rPr>
      </w:pPr>
    </w:p>
    <w:p w14:paraId="0091A003" w14:textId="77777777" w:rsidR="003740AF" w:rsidRPr="0080399F" w:rsidRDefault="003740AF" w:rsidP="00AD727F">
      <w:pPr>
        <w:spacing w:before="120" w:after="120" w:line="264" w:lineRule="auto"/>
        <w:rPr>
          <w:rFonts w:cstheme="minorHAnsi"/>
        </w:rPr>
      </w:pPr>
    </w:p>
    <w:p w14:paraId="6541D94B" w14:textId="77777777" w:rsidR="003477B9" w:rsidRDefault="003477B9" w:rsidP="00AD727F">
      <w:pPr>
        <w:spacing w:line="264" w:lineRule="auto"/>
        <w:rPr>
          <w:rFonts w:cstheme="minorHAnsi"/>
          <w:b/>
          <w:smallCaps/>
          <w:color w:val="4F6228" w:themeColor="accent3" w:themeShade="80"/>
          <w:sz w:val="24"/>
          <w:szCs w:val="24"/>
        </w:rPr>
      </w:pPr>
      <w:r>
        <w:rPr>
          <w:rFonts w:cstheme="minorHAnsi"/>
          <w:b/>
          <w:smallCaps/>
          <w:color w:val="4F6228" w:themeColor="accent3" w:themeShade="80"/>
          <w:sz w:val="24"/>
          <w:szCs w:val="24"/>
        </w:rPr>
        <w:br w:type="page"/>
      </w:r>
    </w:p>
    <w:p w14:paraId="6DB44763" w14:textId="3FF641A9" w:rsidR="003740AF" w:rsidRPr="0080399F" w:rsidRDefault="005E6044" w:rsidP="00AD727F">
      <w:pPr>
        <w:spacing w:before="120" w:after="120" w:line="264" w:lineRule="auto"/>
        <w:rPr>
          <w:rFonts w:cstheme="minorHAnsi"/>
        </w:rPr>
      </w:pPr>
      <w:r>
        <w:rPr>
          <w:rFonts w:cstheme="minorHAnsi"/>
          <w:b/>
          <w:smallCaps/>
          <w:color w:val="4F6228" w:themeColor="accent3" w:themeShade="80"/>
          <w:sz w:val="24"/>
          <w:szCs w:val="24"/>
        </w:rPr>
        <w:lastRenderedPageBreak/>
        <w:t>E</w:t>
      </w:r>
      <w:r w:rsidR="003740AF" w:rsidRPr="00411BF4">
        <w:rPr>
          <w:rFonts w:cstheme="minorHAnsi"/>
          <w:b/>
          <w:smallCaps/>
          <w:color w:val="4F6228" w:themeColor="accent3" w:themeShade="80"/>
          <w:sz w:val="24"/>
          <w:szCs w:val="24"/>
        </w:rPr>
        <w:t xml:space="preserve">xemples </w:t>
      </w:r>
      <w:r w:rsidR="003740AF" w:rsidRPr="0080399F">
        <w:rPr>
          <w:rFonts w:cstheme="minorHAnsi"/>
        </w:rPr>
        <w:br/>
      </w:r>
      <w:r w:rsidR="003740AF" w:rsidRPr="0080399F">
        <w:rPr>
          <w:rFonts w:cstheme="minorHAnsi"/>
        </w:rPr>
        <w:br/>
      </w:r>
      <w:r>
        <w:rPr>
          <w:rFonts w:cstheme="minorHAnsi"/>
        </w:rPr>
        <w:t>Application de la formule générique à deux exemples :</w:t>
      </w:r>
    </w:p>
    <w:p w14:paraId="6EA3965F" w14:textId="5A6DB367" w:rsidR="005E6044" w:rsidRPr="00411BF4" w:rsidRDefault="005E6044" w:rsidP="00AD727F">
      <w:pPr>
        <w:spacing w:before="120" w:after="120" w:line="264" w:lineRule="auto"/>
        <w:rPr>
          <w:rFonts w:cstheme="minorHAnsi"/>
        </w:rPr>
      </w:pPr>
      <w:r w:rsidRPr="00411BF4">
        <w:rPr>
          <w:rFonts w:cstheme="minorHAnsi"/>
        </w:rPr>
        <w:t>% de f, lm, ln</w:t>
      </w:r>
      <w:r w:rsidR="00753689">
        <w:rPr>
          <w:rFonts w:cstheme="minorHAnsi"/>
        </w:rPr>
        <w:t>,</w:t>
      </w:r>
      <w:r w:rsidRPr="00411BF4">
        <w:rPr>
          <w:rFonts w:cstheme="minorHAnsi"/>
        </w:rPr>
        <w:t xml:space="preserve"> </w:t>
      </w:r>
      <w:r w:rsidR="00D5648C">
        <w:rPr>
          <w:rFonts w:cstheme="minorHAnsi"/>
        </w:rPr>
        <w:t>fc</w:t>
      </w:r>
      <w:r w:rsidR="00753689" w:rsidRPr="00595EFF">
        <w:rPr>
          <w:rFonts w:cstheme="minorHAnsi"/>
          <w:color w:val="548DD4" w:themeColor="text2" w:themeTint="99"/>
        </w:rPr>
        <w:t xml:space="preserve"> &amp; h</w:t>
      </w:r>
      <w:r w:rsidRPr="00411BF4">
        <w:rPr>
          <w:rFonts w:cstheme="minorHAnsi"/>
        </w:rPr>
        <w:t xml:space="preserve"> dans un produit = </w:t>
      </w:r>
    </w:p>
    <w:p w14:paraId="14CCA97C" w14:textId="3D884A57" w:rsidR="005E6044" w:rsidRPr="00411BF4" w:rsidRDefault="005E6044" w:rsidP="00AD727F">
      <w:pPr>
        <w:spacing w:before="120" w:after="120" w:line="264" w:lineRule="auto"/>
        <w:ind w:left="708" w:firstLine="708"/>
        <w:rPr>
          <w:rFonts w:cstheme="minorHAnsi"/>
        </w:rPr>
      </w:pPr>
      <w:r w:rsidRPr="00411BF4">
        <w:rPr>
          <w:rFonts w:cstheme="minorHAnsi"/>
        </w:rPr>
        <w:t>(Poids de f, lm, ln</w:t>
      </w:r>
      <w:r w:rsidR="00753689">
        <w:rPr>
          <w:rFonts w:cstheme="minorHAnsi"/>
        </w:rPr>
        <w:t>,</w:t>
      </w:r>
      <w:r w:rsidRPr="00411BF4">
        <w:rPr>
          <w:rFonts w:cstheme="minorHAnsi"/>
        </w:rPr>
        <w:t xml:space="preserve"> </w:t>
      </w:r>
      <w:r w:rsidR="00D5648C">
        <w:rPr>
          <w:rFonts w:cstheme="minorHAnsi"/>
        </w:rPr>
        <w:t>fc</w:t>
      </w:r>
      <w:r w:rsidR="00753689" w:rsidRPr="00595EFF">
        <w:rPr>
          <w:rFonts w:cstheme="minorHAnsi"/>
          <w:color w:val="548DD4" w:themeColor="text2" w:themeTint="99"/>
        </w:rPr>
        <w:t xml:space="preserve"> &amp; h</w:t>
      </w:r>
      <w:r w:rsidRPr="00411BF4">
        <w:rPr>
          <w:rFonts w:cstheme="minorHAnsi"/>
        </w:rPr>
        <w:t>) + (2 x poids de f, lm, ln séchés)</w:t>
      </w:r>
    </w:p>
    <w:p w14:paraId="0A8EADFA" w14:textId="52E99F93" w:rsidR="005E6044" w:rsidRPr="00411BF4" w:rsidRDefault="005E6044" w:rsidP="00AD727F">
      <w:pPr>
        <w:spacing w:before="120" w:after="120" w:line="264" w:lineRule="auto"/>
        <w:rPr>
          <w:rFonts w:cstheme="minorHAnsi"/>
        </w:rPr>
      </w:pPr>
      <w:r w:rsidRPr="00411BF4">
        <w:rPr>
          <w:rFonts w:cstheme="minorHAnsi"/>
        </w:rPr>
        <w:t>_________________________________________________________________________________  x 100    (Poids de f, lm, ln</w:t>
      </w:r>
      <w:r w:rsidR="00753689">
        <w:rPr>
          <w:rFonts w:cstheme="minorHAnsi"/>
        </w:rPr>
        <w:t>,</w:t>
      </w:r>
      <w:r w:rsidRPr="00411BF4">
        <w:rPr>
          <w:rFonts w:cstheme="minorHAnsi"/>
        </w:rPr>
        <w:t xml:space="preserve"> </w:t>
      </w:r>
      <w:r w:rsidR="00D5648C">
        <w:rPr>
          <w:rFonts w:cstheme="minorHAnsi"/>
        </w:rPr>
        <w:t>fc</w:t>
      </w:r>
      <w:r w:rsidR="00753689" w:rsidRPr="00595EFF">
        <w:rPr>
          <w:rFonts w:cstheme="minorHAnsi"/>
          <w:color w:val="548DD4" w:themeColor="text2" w:themeTint="99"/>
        </w:rPr>
        <w:t xml:space="preserve"> &amp; h</w:t>
      </w:r>
      <w:r w:rsidRPr="00411BF4">
        <w:rPr>
          <w:rFonts w:cstheme="minorHAnsi"/>
        </w:rPr>
        <w:t>) + (2 x poids de f, lm, ln séchés) +</w:t>
      </w:r>
      <w:r w:rsidR="00CF1810">
        <w:rPr>
          <w:rFonts w:cstheme="minorHAnsi"/>
        </w:rPr>
        <w:t xml:space="preserve"> (poids des ingrédients non-f, </w:t>
      </w:r>
      <w:r w:rsidRPr="00411BF4">
        <w:rPr>
          <w:rFonts w:cstheme="minorHAnsi"/>
        </w:rPr>
        <w:t>lm, ln</w:t>
      </w:r>
      <w:r w:rsidR="00753689">
        <w:rPr>
          <w:rFonts w:cstheme="minorHAnsi"/>
        </w:rPr>
        <w:t>,</w:t>
      </w:r>
      <w:r w:rsidRPr="00411BF4">
        <w:rPr>
          <w:rFonts w:cstheme="minorHAnsi"/>
        </w:rPr>
        <w:t xml:space="preserve"> </w:t>
      </w:r>
      <w:r w:rsidR="00D5648C">
        <w:rPr>
          <w:rFonts w:cstheme="minorHAnsi"/>
        </w:rPr>
        <w:t>fc</w:t>
      </w:r>
      <w:r w:rsidR="00753689" w:rsidRPr="00595EFF">
        <w:rPr>
          <w:rFonts w:cstheme="minorHAnsi"/>
          <w:color w:val="548DD4" w:themeColor="text2" w:themeTint="99"/>
        </w:rPr>
        <w:t xml:space="preserve"> &amp; h</w:t>
      </w:r>
      <w:r w:rsidRPr="00411BF4">
        <w:rPr>
          <w:rFonts w:cstheme="minorHAnsi"/>
        </w:rPr>
        <w:t>)</w:t>
      </w:r>
    </w:p>
    <w:p w14:paraId="6D5BE29D" w14:textId="66CEF45E" w:rsidR="003740AF" w:rsidRPr="00411BF4" w:rsidRDefault="003740AF" w:rsidP="00AD727F">
      <w:pPr>
        <w:spacing w:before="120" w:after="120" w:line="264" w:lineRule="auto"/>
        <w:rPr>
          <w:rFonts w:cstheme="minorHAnsi"/>
          <w:i/>
        </w:rPr>
      </w:pPr>
      <w:r w:rsidRPr="0080399F">
        <w:rPr>
          <w:rFonts w:cstheme="minorHAnsi"/>
        </w:rPr>
        <w:br/>
      </w:r>
      <w:r w:rsidRPr="0080399F">
        <w:rPr>
          <w:rFonts w:cstheme="minorHAnsi"/>
        </w:rPr>
        <w:br/>
      </w:r>
      <w:r w:rsidRPr="00411BF4">
        <w:rPr>
          <w:rFonts w:cstheme="minorHAnsi"/>
          <w:i/>
        </w:rPr>
        <w:t>f, lm, ln</w:t>
      </w:r>
      <w:r w:rsidR="00753689">
        <w:rPr>
          <w:rFonts w:cstheme="minorHAnsi"/>
          <w:i/>
        </w:rPr>
        <w:t>,</w:t>
      </w:r>
      <w:r w:rsidRPr="00411BF4">
        <w:rPr>
          <w:rFonts w:cstheme="minorHAnsi"/>
          <w:i/>
        </w:rPr>
        <w:t xml:space="preserve"> </w:t>
      </w:r>
      <w:r w:rsidR="00753689" w:rsidRPr="00595EFF">
        <w:rPr>
          <w:rFonts w:cstheme="minorHAnsi"/>
          <w:i/>
          <w:color w:val="548DD4" w:themeColor="text2" w:themeTint="99"/>
        </w:rPr>
        <w:t>fc, &amp; h</w:t>
      </w:r>
      <w:r w:rsidRPr="00411BF4">
        <w:rPr>
          <w:rFonts w:cstheme="minorHAnsi"/>
          <w:i/>
        </w:rPr>
        <w:t>: fruits, légumes, légumineuses</w:t>
      </w:r>
      <w:r w:rsidR="00753689">
        <w:rPr>
          <w:rFonts w:cstheme="minorHAnsi"/>
          <w:i/>
        </w:rPr>
        <w:t>,</w:t>
      </w:r>
      <w:r w:rsidRPr="00411BF4">
        <w:rPr>
          <w:rFonts w:cstheme="minorHAnsi"/>
          <w:i/>
        </w:rPr>
        <w:t xml:space="preserve"> fruits à coque</w:t>
      </w:r>
      <w:r w:rsidR="00753689" w:rsidRPr="00595EFF">
        <w:rPr>
          <w:rFonts w:cstheme="minorHAnsi"/>
          <w:i/>
          <w:color w:val="548DD4" w:themeColor="text2" w:themeTint="99"/>
        </w:rPr>
        <w:t xml:space="preserve"> et huiles de colza, de noix et d’olive</w:t>
      </w:r>
      <w:r w:rsidRPr="00411BF4">
        <w:rPr>
          <w:rFonts w:cstheme="minorHAnsi"/>
          <w:i/>
        </w:rPr>
        <w:t>, comprend des jus et des purées;</w:t>
      </w:r>
    </w:p>
    <w:p w14:paraId="70F2F930" w14:textId="2C729DF1" w:rsidR="00411BF4" w:rsidRDefault="00CF308A" w:rsidP="00AD727F">
      <w:pPr>
        <w:spacing w:before="120" w:after="120" w:line="264" w:lineRule="auto"/>
        <w:rPr>
          <w:rFonts w:cstheme="minorHAnsi"/>
        </w:rPr>
      </w:pPr>
      <w:r>
        <w:rPr>
          <w:rFonts w:cstheme="minorHAnsi"/>
          <w:i/>
        </w:rPr>
        <w:t>f, lm, ln</w:t>
      </w:r>
      <w:r w:rsidR="003740AF" w:rsidRPr="00411BF4">
        <w:rPr>
          <w:rFonts w:cstheme="minorHAnsi"/>
          <w:i/>
        </w:rPr>
        <w:t xml:space="preserve"> </w:t>
      </w:r>
      <w:r>
        <w:rPr>
          <w:rFonts w:cstheme="minorHAnsi"/>
          <w:i/>
        </w:rPr>
        <w:t>s</w:t>
      </w:r>
      <w:r w:rsidR="003740AF" w:rsidRPr="00411BF4">
        <w:rPr>
          <w:rFonts w:cstheme="minorHAnsi"/>
          <w:i/>
        </w:rPr>
        <w:t>échés : comprend le</w:t>
      </w:r>
      <w:r w:rsidR="00DE56FE" w:rsidRPr="00411BF4">
        <w:rPr>
          <w:rFonts w:cstheme="minorHAnsi"/>
          <w:i/>
        </w:rPr>
        <w:t>s</w:t>
      </w:r>
      <w:r w:rsidR="003740AF" w:rsidRPr="00411BF4">
        <w:rPr>
          <w:rFonts w:cstheme="minorHAnsi"/>
          <w:i/>
        </w:rPr>
        <w:t xml:space="preserve"> concentré</w:t>
      </w:r>
      <w:r w:rsidR="00DE56FE" w:rsidRPr="00411BF4">
        <w:rPr>
          <w:rFonts w:cstheme="minorHAnsi"/>
          <w:i/>
        </w:rPr>
        <w:t>s</w:t>
      </w:r>
      <w:r w:rsidR="003740AF" w:rsidRPr="00411BF4">
        <w:rPr>
          <w:rFonts w:cstheme="minorHAnsi"/>
          <w:i/>
        </w:rPr>
        <w:t xml:space="preserve"> </w:t>
      </w:r>
      <w:r w:rsidR="00DE56FE" w:rsidRPr="00411BF4">
        <w:rPr>
          <w:rFonts w:cstheme="minorHAnsi"/>
          <w:i/>
        </w:rPr>
        <w:t>de légumes</w:t>
      </w:r>
      <w:r w:rsidR="00DE56FE">
        <w:rPr>
          <w:rFonts w:cstheme="minorHAnsi"/>
        </w:rPr>
        <w:t xml:space="preserve"> </w:t>
      </w:r>
      <w:r w:rsidR="003740AF" w:rsidRPr="0080399F">
        <w:rPr>
          <w:rFonts w:cstheme="minorHAnsi"/>
        </w:rPr>
        <w:br/>
      </w:r>
    </w:p>
    <w:p w14:paraId="7911A02F" w14:textId="03592B1B" w:rsidR="003740AF" w:rsidRPr="0080399F" w:rsidRDefault="003740AF" w:rsidP="00AD727F">
      <w:pPr>
        <w:spacing w:before="120" w:after="120" w:line="264" w:lineRule="auto"/>
        <w:rPr>
          <w:rFonts w:cstheme="minorHAnsi"/>
        </w:rPr>
      </w:pPr>
      <w:r w:rsidRPr="0080399F">
        <w:rPr>
          <w:rFonts w:cstheme="minorHAnsi"/>
        </w:rPr>
        <w:br/>
      </w:r>
      <w:r w:rsidRPr="0080399F">
        <w:rPr>
          <w:rFonts w:cstheme="minorHAnsi"/>
        </w:rPr>
        <w:br/>
      </w:r>
      <w:r w:rsidRPr="0080399F">
        <w:rPr>
          <w:rFonts w:cstheme="minorHAnsi"/>
          <w:b/>
        </w:rPr>
        <w:t>1. Soit une portion de gâteau aux fruits de 150g constituée de</w:t>
      </w:r>
      <w:r w:rsidRPr="0080399F">
        <w:rPr>
          <w:rFonts w:cstheme="minorHAnsi"/>
          <w:b/>
        </w:rPr>
        <w:br/>
      </w:r>
      <w:r w:rsidRPr="0080399F">
        <w:rPr>
          <w:rFonts w:cstheme="minorHAnsi"/>
        </w:rPr>
        <w:br/>
        <w:t>• 15 g de cerises,</w:t>
      </w:r>
      <w:r w:rsidRPr="0080399F">
        <w:rPr>
          <w:rFonts w:cstheme="minorHAnsi"/>
        </w:rPr>
        <w:br/>
        <w:t>• 25 g de raisins secs,</w:t>
      </w:r>
      <w:r w:rsidRPr="0080399F">
        <w:rPr>
          <w:rFonts w:cstheme="minorHAnsi"/>
        </w:rPr>
        <w:br/>
        <w:t>• 15 g de noix mélangées,</w:t>
      </w:r>
      <w:r w:rsidRPr="0080399F">
        <w:rPr>
          <w:rFonts w:cstheme="minorHAnsi"/>
        </w:rPr>
        <w:br/>
        <w:t>• 95 g d'autres ingrédients non-fruits, légumes, légumineuses ou fruits à coque.</w:t>
      </w:r>
      <w:r w:rsidRPr="0080399F">
        <w:rPr>
          <w:rFonts w:cstheme="minorHAnsi"/>
        </w:rPr>
        <w:br/>
      </w:r>
      <w:r w:rsidRPr="0080399F">
        <w:rPr>
          <w:rFonts w:cstheme="minorHAnsi"/>
        </w:rPr>
        <w:br/>
        <w:t>L</w:t>
      </w:r>
      <w:r w:rsidR="005E6044">
        <w:rPr>
          <w:rFonts w:cstheme="minorHAnsi"/>
        </w:rPr>
        <w:t>e pourcentage</w:t>
      </w:r>
      <w:r w:rsidRPr="0080399F">
        <w:rPr>
          <w:rFonts w:cstheme="minorHAnsi"/>
        </w:rPr>
        <w:t xml:space="preserve"> de fruits, légumes, légumineuses</w:t>
      </w:r>
      <w:r w:rsidR="00753689">
        <w:rPr>
          <w:rFonts w:cstheme="minorHAnsi"/>
        </w:rPr>
        <w:t>,</w:t>
      </w:r>
      <w:r w:rsidR="005E6044" w:rsidRPr="0080399F">
        <w:rPr>
          <w:rFonts w:cstheme="minorHAnsi"/>
        </w:rPr>
        <w:t xml:space="preserve"> </w:t>
      </w:r>
      <w:r w:rsidRPr="0080399F">
        <w:rPr>
          <w:rFonts w:cstheme="minorHAnsi"/>
        </w:rPr>
        <w:t>fruits à coque</w:t>
      </w:r>
      <w:r w:rsidR="00753689" w:rsidRPr="00595EFF">
        <w:rPr>
          <w:rFonts w:cstheme="minorHAnsi"/>
          <w:color w:val="548DD4" w:themeColor="text2" w:themeTint="99"/>
        </w:rPr>
        <w:t xml:space="preserve"> et huiles de colza, de noix et d’olive</w:t>
      </w:r>
      <w:r w:rsidRPr="0080399F">
        <w:rPr>
          <w:rFonts w:cstheme="minorHAnsi"/>
        </w:rPr>
        <w:t xml:space="preserve"> est :</w:t>
      </w:r>
    </w:p>
    <w:p w14:paraId="343B34B8" w14:textId="13E3C86E" w:rsidR="003740AF" w:rsidRPr="0080399F" w:rsidRDefault="005E6044" w:rsidP="00AD727F">
      <w:pPr>
        <w:spacing w:before="120" w:after="120" w:line="264" w:lineRule="auto"/>
        <w:ind w:left="708"/>
        <w:rPr>
          <w:rFonts w:cstheme="minorHAnsi"/>
        </w:rPr>
      </w:pPr>
      <w:r>
        <w:rPr>
          <w:rFonts w:cstheme="minorHAnsi"/>
        </w:rPr>
        <w:t>15</w:t>
      </w:r>
      <w:r w:rsidRPr="0080399F">
        <w:rPr>
          <w:rFonts w:cstheme="minorHAnsi"/>
        </w:rPr>
        <w:t xml:space="preserve"> </w:t>
      </w:r>
      <w:r w:rsidR="003740AF" w:rsidRPr="0080399F">
        <w:rPr>
          <w:rFonts w:cstheme="minorHAnsi"/>
        </w:rPr>
        <w:t>(cerises</w:t>
      </w:r>
      <w:r>
        <w:rPr>
          <w:rFonts w:cstheme="minorHAnsi"/>
        </w:rPr>
        <w:t>)</w:t>
      </w:r>
      <w:r w:rsidR="003740AF" w:rsidRPr="0080399F">
        <w:rPr>
          <w:rFonts w:cstheme="minorHAnsi"/>
        </w:rPr>
        <w:t xml:space="preserve"> </w:t>
      </w:r>
      <w:r>
        <w:rPr>
          <w:rFonts w:cstheme="minorHAnsi"/>
        </w:rPr>
        <w:t>+ 15</w:t>
      </w:r>
      <w:r w:rsidR="003740AF" w:rsidRPr="0080399F">
        <w:rPr>
          <w:rFonts w:cstheme="minorHAnsi"/>
        </w:rPr>
        <w:t xml:space="preserve"> </w:t>
      </w:r>
      <w:r>
        <w:rPr>
          <w:rFonts w:cstheme="minorHAnsi"/>
        </w:rPr>
        <w:t>(</w:t>
      </w:r>
      <w:r w:rsidR="003740AF" w:rsidRPr="0080399F">
        <w:rPr>
          <w:rFonts w:cstheme="minorHAnsi"/>
        </w:rPr>
        <w:t xml:space="preserve">noix) + (2 x 25 </w:t>
      </w:r>
      <w:r>
        <w:rPr>
          <w:rFonts w:cstheme="minorHAnsi"/>
        </w:rPr>
        <w:t>(</w:t>
      </w:r>
      <w:r w:rsidR="003740AF" w:rsidRPr="0080399F">
        <w:rPr>
          <w:rFonts w:cstheme="minorHAnsi"/>
        </w:rPr>
        <w:t>raisins secs))</w:t>
      </w:r>
    </w:p>
    <w:p w14:paraId="5E62443E" w14:textId="3F8B63ED" w:rsidR="003740AF" w:rsidRPr="0080399F" w:rsidRDefault="003740AF" w:rsidP="00AD727F">
      <w:pPr>
        <w:tabs>
          <w:tab w:val="left" w:pos="567"/>
        </w:tabs>
        <w:spacing w:before="120" w:after="120" w:line="264" w:lineRule="auto"/>
        <w:ind w:left="709" w:hanging="708"/>
        <w:rPr>
          <w:rFonts w:cstheme="minorHAnsi"/>
        </w:rPr>
      </w:pPr>
      <w:r w:rsidRPr="0080399F">
        <w:rPr>
          <w:rFonts w:cstheme="minorHAnsi"/>
        </w:rPr>
        <w:t xml:space="preserve"> _________________________________________________</w:t>
      </w:r>
      <w:r w:rsidR="005E6044">
        <w:rPr>
          <w:rFonts w:cstheme="minorHAnsi"/>
        </w:rPr>
        <w:t xml:space="preserve"> x 100</w:t>
      </w:r>
      <w:r w:rsidRPr="0080399F">
        <w:rPr>
          <w:rFonts w:cstheme="minorHAnsi"/>
        </w:rPr>
        <w:t xml:space="preserve">     =  </w:t>
      </w:r>
      <w:r w:rsidRPr="0080399F">
        <w:rPr>
          <w:rFonts w:cstheme="minorHAnsi"/>
          <w:b/>
        </w:rPr>
        <w:t>46%</w:t>
      </w:r>
      <w:r w:rsidRPr="0080399F">
        <w:rPr>
          <w:rFonts w:cstheme="minorHAnsi"/>
        </w:rPr>
        <w:br/>
      </w:r>
      <w:r w:rsidR="005E6044">
        <w:rPr>
          <w:rFonts w:cstheme="minorHAnsi"/>
        </w:rPr>
        <w:t>15 + 15</w:t>
      </w:r>
      <w:r w:rsidRPr="0080399F">
        <w:rPr>
          <w:rFonts w:cstheme="minorHAnsi"/>
        </w:rPr>
        <w:t xml:space="preserve"> + (2 x 25) + 95 </w:t>
      </w:r>
      <w:r w:rsidR="005E6044">
        <w:rPr>
          <w:rFonts w:cstheme="minorHAnsi"/>
        </w:rPr>
        <w:t>(</w:t>
      </w:r>
      <w:r w:rsidRPr="0080399F">
        <w:rPr>
          <w:rFonts w:cstheme="minorHAnsi"/>
        </w:rPr>
        <w:t>autres ingrédients)</w:t>
      </w:r>
    </w:p>
    <w:p w14:paraId="7AE0F0B6" w14:textId="77777777" w:rsidR="003740AF" w:rsidRDefault="003740AF" w:rsidP="00AD727F">
      <w:pPr>
        <w:tabs>
          <w:tab w:val="left" w:pos="567"/>
        </w:tabs>
        <w:spacing w:before="120" w:after="120" w:line="264" w:lineRule="auto"/>
        <w:ind w:left="709" w:hanging="708"/>
        <w:rPr>
          <w:rFonts w:cstheme="minorHAnsi"/>
        </w:rPr>
      </w:pPr>
    </w:p>
    <w:p w14:paraId="65290007" w14:textId="77777777" w:rsidR="00411BF4" w:rsidRPr="0080399F" w:rsidRDefault="00411BF4" w:rsidP="00AD727F">
      <w:pPr>
        <w:tabs>
          <w:tab w:val="left" w:pos="567"/>
        </w:tabs>
        <w:spacing w:before="120" w:after="120" w:line="264" w:lineRule="auto"/>
        <w:ind w:left="709" w:hanging="708"/>
        <w:rPr>
          <w:rFonts w:cstheme="minorHAnsi"/>
        </w:rPr>
      </w:pPr>
    </w:p>
    <w:p w14:paraId="56683A6E" w14:textId="75ADDAAF" w:rsidR="00961177" w:rsidRPr="0080399F" w:rsidRDefault="003740AF" w:rsidP="00AD727F">
      <w:pPr>
        <w:spacing w:before="120" w:after="120" w:line="264" w:lineRule="auto"/>
        <w:ind w:firstLine="1"/>
        <w:rPr>
          <w:rFonts w:cstheme="minorHAnsi"/>
        </w:rPr>
      </w:pPr>
      <w:r w:rsidRPr="00411BF4">
        <w:rPr>
          <w:rFonts w:cstheme="minorHAnsi"/>
          <w:b/>
        </w:rPr>
        <w:t>2. Soit une pizza de 320g constituée de</w:t>
      </w:r>
      <w:r w:rsidRPr="003740AF">
        <w:rPr>
          <w:rFonts w:asciiTheme="majorHAnsi" w:hAnsiTheme="majorHAnsi" w:cs="Arial"/>
          <w:b/>
        </w:rPr>
        <w:br/>
      </w:r>
      <w:r w:rsidRPr="003740AF">
        <w:rPr>
          <w:rFonts w:asciiTheme="majorHAnsi" w:hAnsiTheme="majorHAnsi" w:cs="Arial"/>
        </w:rPr>
        <w:br/>
      </w:r>
      <w:r w:rsidRPr="00411BF4">
        <w:rPr>
          <w:rFonts w:cstheme="minorHAnsi"/>
        </w:rPr>
        <w:t>• 50 g de légumes cuits</w:t>
      </w:r>
      <w:r w:rsidRPr="00411BF4">
        <w:rPr>
          <w:rFonts w:cstheme="minorHAnsi"/>
        </w:rPr>
        <w:br/>
        <w:t>• 20 g de concentré de tomate</w:t>
      </w:r>
      <w:r w:rsidRPr="00411BF4">
        <w:rPr>
          <w:rFonts w:cstheme="minorHAnsi"/>
        </w:rPr>
        <w:br/>
        <w:t>• 250 g d'autres ingrédients</w:t>
      </w:r>
      <w:r w:rsidRPr="003740AF">
        <w:rPr>
          <w:rFonts w:asciiTheme="majorHAnsi" w:hAnsiTheme="majorHAnsi" w:cs="Arial"/>
        </w:rPr>
        <w:br/>
      </w:r>
      <w:r w:rsidRPr="003740AF">
        <w:rPr>
          <w:rFonts w:asciiTheme="majorHAnsi" w:hAnsiTheme="majorHAnsi" w:cs="Arial"/>
        </w:rPr>
        <w:br/>
      </w:r>
      <w:r w:rsidR="00961177" w:rsidRPr="0080399F">
        <w:rPr>
          <w:rFonts w:cstheme="minorHAnsi"/>
        </w:rPr>
        <w:t>L</w:t>
      </w:r>
      <w:r w:rsidR="00961177">
        <w:rPr>
          <w:rFonts w:cstheme="minorHAnsi"/>
        </w:rPr>
        <w:t>e pourcentage</w:t>
      </w:r>
      <w:r w:rsidR="00961177" w:rsidRPr="0080399F">
        <w:rPr>
          <w:rFonts w:cstheme="minorHAnsi"/>
        </w:rPr>
        <w:t xml:space="preserve"> de fruits, légumes, légumineuses</w:t>
      </w:r>
      <w:r w:rsidR="00753689">
        <w:rPr>
          <w:rFonts w:cstheme="minorHAnsi"/>
        </w:rPr>
        <w:t>,</w:t>
      </w:r>
      <w:r w:rsidR="00961177" w:rsidRPr="0080399F">
        <w:rPr>
          <w:rFonts w:cstheme="minorHAnsi"/>
        </w:rPr>
        <w:t xml:space="preserve"> fruits à coque</w:t>
      </w:r>
      <w:r w:rsidR="00753689" w:rsidRPr="00595EFF">
        <w:rPr>
          <w:rFonts w:cstheme="minorHAnsi"/>
          <w:color w:val="548DD4" w:themeColor="text2" w:themeTint="99"/>
        </w:rPr>
        <w:t xml:space="preserve"> et huiles de colza, de noix et d’olive</w:t>
      </w:r>
      <w:r w:rsidR="00961177" w:rsidRPr="0080399F">
        <w:rPr>
          <w:rFonts w:cstheme="minorHAnsi"/>
        </w:rPr>
        <w:t xml:space="preserve"> est :</w:t>
      </w:r>
    </w:p>
    <w:p w14:paraId="4625CF30" w14:textId="17FB3608" w:rsidR="003740AF" w:rsidRPr="00411BF4" w:rsidRDefault="003740AF" w:rsidP="00AD727F">
      <w:pPr>
        <w:tabs>
          <w:tab w:val="left" w:pos="567"/>
        </w:tabs>
        <w:spacing w:before="120" w:after="120" w:line="264" w:lineRule="auto"/>
        <w:ind w:left="709" w:hanging="708"/>
        <w:rPr>
          <w:rFonts w:cstheme="minorHAnsi"/>
        </w:rPr>
      </w:pPr>
      <w:r w:rsidRPr="00411BF4">
        <w:rPr>
          <w:rFonts w:cstheme="minorHAnsi"/>
        </w:rPr>
        <w:tab/>
        <w:t xml:space="preserve">50 (légumes) + </w:t>
      </w:r>
      <w:r w:rsidR="00961177">
        <w:rPr>
          <w:rFonts w:cstheme="minorHAnsi"/>
        </w:rPr>
        <w:t>(</w:t>
      </w:r>
      <w:r w:rsidRPr="00411BF4">
        <w:rPr>
          <w:rFonts w:cstheme="minorHAnsi"/>
        </w:rPr>
        <w:t>2 x 20 (concentré))</w:t>
      </w:r>
    </w:p>
    <w:p w14:paraId="338A3270" w14:textId="20C00FA4" w:rsidR="003740AF" w:rsidRPr="00411BF4" w:rsidRDefault="003740AF" w:rsidP="00AD727F">
      <w:pPr>
        <w:tabs>
          <w:tab w:val="left" w:pos="567"/>
        </w:tabs>
        <w:spacing w:before="120" w:after="120" w:line="264" w:lineRule="auto"/>
        <w:rPr>
          <w:rFonts w:cstheme="minorHAnsi"/>
        </w:rPr>
      </w:pPr>
      <w:r w:rsidRPr="00411BF4">
        <w:rPr>
          <w:rFonts w:cstheme="minorHAnsi"/>
        </w:rPr>
        <w:t>___________________________________</w:t>
      </w:r>
      <w:r w:rsidR="00961177">
        <w:rPr>
          <w:rFonts w:cstheme="minorHAnsi"/>
        </w:rPr>
        <w:t>____ x 100</w:t>
      </w:r>
      <w:r w:rsidRPr="00411BF4">
        <w:rPr>
          <w:rFonts w:cstheme="minorHAnsi"/>
        </w:rPr>
        <w:t xml:space="preserve">     = </w:t>
      </w:r>
      <w:r w:rsidR="00961177">
        <w:rPr>
          <w:rFonts w:cstheme="minorHAnsi"/>
        </w:rPr>
        <w:t xml:space="preserve">  </w:t>
      </w:r>
      <w:r w:rsidRPr="00411BF4">
        <w:rPr>
          <w:rFonts w:cstheme="minorHAnsi"/>
          <w:b/>
        </w:rPr>
        <w:t>26%</w:t>
      </w:r>
      <w:r w:rsidRPr="00411BF4">
        <w:rPr>
          <w:rFonts w:cstheme="minorHAnsi"/>
        </w:rPr>
        <w:br/>
      </w:r>
      <w:r w:rsidR="00961177">
        <w:rPr>
          <w:rFonts w:cstheme="minorHAnsi"/>
        </w:rPr>
        <w:t xml:space="preserve">          </w:t>
      </w:r>
      <w:r w:rsidRPr="00411BF4">
        <w:rPr>
          <w:rFonts w:cstheme="minorHAnsi"/>
        </w:rPr>
        <w:t>50 + (2 x 20) + 250 (autres ingrédients)</w:t>
      </w:r>
    </w:p>
    <w:p w14:paraId="57BDCFE6" w14:textId="77777777" w:rsidR="003740AF" w:rsidRPr="003740AF" w:rsidRDefault="003740AF" w:rsidP="00AD727F">
      <w:pPr>
        <w:spacing w:before="120" w:after="120" w:line="264" w:lineRule="auto"/>
        <w:rPr>
          <w:rFonts w:asciiTheme="majorHAnsi" w:hAnsiTheme="majorHAnsi" w:cs="Arial"/>
        </w:rPr>
      </w:pPr>
    </w:p>
    <w:bookmarkEnd w:id="81"/>
    <w:p w14:paraId="011B5346" w14:textId="34A0988C" w:rsidR="007A07F8" w:rsidRDefault="007A07F8" w:rsidP="00AD727F">
      <w:pPr>
        <w:spacing w:before="120" w:after="120" w:line="264" w:lineRule="auto"/>
        <w:rPr>
          <w:rFonts w:cstheme="minorHAnsi"/>
        </w:rPr>
      </w:pPr>
      <w:r>
        <w:rPr>
          <w:rFonts w:cstheme="minorHAnsi"/>
        </w:rPr>
        <w:br w:type="page"/>
      </w:r>
    </w:p>
    <w:p w14:paraId="22E63D85" w14:textId="44C99C73" w:rsidR="007A07F8" w:rsidRPr="0080399F" w:rsidRDefault="007A07F8" w:rsidP="00AD727F">
      <w:pPr>
        <w:pStyle w:val="Titre3"/>
        <w:spacing w:before="120" w:after="120" w:line="264" w:lineRule="auto"/>
      </w:pPr>
      <w:bookmarkStart w:id="82" w:name="_Toc25830067"/>
      <w:r w:rsidRPr="0080399F">
        <w:lastRenderedPageBreak/>
        <w:t>Annexe</w:t>
      </w:r>
      <w:r>
        <w:t xml:space="preserve"> 2 : </w:t>
      </w:r>
      <w:r w:rsidR="00465DB9">
        <w:t>M</w:t>
      </w:r>
      <w:r w:rsidRPr="007A07F8">
        <w:t>odalités de calcul du score nutritionnel</w:t>
      </w:r>
      <w:bookmarkEnd w:id="82"/>
      <w:r w:rsidRPr="007A07F8">
        <w:t xml:space="preserve"> </w:t>
      </w:r>
    </w:p>
    <w:p w14:paraId="592177A9" w14:textId="77777777" w:rsidR="007A07F8" w:rsidRPr="007A07F8" w:rsidRDefault="007A07F8" w:rsidP="00AD727F">
      <w:pPr>
        <w:spacing w:before="120" w:after="120" w:line="264" w:lineRule="auto"/>
        <w:jc w:val="both"/>
        <w:rPr>
          <w:rFonts w:asciiTheme="majorHAnsi" w:eastAsiaTheme="majorEastAsia" w:hAnsiTheme="majorHAnsi" w:cstheme="majorBidi"/>
          <w:b/>
          <w:bCs/>
          <w:color w:val="365F91" w:themeColor="accent1" w:themeShade="BF"/>
          <w:sz w:val="24"/>
          <w:szCs w:val="28"/>
          <w:u w:val="single"/>
          <w:lang w:eastAsia="fr-FR"/>
        </w:rPr>
      </w:pPr>
    </w:p>
    <w:p w14:paraId="73F87531" w14:textId="31876068" w:rsidR="007A07F8" w:rsidRDefault="007A07F8" w:rsidP="00AD727F">
      <w:pPr>
        <w:spacing w:before="120" w:after="120" w:line="264" w:lineRule="auto"/>
        <w:jc w:val="both"/>
        <w:rPr>
          <w:rFonts w:ascii="Calibri" w:hAnsi="Calibri" w:cs="Calibri"/>
          <w:bCs/>
          <w:lang w:eastAsia="fr-FR"/>
        </w:rPr>
      </w:pPr>
      <w:r w:rsidRPr="007A07F8">
        <w:rPr>
          <w:rFonts w:ascii="Calibri" w:hAnsi="Calibri" w:cs="Calibri"/>
          <w:bCs/>
          <w:lang w:eastAsia="fr-FR"/>
        </w:rPr>
        <w:t xml:space="preserve">Il convient de bien distinguer le score nutritionnel du </w:t>
      </w:r>
      <w:r w:rsidR="002276CD">
        <w:rPr>
          <w:rFonts w:ascii="Calibri" w:hAnsi="Calibri" w:cs="Calibri"/>
          <w:bCs/>
          <w:lang w:eastAsia="fr-FR"/>
        </w:rPr>
        <w:t>Nutri-Score</w:t>
      </w:r>
      <w:r w:rsidRPr="007A07F8">
        <w:rPr>
          <w:rFonts w:ascii="Calibri" w:hAnsi="Calibri" w:cs="Calibri"/>
          <w:bCs/>
          <w:lang w:eastAsia="fr-FR"/>
        </w:rPr>
        <w:t xml:space="preserve"> : </w:t>
      </w:r>
    </w:p>
    <w:p w14:paraId="3B437857" w14:textId="77777777" w:rsidR="006A159F" w:rsidRPr="007A07F8" w:rsidRDefault="006A159F" w:rsidP="00AD727F">
      <w:pPr>
        <w:spacing w:before="120" w:after="120" w:line="264" w:lineRule="auto"/>
        <w:jc w:val="both"/>
        <w:rPr>
          <w:rFonts w:ascii="Calibri" w:hAnsi="Calibri" w:cs="Calibri"/>
          <w:bCs/>
          <w:lang w:eastAsia="fr-FR"/>
        </w:rPr>
      </w:pPr>
    </w:p>
    <w:p w14:paraId="1DB4E119" w14:textId="5B6B5400" w:rsidR="007A07F8" w:rsidRDefault="007A07F8" w:rsidP="00AD727F">
      <w:pPr>
        <w:numPr>
          <w:ilvl w:val="0"/>
          <w:numId w:val="26"/>
        </w:numPr>
        <w:spacing w:before="120" w:after="120" w:line="264" w:lineRule="auto"/>
        <w:jc w:val="both"/>
        <w:rPr>
          <w:rFonts w:ascii="Calibri" w:hAnsi="Calibri" w:cs="Calibri"/>
          <w:bCs/>
          <w:lang w:eastAsia="fr-FR"/>
        </w:rPr>
      </w:pPr>
      <w:r w:rsidRPr="007A07F8">
        <w:rPr>
          <w:rFonts w:ascii="Calibri" w:hAnsi="Calibri" w:cs="Calibri"/>
          <w:b/>
          <w:bCs/>
          <w:lang w:eastAsia="fr-FR"/>
        </w:rPr>
        <w:t>Le score nutritionnel</w:t>
      </w:r>
      <w:r w:rsidRPr="007A07F8">
        <w:rPr>
          <w:rFonts w:ascii="Calibri" w:hAnsi="Calibri" w:cs="Calibri"/>
          <w:bCs/>
          <w:lang w:eastAsia="fr-FR"/>
        </w:rPr>
        <w:t xml:space="preserve"> permet, sur la base de la composition de l’aliment en différents nutriments et ingrédients majeurs pour la santé, de donner une valeur unique d’estimation de la qualité nutritionnelle de l’aliment, sur une échelle ordinale continue allant de </w:t>
      </w:r>
      <w:r w:rsidRPr="007A07F8">
        <w:rPr>
          <w:bCs/>
        </w:rPr>
        <w:t>« moins quinze »</w:t>
      </w:r>
      <w:r w:rsidR="00CF1810">
        <w:rPr>
          <w:rFonts w:ascii="Calibri" w:hAnsi="Calibri" w:cs="Calibri"/>
          <w:bCs/>
          <w:lang w:eastAsia="fr-FR"/>
        </w:rPr>
        <w:t xml:space="preserve"> </w:t>
      </w:r>
      <w:r w:rsidRPr="007A07F8">
        <w:rPr>
          <w:rFonts w:ascii="Calibri" w:hAnsi="Calibri" w:cs="Calibri"/>
          <w:bCs/>
          <w:lang w:eastAsia="fr-FR"/>
        </w:rPr>
        <w:t xml:space="preserve">-15 (meilleure qualité nutritionnelle) à </w:t>
      </w:r>
      <w:r w:rsidRPr="007A07F8">
        <w:rPr>
          <w:bCs/>
        </w:rPr>
        <w:t xml:space="preserve">« plus quarante » </w:t>
      </w:r>
      <w:r w:rsidRPr="007A07F8">
        <w:rPr>
          <w:rFonts w:ascii="Calibri" w:hAnsi="Calibri" w:cs="Calibri"/>
          <w:bCs/>
          <w:lang w:eastAsia="fr-FR"/>
        </w:rPr>
        <w:t xml:space="preserve">+40 (moins bonne qualité nutritionnelle). </w:t>
      </w:r>
    </w:p>
    <w:p w14:paraId="266C6E42" w14:textId="77777777" w:rsidR="006A159F" w:rsidRPr="007A07F8" w:rsidRDefault="006A159F" w:rsidP="00AD727F">
      <w:pPr>
        <w:spacing w:before="120" w:after="120" w:line="264" w:lineRule="auto"/>
        <w:ind w:left="720"/>
        <w:jc w:val="both"/>
        <w:rPr>
          <w:rFonts w:ascii="Calibri" w:hAnsi="Calibri" w:cs="Calibri"/>
          <w:bCs/>
          <w:lang w:eastAsia="fr-FR"/>
        </w:rPr>
      </w:pPr>
    </w:p>
    <w:p w14:paraId="3F2C3F25" w14:textId="0A9E2D05" w:rsidR="007A07F8" w:rsidRDefault="007A07F8" w:rsidP="00AD727F">
      <w:pPr>
        <w:numPr>
          <w:ilvl w:val="0"/>
          <w:numId w:val="26"/>
        </w:numPr>
        <w:spacing w:before="120" w:after="120" w:line="264" w:lineRule="auto"/>
        <w:jc w:val="both"/>
        <w:rPr>
          <w:rFonts w:ascii="Calibri" w:hAnsi="Calibri" w:cs="Calibri"/>
          <w:bCs/>
          <w:lang w:eastAsia="fr-FR"/>
        </w:rPr>
      </w:pPr>
      <w:r w:rsidRPr="007A07F8">
        <w:rPr>
          <w:rFonts w:ascii="Calibri" w:hAnsi="Calibri" w:cs="Calibri"/>
          <w:b/>
          <w:bCs/>
          <w:lang w:eastAsia="fr-FR"/>
        </w:rPr>
        <w:t xml:space="preserve">Le </w:t>
      </w:r>
      <w:r w:rsidR="002276CD">
        <w:rPr>
          <w:rFonts w:ascii="Calibri" w:hAnsi="Calibri" w:cs="Calibri"/>
          <w:b/>
          <w:bCs/>
          <w:lang w:eastAsia="fr-FR"/>
        </w:rPr>
        <w:t>Nutri-Score</w:t>
      </w:r>
      <w:r w:rsidRPr="007A07F8">
        <w:rPr>
          <w:rFonts w:ascii="Calibri" w:hAnsi="Calibri" w:cs="Calibri"/>
          <w:bCs/>
          <w:lang w:eastAsia="fr-FR"/>
        </w:rPr>
        <w:t xml:space="preserve"> est une échelle graphique qui scinde le score nutritionnel en 5 classes (exprimées par une couleur associée à une lettre) et vise à faciliter la visibilité, la lisibilité, et la compréhension de la qualité nutritionnelle par le consommateur. Il ne s’agit pas de distinguer de « bons » ou de « mauvais » aliments, mais de distinguer selon 5 classes les aliments meilleurs pour la santé de ceux moins satisfaisants pour la santé. Il permet aussi aux producteurs d’aliments de déterminer comment reformuler leur produit pour lui faire gagner une classe et </w:t>
      </w:r>
      <w:r w:rsidR="00CF1810">
        <w:rPr>
          <w:bCs/>
        </w:rPr>
        <w:t xml:space="preserve">de permettre au consommateur </w:t>
      </w:r>
      <w:r w:rsidRPr="007A07F8">
        <w:rPr>
          <w:bCs/>
        </w:rPr>
        <w:t>de prend</w:t>
      </w:r>
      <w:r w:rsidR="004674A3">
        <w:rPr>
          <w:bCs/>
        </w:rPr>
        <w:t>re en compte un argument santé.</w:t>
      </w:r>
    </w:p>
    <w:p w14:paraId="1AB6F1CA" w14:textId="77777777" w:rsidR="00522A12" w:rsidRPr="00522A12" w:rsidRDefault="00522A12" w:rsidP="00AD727F">
      <w:pPr>
        <w:spacing w:before="120" w:after="120" w:line="264" w:lineRule="auto"/>
        <w:jc w:val="both"/>
        <w:rPr>
          <w:rFonts w:ascii="Calibri" w:hAnsi="Calibri" w:cs="Calibri"/>
          <w:lang w:eastAsia="fr-FR"/>
        </w:rPr>
      </w:pPr>
    </w:p>
    <w:p w14:paraId="2C100B92" w14:textId="3056863B" w:rsidR="007A07F8" w:rsidRPr="007A07F8"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 xml:space="preserve">L’algorithme de calcul du score nutritionnel ainsi que la méthode de calcul des seuils pour le classement selon le </w:t>
      </w:r>
      <w:r w:rsidR="002276CD">
        <w:rPr>
          <w:rFonts w:ascii="Calibri" w:hAnsi="Calibri" w:cs="Calibri"/>
          <w:lang w:eastAsia="fr-FR"/>
        </w:rPr>
        <w:t>Nutri-Score</w:t>
      </w:r>
      <w:r w:rsidRPr="007A07F8">
        <w:rPr>
          <w:rFonts w:ascii="Calibri" w:hAnsi="Calibri" w:cs="Calibri"/>
          <w:lang w:eastAsia="fr-FR"/>
        </w:rPr>
        <w:t xml:space="preserve"> sont publics et accessibles à tous, ce qui permet la transparence et la reproductibilité du système. </w:t>
      </w:r>
    </w:p>
    <w:p w14:paraId="67EEFD7C" w14:textId="65023C15" w:rsidR="007A07F8" w:rsidRPr="007A07F8" w:rsidRDefault="007A07F8" w:rsidP="00AD727F">
      <w:pPr>
        <w:spacing w:before="120" w:after="120" w:line="264" w:lineRule="auto"/>
        <w:jc w:val="both"/>
      </w:pPr>
      <w:r w:rsidRPr="007A07F8">
        <w:rPr>
          <w:rFonts w:ascii="Calibri" w:hAnsi="Calibri" w:cs="Calibri"/>
          <w:lang w:eastAsia="fr-FR"/>
        </w:rPr>
        <w:t xml:space="preserve">Le calcul du score nutritionnel est basé sur des données nutritionnelles pour 100g de produit, dont les nutriments </w:t>
      </w:r>
      <w:r w:rsidRPr="007A07F8">
        <w:t>font partie de la déclaration nutritionnelle obligatoire ou qui peuvent la compléter dans le respect de l’article 30 du règlement «</w:t>
      </w:r>
      <w:r w:rsidR="002123A0">
        <w:t xml:space="preserve"> </w:t>
      </w:r>
      <w:r w:rsidRPr="007A07F8">
        <w:t xml:space="preserve">INCO » n°1169/2011, soit: </w:t>
      </w:r>
    </w:p>
    <w:p w14:paraId="567F74E2"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 xml:space="preserve">La valeur énergétique (Kcal/KJ) </w:t>
      </w:r>
    </w:p>
    <w:p w14:paraId="72B3DF16"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La quantité de lipides (g)</w:t>
      </w:r>
    </w:p>
    <w:p w14:paraId="798238CA"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La quantité d’acides gras saturés (g)</w:t>
      </w:r>
    </w:p>
    <w:p w14:paraId="13C98982"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La quantité de glucides (g)</w:t>
      </w:r>
    </w:p>
    <w:p w14:paraId="35ACF7E6" w14:textId="1F4CB5A6"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 xml:space="preserve">La quantité de sucres </w:t>
      </w:r>
      <w:r w:rsidR="00E13152">
        <w:rPr>
          <w:rFonts w:ascii="Calibri" w:hAnsi="Calibri" w:cs="Calibri"/>
          <w:lang w:eastAsia="fr-FR"/>
        </w:rPr>
        <w:t>(g)</w:t>
      </w:r>
    </w:p>
    <w:p w14:paraId="47AF0AD2"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La quantité de protéines (g)</w:t>
      </w:r>
    </w:p>
    <w:p w14:paraId="213EF315"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fr-FR"/>
        </w:rPr>
        <w:t>La quantité de sel (mg)</w:t>
      </w:r>
    </w:p>
    <w:p w14:paraId="07002979" w14:textId="77777777" w:rsidR="007A07F8" w:rsidRPr="007A07F8" w:rsidRDefault="007A07F8" w:rsidP="00AD727F">
      <w:pPr>
        <w:numPr>
          <w:ilvl w:val="0"/>
          <w:numId w:val="28"/>
        </w:numPr>
        <w:spacing w:before="120" w:after="120" w:line="264" w:lineRule="auto"/>
        <w:jc w:val="both"/>
        <w:rPr>
          <w:rFonts w:ascii="Calibri" w:hAnsi="Calibri" w:cs="Calibri"/>
          <w:lang w:eastAsia="fr-FR"/>
        </w:rPr>
      </w:pPr>
      <w:r w:rsidRPr="007A07F8">
        <w:rPr>
          <w:rFonts w:ascii="Calibri" w:hAnsi="Calibri" w:cs="Calibri"/>
          <w:lang w:eastAsia="fr-FR"/>
        </w:rPr>
        <w:t>Les fibres (g)</w:t>
      </w:r>
    </w:p>
    <w:p w14:paraId="2C43CD51" w14:textId="77777777" w:rsidR="007A07F8" w:rsidRPr="007A07F8" w:rsidRDefault="007A07F8" w:rsidP="00AD727F">
      <w:pPr>
        <w:spacing w:before="120" w:after="120" w:line="264" w:lineRule="auto"/>
        <w:jc w:val="both"/>
        <w:rPr>
          <w:rFonts w:ascii="Calibri" w:hAnsi="Calibri" w:cs="Calibri"/>
          <w:lang w:eastAsia="fr-FR"/>
        </w:rPr>
      </w:pPr>
    </w:p>
    <w:p w14:paraId="40286568" w14:textId="2C8D6637" w:rsidR="007A07F8"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 xml:space="preserve">Les </w:t>
      </w:r>
      <w:r w:rsidRPr="00644EBB">
        <w:rPr>
          <w:rFonts w:ascii="Calibri" w:hAnsi="Calibri" w:cs="Calibri"/>
          <w:lang w:eastAsia="fr-FR"/>
        </w:rPr>
        <w:t>fruits</w:t>
      </w:r>
      <w:r w:rsidR="00961177" w:rsidRPr="00644EBB">
        <w:rPr>
          <w:rFonts w:ascii="Calibri" w:hAnsi="Calibri" w:cs="Calibri"/>
          <w:lang w:eastAsia="fr-FR"/>
        </w:rPr>
        <w:t>,</w:t>
      </w:r>
      <w:r w:rsidRPr="00644EBB">
        <w:rPr>
          <w:rFonts w:ascii="Calibri" w:hAnsi="Calibri" w:cs="Calibri"/>
          <w:lang w:eastAsia="fr-FR"/>
        </w:rPr>
        <w:t xml:space="preserve"> légumes, </w:t>
      </w:r>
      <w:r w:rsidR="00961177" w:rsidRPr="00644EBB">
        <w:rPr>
          <w:rFonts w:ascii="Calibri" w:hAnsi="Calibri" w:cs="Calibri"/>
          <w:lang w:eastAsia="fr-FR"/>
        </w:rPr>
        <w:t xml:space="preserve">légumineuses et fruits à coque, </w:t>
      </w:r>
      <w:r w:rsidRPr="00644EBB">
        <w:rPr>
          <w:rFonts w:ascii="Calibri" w:hAnsi="Calibri" w:cs="Calibri"/>
          <w:lang w:eastAsia="fr-FR"/>
        </w:rPr>
        <w:t>au titre des vitamines</w:t>
      </w:r>
      <w:r w:rsidR="00961177">
        <w:rPr>
          <w:rFonts w:ascii="Calibri" w:hAnsi="Calibri" w:cs="Calibri"/>
          <w:lang w:eastAsia="fr-FR"/>
        </w:rPr>
        <w:t xml:space="preserve"> qu’ils contiennent</w:t>
      </w:r>
      <w:r w:rsidRPr="007A07F8">
        <w:rPr>
          <w:rFonts w:ascii="Calibri" w:hAnsi="Calibri" w:cs="Calibri"/>
          <w:lang w:eastAsia="fr-FR"/>
        </w:rPr>
        <w:t>, ont une importance majeure en termes de santé publique et permettent de rendre l’information ainsi dispensée cohérente avec les recommandations nutritionnelles. Ils sont également pris en compte dans le score FSA. Une teneur minimale de 40% de la composition de l’aliment devant être représentée par ces fruits</w:t>
      </w:r>
      <w:r w:rsidR="00961177">
        <w:rPr>
          <w:rFonts w:ascii="Calibri" w:hAnsi="Calibri" w:cs="Calibri"/>
          <w:lang w:eastAsia="fr-FR"/>
        </w:rPr>
        <w:t>,</w:t>
      </w:r>
      <w:r w:rsidRPr="007A07F8">
        <w:rPr>
          <w:rFonts w:ascii="Calibri" w:hAnsi="Calibri" w:cs="Calibri"/>
          <w:lang w:eastAsia="fr-FR"/>
        </w:rPr>
        <w:t xml:space="preserve"> légumes,</w:t>
      </w:r>
      <w:r w:rsidR="00961177">
        <w:rPr>
          <w:rFonts w:ascii="Calibri" w:hAnsi="Calibri" w:cs="Calibri"/>
          <w:lang w:eastAsia="fr-FR"/>
        </w:rPr>
        <w:t xml:space="preserve"> légumineuses et fruits à coque,</w:t>
      </w:r>
      <w:r w:rsidRPr="007A07F8">
        <w:rPr>
          <w:rFonts w:ascii="Calibri" w:hAnsi="Calibri" w:cs="Calibri"/>
          <w:lang w:eastAsia="fr-FR"/>
        </w:rPr>
        <w:t xml:space="preserve"> l’information est disponible dans la liste des ingrédients, dans la mesure où pour ces produits, les fruits et légumes sont mentionnés dans la dénomination légale du produit (article 9 du règlement « INCO » n° 1169/2011, </w:t>
      </w:r>
      <w:r w:rsidRPr="007A07F8">
        <w:rPr>
          <w:rFonts w:ascii="Calibri" w:hAnsi="Calibri" w:cs="Calibri"/>
          <w:lang w:eastAsia="fr-FR"/>
        </w:rPr>
        <w:fldChar w:fldCharType="begin"/>
      </w:r>
      <w:r w:rsidRPr="007A07F8">
        <w:rPr>
          <w:rFonts w:ascii="Calibri" w:hAnsi="Calibri" w:cs="Calibri"/>
          <w:lang w:eastAsia="fr-FR"/>
        </w:rPr>
        <w:instrText xml:space="preserve"> ADDIN REFMGR.CITE &lt;Refman&gt;&lt;Cite&gt;&lt;Author&gt;Europa Summary of EU legislation&lt;/Author&gt;&lt;Year&gt;2012&lt;/Year&gt;&lt;RecNum&gt;242&lt;/RecNum&gt;&lt;IDText&gt;Labeling of foodstuffs. Regulation (EU) No. 1169/2011&lt;/IDText&gt;&lt;MDL Ref_Type="Online Source"&gt;&lt;Ref_Type&gt;Online Source&lt;/Ref_Type&gt;&lt;Ref_ID&gt;242&lt;/Ref_ID&gt;&lt;Title_Primary&gt;Labeling of foodstuffs. Regulation (EU) No. 1169/2011&lt;/Title_Primary&gt;&lt;Authors_Primary&gt;Europa Summary of EU legislation&lt;/Authors_Primary&gt;&lt;Date_Primary&gt;2012&lt;/Date_Primary&gt;&lt;Reprint&gt;Not in File&lt;/Reprint&gt;&lt;Pub_Place&gt;Brussels&lt;/Pub_Place&gt;&lt;Publisher&gt;European Union&lt;/Publisher&gt;&lt;Date_Secondary&gt;2014/7/29&lt;/Date_Secondary&gt;&lt;Web_URL&gt;&lt;u&gt;http://europa.eu/legislation_summaries/consumers/product_labelling_and_packaging/co0019_en.htm&lt;/u&gt;&lt;/Web_URL&gt;&lt;ZZ_WorkformID&gt;31&lt;/ZZ_WorkformID&gt;&lt;/MDL&gt;&lt;/Cite&gt;&lt;/Refman&gt;</w:instrText>
      </w:r>
      <w:r w:rsidRPr="007A07F8">
        <w:rPr>
          <w:rFonts w:ascii="Calibri" w:hAnsi="Calibri" w:cs="Calibri"/>
          <w:lang w:eastAsia="fr-FR"/>
        </w:rPr>
        <w:fldChar w:fldCharType="separate"/>
      </w:r>
      <w:r w:rsidRPr="007A07F8">
        <w:rPr>
          <w:rFonts w:ascii="Calibri" w:hAnsi="Calibri" w:cs="Calibri"/>
          <w:noProof/>
          <w:lang w:eastAsia="fr-FR"/>
        </w:rPr>
        <w:t>(Europa Summary of EU legislation 2012)</w:t>
      </w:r>
      <w:r w:rsidRPr="007A07F8">
        <w:rPr>
          <w:rFonts w:ascii="Calibri" w:hAnsi="Calibri" w:cs="Calibri"/>
          <w:lang w:eastAsia="fr-FR"/>
        </w:rPr>
        <w:fldChar w:fldCharType="end"/>
      </w:r>
      <w:r w:rsidRPr="007A07F8">
        <w:rPr>
          <w:rFonts w:ascii="Calibri" w:hAnsi="Calibri" w:cs="Calibri"/>
          <w:lang w:eastAsia="fr-FR"/>
        </w:rPr>
        <w:t xml:space="preserve">). </w:t>
      </w:r>
    </w:p>
    <w:p w14:paraId="2F50DC03" w14:textId="47971F73" w:rsidR="007A07F8" w:rsidRPr="00411BF4" w:rsidRDefault="006018D1" w:rsidP="00AD727F">
      <w:pPr>
        <w:pStyle w:val="Paragraphedeliste"/>
        <w:numPr>
          <w:ilvl w:val="0"/>
          <w:numId w:val="48"/>
        </w:numPr>
        <w:spacing w:before="120" w:after="120" w:line="264" w:lineRule="auto"/>
        <w:contextualSpacing w:val="0"/>
        <w:rPr>
          <w:b/>
          <w:noProof/>
          <w:u w:val="single"/>
          <w:lang w:eastAsia="fr-FR"/>
        </w:rPr>
      </w:pPr>
      <w:bookmarkStart w:id="83" w:name="_Toc489544833"/>
      <w:r>
        <w:rPr>
          <w:b/>
          <w:noProof/>
          <w:u w:val="single"/>
          <w:lang w:eastAsia="fr-FR"/>
        </w:rPr>
        <w:lastRenderedPageBreak/>
        <w:t>M</w:t>
      </w:r>
      <w:r w:rsidR="007A07F8" w:rsidRPr="00411BF4">
        <w:rPr>
          <w:b/>
          <w:noProof/>
          <w:u w:val="single"/>
          <w:lang w:eastAsia="fr-FR"/>
        </w:rPr>
        <w:t>odalités de calcul du score : cas général</w:t>
      </w:r>
      <w:bookmarkEnd w:id="83"/>
    </w:p>
    <w:p w14:paraId="5DF3DFC2" w14:textId="29AB52D4" w:rsidR="007A07F8" w:rsidRPr="007A07F8"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Le score se compose de deux dimensions : les points positifs (correspondant aux composantes ‘défavorables’ dont un apport en excès est considéré comme délétère pour l’état de santé : énergie, sucres, sodium et acides gras saturés</w:t>
      </w:r>
      <w:r w:rsidRPr="00DC7BBC">
        <w:rPr>
          <w:rStyle w:val="Appelnotedebasdep"/>
        </w:rPr>
        <w:footnoteReference w:id="2"/>
      </w:r>
      <w:r w:rsidRPr="007A07F8">
        <w:rPr>
          <w:rFonts w:ascii="Calibri" w:hAnsi="Calibri" w:cs="Calibri"/>
          <w:lang w:eastAsia="fr-FR"/>
        </w:rPr>
        <w:t xml:space="preserve">) et les points négatifs (correspondant aux composantes ‘favorables’ : </w:t>
      </w:r>
      <w:r w:rsidR="00697907">
        <w:rPr>
          <w:rFonts w:ascii="Calibri" w:hAnsi="Calibri" w:cs="Calibri"/>
          <w:lang w:eastAsia="fr-FR"/>
        </w:rPr>
        <w:t>f</w:t>
      </w:r>
      <w:r w:rsidR="00697907" w:rsidRPr="00697907">
        <w:rPr>
          <w:rFonts w:ascii="Calibri" w:hAnsi="Calibri" w:cs="Calibri"/>
          <w:lang w:eastAsia="fr-FR"/>
        </w:rPr>
        <w:t>ruits, légumes, légumineuses</w:t>
      </w:r>
      <w:r w:rsidR="00E2489F">
        <w:rPr>
          <w:rFonts w:ascii="Calibri" w:hAnsi="Calibri" w:cs="Calibri"/>
          <w:lang w:eastAsia="fr-FR"/>
        </w:rPr>
        <w:t>,</w:t>
      </w:r>
      <w:r w:rsidR="00697907" w:rsidRPr="00697907">
        <w:rPr>
          <w:rFonts w:ascii="Calibri" w:hAnsi="Calibri" w:cs="Calibri"/>
          <w:lang w:eastAsia="fr-FR"/>
        </w:rPr>
        <w:t xml:space="preserve"> fruits à coque</w:t>
      </w:r>
      <w:r w:rsidR="00E2489F" w:rsidRPr="00595EFF">
        <w:rPr>
          <w:rFonts w:ascii="Calibri" w:hAnsi="Calibri" w:cs="Calibri"/>
          <w:color w:val="548DD4" w:themeColor="text2" w:themeTint="99"/>
          <w:lang w:eastAsia="fr-FR"/>
        </w:rPr>
        <w:t xml:space="preserve"> et huiles de colza, de noix et d’olive</w:t>
      </w:r>
      <w:r w:rsidRPr="007A07F8">
        <w:rPr>
          <w:rFonts w:ascii="Calibri" w:hAnsi="Calibri" w:cs="Calibri"/>
          <w:lang w:eastAsia="fr-FR"/>
        </w:rPr>
        <w:t>, protéines et fibres dont un apport adéquat est considéré comme favorable à la santé).</w:t>
      </w:r>
    </w:p>
    <w:p w14:paraId="6FDC0617" w14:textId="77777777" w:rsidR="007A07F8" w:rsidRPr="007A07F8" w:rsidRDefault="007A07F8" w:rsidP="00AD727F">
      <w:pPr>
        <w:numPr>
          <w:ilvl w:val="0"/>
          <w:numId w:val="28"/>
        </w:numPr>
        <w:spacing w:before="120" w:after="120" w:line="264" w:lineRule="auto"/>
        <w:jc w:val="both"/>
        <w:rPr>
          <w:rFonts w:ascii="Calibri" w:hAnsi="Calibri" w:cs="Calibri"/>
          <w:lang w:eastAsia="fr-FR"/>
        </w:rPr>
      </w:pPr>
      <w:r w:rsidRPr="007A07F8">
        <w:rPr>
          <w:rFonts w:ascii="Calibri" w:hAnsi="Calibri" w:cs="Calibri"/>
          <w:lang w:eastAsia="fr-FR"/>
        </w:rPr>
        <w:t>Pour chacune des 4 composantes ‘défavorables’, 0 à 10 points sont attribués, en fonction de leur teneur dans 100g d’aliment. Le « pas » d’attribution des points est défini en fonction des apports de référence pour le nutriment spécifié. Une première somme est effectuée sur les composantes ‘défavorables’ donnant un nombre de points positifs (au maximum +40).</w:t>
      </w:r>
    </w:p>
    <w:p w14:paraId="30AF6C72" w14:textId="75BB54F3" w:rsidR="008C4EAE" w:rsidRPr="00CD6504" w:rsidRDefault="007A07F8" w:rsidP="00CD6504">
      <w:pPr>
        <w:numPr>
          <w:ilvl w:val="0"/>
          <w:numId w:val="28"/>
        </w:numPr>
        <w:spacing w:before="120" w:after="120" w:line="264" w:lineRule="auto"/>
        <w:jc w:val="both"/>
        <w:rPr>
          <w:rFonts w:ascii="Calibri" w:hAnsi="Calibri" w:cs="Calibri"/>
          <w:lang w:eastAsia="fr-FR"/>
        </w:rPr>
      </w:pPr>
      <w:r w:rsidRPr="007A07F8">
        <w:rPr>
          <w:rFonts w:ascii="Calibri" w:hAnsi="Calibri" w:cs="Calibri"/>
          <w:lang w:eastAsia="fr-FR"/>
        </w:rPr>
        <w:t>Pour les 3 composantes ‘favorables’, 0 à 5 points sont attribués (0 à 10 points pour les boissons) en fonction de la teneur aux 100g (au maximum -15).</w:t>
      </w:r>
    </w:p>
    <w:p w14:paraId="30216230" w14:textId="64BB19AE" w:rsidR="00EA2C12" w:rsidRPr="007A07F8" w:rsidRDefault="005F4EDC" w:rsidP="00AD727F">
      <w:pPr>
        <w:spacing w:before="120" w:after="120" w:line="264" w:lineRule="auto"/>
        <w:ind w:left="720"/>
        <w:jc w:val="both"/>
        <w:rPr>
          <w:rFonts w:ascii="Calibri" w:hAnsi="Calibri" w:cs="Calibri"/>
          <w:lang w:eastAsia="fr-FR"/>
        </w:rPr>
      </w:pPr>
      <w:r>
        <w:rPr>
          <w:rFonts w:ascii="Calibri" w:hAnsi="Calibri" w:cs="Calibri"/>
          <w:noProof/>
          <w:lang w:eastAsia="fr-FR"/>
        </w:rPr>
        <w:drawing>
          <wp:inline distT="0" distB="0" distL="0" distR="0" wp14:anchorId="7B3324F8" wp14:editId="6E1CBBEE">
            <wp:extent cx="5301792" cy="3362325"/>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8091" cy="3366320"/>
                    </a:xfrm>
                    <a:prstGeom prst="rect">
                      <a:avLst/>
                    </a:prstGeom>
                    <a:noFill/>
                  </pic:spPr>
                </pic:pic>
              </a:graphicData>
            </a:graphic>
          </wp:inline>
        </w:drawing>
      </w:r>
    </w:p>
    <w:p w14:paraId="6B6AB510" w14:textId="77777777" w:rsidR="00EA2C12" w:rsidRDefault="00EA2C12" w:rsidP="00AD727F">
      <w:pPr>
        <w:spacing w:before="120" w:after="120" w:line="264" w:lineRule="auto"/>
        <w:jc w:val="center"/>
        <w:rPr>
          <w:rFonts w:ascii="Calibri" w:hAnsi="Calibri" w:cs="Calibri"/>
          <w:sz w:val="16"/>
          <w:szCs w:val="16"/>
          <w:lang w:eastAsia="fr-FR"/>
        </w:rPr>
      </w:pPr>
    </w:p>
    <w:p w14:paraId="4ED82D90" w14:textId="76E51944" w:rsidR="007A07F8" w:rsidRPr="007A07F8" w:rsidRDefault="007A07F8" w:rsidP="00AD727F">
      <w:pPr>
        <w:spacing w:before="120" w:after="120" w:line="264" w:lineRule="auto"/>
        <w:jc w:val="both"/>
        <w:rPr>
          <w:rFonts w:ascii="Calibri" w:hAnsi="Calibri" w:cs="Calibri"/>
          <w:lang w:eastAsia="fr-FR"/>
        </w:rPr>
      </w:pPr>
      <w:bookmarkStart w:id="84" w:name="_Hlk22821555"/>
      <w:r w:rsidRPr="007A07F8">
        <w:rPr>
          <w:rFonts w:ascii="Calibri" w:hAnsi="Calibri" w:cs="Calibri"/>
          <w:lang w:eastAsia="fr-FR"/>
        </w:rPr>
        <w:t>En fonction du niveau de points positifs, l’ensemble des composantes ‘favorables’ sont soustraites, ou seulement les composantes fibres et fruits</w:t>
      </w:r>
      <w:r w:rsidR="00E2489F">
        <w:rPr>
          <w:rFonts w:ascii="Calibri" w:hAnsi="Calibri" w:cs="Calibri"/>
          <w:lang w:eastAsia="fr-FR"/>
        </w:rPr>
        <w:t>,</w:t>
      </w:r>
      <w:r w:rsidRPr="007A07F8">
        <w:rPr>
          <w:rFonts w:ascii="Calibri" w:hAnsi="Calibri" w:cs="Calibri"/>
          <w:lang w:eastAsia="fr-FR"/>
        </w:rPr>
        <w:t xml:space="preserve"> légumes</w:t>
      </w:r>
      <w:r w:rsidR="00E2489F" w:rsidRPr="00595EFF">
        <w:rPr>
          <w:rFonts w:ascii="Calibri" w:hAnsi="Calibri" w:cs="Calibri"/>
          <w:color w:val="548DD4" w:themeColor="text2" w:themeTint="99"/>
          <w:lang w:eastAsia="fr-FR"/>
        </w:rPr>
        <w:t>, légumineuses, fruits à coque et huiles de colza, de noix et d’olive</w:t>
      </w:r>
      <w:r w:rsidRPr="007A07F8">
        <w:rPr>
          <w:rFonts w:ascii="Calibri" w:hAnsi="Calibri" w:cs="Calibri"/>
          <w:lang w:eastAsia="fr-FR"/>
        </w:rPr>
        <w:t xml:space="preserve"> selon les conditions suivantes.</w:t>
      </w:r>
    </w:p>
    <w:bookmarkEnd w:id="84"/>
    <w:p w14:paraId="61BA14D9" w14:textId="64FCDA16" w:rsidR="007A07F8" w:rsidRDefault="007A07F8" w:rsidP="00AD727F">
      <w:pPr>
        <w:numPr>
          <w:ilvl w:val="0"/>
          <w:numId w:val="29"/>
        </w:numPr>
        <w:spacing w:before="120" w:after="120" w:line="264" w:lineRule="auto"/>
        <w:jc w:val="both"/>
        <w:rPr>
          <w:rFonts w:ascii="Calibri" w:hAnsi="Calibri" w:cs="Calibri"/>
          <w:lang w:eastAsia="fr-FR"/>
        </w:rPr>
      </w:pPr>
      <w:r w:rsidRPr="007A07F8">
        <w:rPr>
          <w:rFonts w:ascii="Calibri" w:hAnsi="Calibri" w:cs="Calibri"/>
          <w:lang w:eastAsia="fr-FR"/>
        </w:rPr>
        <w:t xml:space="preserve">Si le total de la composante N est inférieur à 11 points, alors le score nutritionnel est égal au total des points de la composante N </w:t>
      </w:r>
      <w:r w:rsidR="006474D8">
        <w:rPr>
          <w:rFonts w:ascii="Calibri" w:hAnsi="Calibri" w:cs="Calibri"/>
          <w:lang w:eastAsia="fr-FR"/>
        </w:rPr>
        <w:t xml:space="preserve">auquel est </w:t>
      </w:r>
      <w:r w:rsidRPr="007A07F8">
        <w:rPr>
          <w:rFonts w:ascii="Calibri" w:hAnsi="Calibri" w:cs="Calibri"/>
          <w:lang w:eastAsia="fr-FR"/>
        </w:rPr>
        <w:t xml:space="preserve">retranché </w:t>
      </w:r>
      <w:r w:rsidR="006474D8">
        <w:rPr>
          <w:rFonts w:ascii="Calibri" w:hAnsi="Calibri" w:cs="Calibri"/>
          <w:lang w:eastAsia="fr-FR"/>
        </w:rPr>
        <w:t>le</w:t>
      </w:r>
      <w:r w:rsidR="006474D8" w:rsidRPr="007A07F8">
        <w:rPr>
          <w:rFonts w:ascii="Calibri" w:hAnsi="Calibri" w:cs="Calibri"/>
          <w:lang w:eastAsia="fr-FR"/>
        </w:rPr>
        <w:t xml:space="preserve"> </w:t>
      </w:r>
      <w:r w:rsidRPr="007A07F8">
        <w:rPr>
          <w:rFonts w:ascii="Calibri" w:hAnsi="Calibri" w:cs="Calibri"/>
          <w:lang w:eastAsia="fr-FR"/>
        </w:rPr>
        <w:t>total de la composante P.</w:t>
      </w:r>
    </w:p>
    <w:p w14:paraId="3ABEAC7D" w14:textId="77777777" w:rsidR="007A07F8" w:rsidRPr="007A07F8" w:rsidRDefault="007A07F8" w:rsidP="00AD727F">
      <w:pPr>
        <w:numPr>
          <w:ilvl w:val="0"/>
          <w:numId w:val="29"/>
        </w:numPr>
        <w:spacing w:before="120" w:after="120" w:line="264" w:lineRule="auto"/>
        <w:jc w:val="both"/>
        <w:rPr>
          <w:rFonts w:ascii="Calibri" w:hAnsi="Calibri" w:cs="Calibri"/>
          <w:lang w:eastAsia="fr-FR"/>
        </w:rPr>
      </w:pPr>
      <w:r w:rsidRPr="007A07F8">
        <w:rPr>
          <w:rFonts w:ascii="Calibri" w:hAnsi="Calibri" w:cs="Calibri"/>
          <w:lang w:eastAsia="fr-FR"/>
        </w:rPr>
        <w:t>Si le total de la composante N est supérieur ou égal à 11 points, et,</w:t>
      </w:r>
    </w:p>
    <w:p w14:paraId="5BF77199" w14:textId="4E074EBF" w:rsidR="007A07F8" w:rsidRPr="007A07F8" w:rsidRDefault="007A07F8" w:rsidP="00E2489F">
      <w:pPr>
        <w:numPr>
          <w:ilvl w:val="0"/>
          <w:numId w:val="30"/>
        </w:numPr>
        <w:spacing w:before="120" w:after="120" w:line="264" w:lineRule="auto"/>
        <w:jc w:val="both"/>
        <w:rPr>
          <w:rFonts w:ascii="Calibri" w:hAnsi="Calibri" w:cs="Calibri"/>
          <w:lang w:eastAsia="fr-FR"/>
        </w:rPr>
      </w:pPr>
      <w:r w:rsidRPr="007A07F8">
        <w:rPr>
          <w:rFonts w:ascii="Calibri" w:hAnsi="Calibri" w:cs="Calibri"/>
          <w:lang w:eastAsia="fr-FR"/>
        </w:rPr>
        <w:t xml:space="preserve">Si les points pour </w:t>
      </w:r>
      <w:r w:rsidR="00E2489F">
        <w:rPr>
          <w:rFonts w:ascii="Calibri" w:hAnsi="Calibri" w:cs="Calibri"/>
          <w:lang w:eastAsia="fr-FR"/>
        </w:rPr>
        <w:t xml:space="preserve">les </w:t>
      </w:r>
      <w:r w:rsidRPr="007A07F8">
        <w:rPr>
          <w:rFonts w:ascii="Calibri" w:hAnsi="Calibri" w:cs="Calibri"/>
          <w:lang w:eastAsia="fr-FR"/>
        </w:rPr>
        <w:t>« fruits</w:t>
      </w:r>
      <w:r w:rsidR="00E2489F">
        <w:rPr>
          <w:rFonts w:ascii="Calibri" w:hAnsi="Calibri" w:cs="Calibri"/>
          <w:lang w:eastAsia="fr-FR"/>
        </w:rPr>
        <w:t xml:space="preserve">, </w:t>
      </w:r>
      <w:r w:rsidRPr="007A07F8">
        <w:rPr>
          <w:rFonts w:ascii="Calibri" w:hAnsi="Calibri" w:cs="Calibri"/>
          <w:lang w:eastAsia="fr-FR"/>
        </w:rPr>
        <w:t>légumes</w:t>
      </w:r>
      <w:r w:rsidR="00E2489F" w:rsidRPr="00595EFF">
        <w:rPr>
          <w:rFonts w:ascii="Calibri" w:hAnsi="Calibri" w:cs="Calibri"/>
          <w:color w:val="548DD4" w:themeColor="text2" w:themeTint="99"/>
          <w:lang w:eastAsia="fr-FR"/>
        </w:rPr>
        <w:t>, légumineuses, fruits à coque et</w:t>
      </w:r>
      <w:r w:rsidR="00E2489F" w:rsidRPr="00595EFF">
        <w:rPr>
          <w:color w:val="548DD4" w:themeColor="text2" w:themeTint="99"/>
        </w:rPr>
        <w:t xml:space="preserve"> </w:t>
      </w:r>
      <w:r w:rsidR="00E2489F" w:rsidRPr="00595EFF">
        <w:rPr>
          <w:rFonts w:ascii="Calibri" w:hAnsi="Calibri" w:cs="Calibri"/>
          <w:color w:val="548DD4" w:themeColor="text2" w:themeTint="99"/>
          <w:lang w:eastAsia="fr-FR"/>
        </w:rPr>
        <w:t>huiles de colza, de noix et d’olive</w:t>
      </w:r>
      <w:r w:rsidRPr="007A07F8">
        <w:rPr>
          <w:rFonts w:ascii="Calibri" w:hAnsi="Calibri" w:cs="Calibri"/>
          <w:lang w:eastAsia="fr-FR"/>
        </w:rPr>
        <w:t xml:space="preserve"> » sont égaux à 5 (10 pour les boissons), alors le score nutritionnel est égal au total des points de la composante N </w:t>
      </w:r>
      <w:r w:rsidR="00EA2C12">
        <w:rPr>
          <w:rFonts w:ascii="Calibri" w:hAnsi="Calibri" w:cs="Calibri"/>
          <w:lang w:eastAsia="fr-FR"/>
        </w:rPr>
        <w:t xml:space="preserve">auquel est </w:t>
      </w:r>
      <w:r w:rsidRPr="007A07F8">
        <w:rPr>
          <w:rFonts w:ascii="Calibri" w:hAnsi="Calibri" w:cs="Calibri"/>
          <w:lang w:eastAsia="fr-FR"/>
        </w:rPr>
        <w:t xml:space="preserve">retranché </w:t>
      </w:r>
      <w:r w:rsidR="00EA2C12">
        <w:rPr>
          <w:rFonts w:ascii="Calibri" w:hAnsi="Calibri" w:cs="Calibri"/>
          <w:lang w:eastAsia="fr-FR"/>
        </w:rPr>
        <w:t>le</w:t>
      </w:r>
      <w:r w:rsidR="00EA2C12" w:rsidRPr="007A07F8">
        <w:rPr>
          <w:rFonts w:ascii="Calibri" w:hAnsi="Calibri" w:cs="Calibri"/>
          <w:lang w:eastAsia="fr-FR"/>
        </w:rPr>
        <w:t xml:space="preserve"> </w:t>
      </w:r>
      <w:r w:rsidRPr="007A07F8">
        <w:rPr>
          <w:rFonts w:ascii="Calibri" w:hAnsi="Calibri" w:cs="Calibri"/>
          <w:lang w:eastAsia="fr-FR"/>
        </w:rPr>
        <w:t>total de la composante P.</w:t>
      </w:r>
    </w:p>
    <w:p w14:paraId="3ECDD386" w14:textId="7CB666FF" w:rsidR="007A07F8" w:rsidRPr="007A07F8" w:rsidRDefault="007A07F8" w:rsidP="00AD727F">
      <w:pPr>
        <w:numPr>
          <w:ilvl w:val="0"/>
          <w:numId w:val="30"/>
        </w:numPr>
        <w:spacing w:before="120" w:after="120" w:line="264" w:lineRule="auto"/>
        <w:jc w:val="both"/>
        <w:rPr>
          <w:rFonts w:ascii="Calibri" w:hAnsi="Calibri" w:cs="Calibri"/>
          <w:lang w:eastAsia="fr-FR"/>
        </w:rPr>
      </w:pPr>
      <w:r w:rsidRPr="007A07F8">
        <w:rPr>
          <w:rFonts w:ascii="Calibri" w:hAnsi="Calibri" w:cs="Calibri"/>
          <w:lang w:eastAsia="fr-FR"/>
        </w:rPr>
        <w:lastRenderedPageBreak/>
        <w:t>Si les points pour « fruits</w:t>
      </w:r>
      <w:r w:rsidR="00E2489F">
        <w:rPr>
          <w:rFonts w:ascii="Calibri" w:hAnsi="Calibri" w:cs="Calibri"/>
          <w:lang w:eastAsia="fr-FR"/>
        </w:rPr>
        <w:t>,</w:t>
      </w:r>
      <w:r w:rsidRPr="007A07F8">
        <w:rPr>
          <w:rFonts w:ascii="Calibri" w:hAnsi="Calibri" w:cs="Calibri"/>
          <w:lang w:eastAsia="fr-FR"/>
        </w:rPr>
        <w:t xml:space="preserve"> légumes</w:t>
      </w:r>
      <w:r w:rsidR="00E2489F" w:rsidRPr="00595EFF">
        <w:rPr>
          <w:rFonts w:ascii="Calibri" w:hAnsi="Calibri" w:cs="Calibri"/>
          <w:color w:val="548DD4" w:themeColor="text2" w:themeTint="99"/>
          <w:lang w:eastAsia="fr-FR"/>
        </w:rPr>
        <w:t>, légumineuses, fruits à coque et</w:t>
      </w:r>
      <w:r w:rsidR="00E2489F" w:rsidRPr="00595EFF">
        <w:rPr>
          <w:color w:val="548DD4" w:themeColor="text2" w:themeTint="99"/>
        </w:rPr>
        <w:t xml:space="preserve"> </w:t>
      </w:r>
      <w:r w:rsidR="00E2489F" w:rsidRPr="00595EFF">
        <w:rPr>
          <w:rFonts w:ascii="Calibri" w:hAnsi="Calibri" w:cs="Calibri"/>
          <w:color w:val="548DD4" w:themeColor="text2" w:themeTint="99"/>
          <w:lang w:eastAsia="fr-FR"/>
        </w:rPr>
        <w:t>huiles de colza, de noix et d’olive</w:t>
      </w:r>
      <w:r w:rsidRPr="007A07F8">
        <w:rPr>
          <w:rFonts w:ascii="Calibri" w:hAnsi="Calibri" w:cs="Calibri"/>
          <w:lang w:eastAsia="fr-FR"/>
        </w:rPr>
        <w:t xml:space="preserve"> » sont inférieurs à 5</w:t>
      </w:r>
      <w:r w:rsidR="00EA2C12">
        <w:rPr>
          <w:rFonts w:ascii="Calibri" w:hAnsi="Calibri" w:cs="Calibri"/>
          <w:lang w:eastAsia="fr-FR"/>
        </w:rPr>
        <w:t xml:space="preserve"> </w:t>
      </w:r>
      <w:r w:rsidR="00EA2C12" w:rsidRPr="007A07F8">
        <w:rPr>
          <w:rFonts w:ascii="Calibri" w:hAnsi="Calibri" w:cs="Calibri"/>
          <w:lang w:eastAsia="fr-FR"/>
        </w:rPr>
        <w:t>(10 pour les boissons)</w:t>
      </w:r>
      <w:r w:rsidRPr="007A07F8">
        <w:rPr>
          <w:rFonts w:ascii="Calibri" w:hAnsi="Calibri" w:cs="Calibri"/>
          <w:lang w:eastAsia="fr-FR"/>
        </w:rPr>
        <w:t xml:space="preserve">, alors le score nutritionnel est égal au total des points de la composante N </w:t>
      </w:r>
      <w:r w:rsidR="00EA2C12">
        <w:rPr>
          <w:rFonts w:ascii="Calibri" w:hAnsi="Calibri" w:cs="Calibri"/>
          <w:lang w:eastAsia="fr-FR"/>
        </w:rPr>
        <w:t xml:space="preserve">auquel est </w:t>
      </w:r>
      <w:r w:rsidRPr="007A07F8">
        <w:rPr>
          <w:rFonts w:ascii="Calibri" w:hAnsi="Calibri" w:cs="Calibri"/>
          <w:lang w:eastAsia="fr-FR"/>
        </w:rPr>
        <w:t>retranché la somme des points « Fibres » et des points « fruits</w:t>
      </w:r>
      <w:r w:rsidR="00E2489F">
        <w:rPr>
          <w:rFonts w:ascii="Calibri" w:hAnsi="Calibri" w:cs="Calibri"/>
          <w:lang w:eastAsia="fr-FR"/>
        </w:rPr>
        <w:t>,</w:t>
      </w:r>
      <w:r w:rsidRPr="007A07F8">
        <w:rPr>
          <w:rFonts w:ascii="Calibri" w:hAnsi="Calibri" w:cs="Calibri"/>
          <w:lang w:eastAsia="fr-FR"/>
        </w:rPr>
        <w:t xml:space="preserve"> légumes</w:t>
      </w:r>
      <w:r w:rsidR="00E2489F" w:rsidRPr="00595EFF">
        <w:rPr>
          <w:rFonts w:ascii="Calibri" w:hAnsi="Calibri" w:cs="Calibri"/>
          <w:color w:val="548DD4" w:themeColor="text2" w:themeTint="99"/>
          <w:lang w:eastAsia="fr-FR"/>
        </w:rPr>
        <w:t>, légumineuses, fruits à coque et</w:t>
      </w:r>
      <w:r w:rsidR="00E2489F" w:rsidRPr="00595EFF">
        <w:rPr>
          <w:color w:val="548DD4" w:themeColor="text2" w:themeTint="99"/>
        </w:rPr>
        <w:t xml:space="preserve"> </w:t>
      </w:r>
      <w:r w:rsidR="00E2489F" w:rsidRPr="00595EFF">
        <w:rPr>
          <w:rFonts w:ascii="Calibri" w:hAnsi="Calibri" w:cs="Calibri"/>
          <w:color w:val="548DD4" w:themeColor="text2" w:themeTint="99"/>
          <w:lang w:eastAsia="fr-FR"/>
        </w:rPr>
        <w:t>huiles de colza, de noix et d’olive</w:t>
      </w:r>
      <w:r w:rsidRPr="007A07F8">
        <w:rPr>
          <w:rFonts w:ascii="Calibri" w:hAnsi="Calibri" w:cs="Calibri"/>
          <w:lang w:eastAsia="fr-FR"/>
        </w:rPr>
        <w:t xml:space="preserve"> ». Dans ce cas la teneur en protéines n’est donc pas prise en compte pour le calcul du score nutritionnel.</w:t>
      </w:r>
    </w:p>
    <w:p w14:paraId="79388674" w14:textId="77777777" w:rsidR="007A07F8" w:rsidRPr="007A07F8" w:rsidRDefault="007A07F8" w:rsidP="00AD727F">
      <w:pPr>
        <w:tabs>
          <w:tab w:val="left" w:pos="3345"/>
        </w:tabs>
        <w:spacing w:before="120" w:after="120" w:line="264" w:lineRule="auto"/>
        <w:ind w:left="720"/>
        <w:jc w:val="both"/>
        <w:rPr>
          <w:rFonts w:ascii="Calibri" w:hAnsi="Calibri" w:cs="Calibri"/>
          <w:sz w:val="16"/>
          <w:szCs w:val="16"/>
          <w:lang w:eastAsia="fr-FR"/>
        </w:rPr>
      </w:pPr>
      <w:r w:rsidRPr="007A07F8">
        <w:rPr>
          <w:rFonts w:ascii="Calibri" w:hAnsi="Calibri" w:cs="Calibri"/>
          <w:lang w:eastAsia="fr-FR"/>
        </w:rPr>
        <w:tab/>
      </w:r>
    </w:p>
    <w:p w14:paraId="65830835" w14:textId="63CFC975" w:rsidR="00FC3852" w:rsidRDefault="00FC3852" w:rsidP="00AD727F">
      <w:pPr>
        <w:spacing w:before="120" w:after="120" w:line="264" w:lineRule="auto"/>
        <w:ind w:left="360"/>
        <w:jc w:val="both"/>
        <w:rPr>
          <w:rFonts w:ascii="Calibri" w:hAnsi="Calibri" w:cs="Calibri"/>
          <w:lang w:eastAsia="fr-FR"/>
        </w:rPr>
      </w:pPr>
      <w:bookmarkStart w:id="85" w:name="_Hlk22821925"/>
      <w:r>
        <w:rPr>
          <w:rFonts w:ascii="Calibri" w:hAnsi="Calibri" w:cs="Calibri"/>
          <w:lang w:eastAsia="fr-FR"/>
        </w:rPr>
        <w:t>Le schéma ci-dessous récapitule</w:t>
      </w:r>
      <w:r w:rsidR="00363C71">
        <w:rPr>
          <w:rFonts w:ascii="Calibri" w:hAnsi="Calibri" w:cs="Calibri"/>
          <w:lang w:eastAsia="fr-FR"/>
        </w:rPr>
        <w:t>, la formule à appliquer dans les différents cas de figure présentés.</w:t>
      </w:r>
    </w:p>
    <w:p w14:paraId="02431D83" w14:textId="5EC478A4" w:rsidR="00363C71" w:rsidRDefault="004E6A38" w:rsidP="00595EFF">
      <w:pPr>
        <w:spacing w:before="120" w:after="120" w:line="264" w:lineRule="auto"/>
        <w:ind w:left="360"/>
        <w:jc w:val="center"/>
        <w:rPr>
          <w:rFonts w:ascii="Calibri" w:hAnsi="Calibri" w:cs="Calibri"/>
          <w:lang w:eastAsia="fr-FR"/>
        </w:rPr>
      </w:pPr>
      <w:r>
        <w:rPr>
          <w:rFonts w:ascii="Calibri" w:hAnsi="Calibri" w:cs="Calibri"/>
          <w:noProof/>
          <w:lang w:eastAsia="fr-FR"/>
        </w:rPr>
        <w:drawing>
          <wp:inline distT="0" distB="0" distL="0" distR="0" wp14:anchorId="3572EF02" wp14:editId="3E1D4757">
            <wp:extent cx="5184739" cy="221932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95562" cy="2223958"/>
                    </a:xfrm>
                    <a:prstGeom prst="rect">
                      <a:avLst/>
                    </a:prstGeom>
                    <a:noFill/>
                  </pic:spPr>
                </pic:pic>
              </a:graphicData>
            </a:graphic>
          </wp:inline>
        </w:drawing>
      </w:r>
    </w:p>
    <w:p w14:paraId="3570876A" w14:textId="7C9A3AF2" w:rsidR="00363C71" w:rsidRDefault="00363C71" w:rsidP="00AD727F">
      <w:pPr>
        <w:spacing w:before="120" w:after="120" w:line="264" w:lineRule="auto"/>
        <w:ind w:left="360"/>
        <w:jc w:val="center"/>
        <w:rPr>
          <w:rFonts w:ascii="Calibri" w:hAnsi="Calibri" w:cs="Calibri"/>
          <w:lang w:eastAsia="fr-FR"/>
        </w:rPr>
      </w:pPr>
    </w:p>
    <w:p w14:paraId="40C05070" w14:textId="10FAAFB9" w:rsidR="00363C71" w:rsidRPr="00411BF4" w:rsidRDefault="00363C71" w:rsidP="00AD727F">
      <w:pPr>
        <w:pStyle w:val="Paragraphedeliste"/>
        <w:spacing w:before="120" w:after="120" w:line="264" w:lineRule="auto"/>
        <w:contextualSpacing w:val="0"/>
        <w:rPr>
          <w:rFonts w:ascii="Calibri" w:hAnsi="Calibri" w:cs="Calibri"/>
          <w:i/>
          <w:lang w:eastAsia="fr-FR"/>
        </w:rPr>
      </w:pPr>
      <w:r w:rsidRPr="00411BF4">
        <w:rPr>
          <w:rFonts w:ascii="Calibri" w:hAnsi="Calibri" w:cs="Calibri"/>
          <w:i/>
          <w:lang w:eastAsia="fr-FR"/>
        </w:rPr>
        <w:t>*le score peut être égal à 10 dans le cas des boissons (cf. grille d’attribution spécifiques ci-dessous)</w:t>
      </w:r>
    </w:p>
    <w:p w14:paraId="55677D67" w14:textId="77777777" w:rsidR="00363C71" w:rsidRDefault="00363C71" w:rsidP="00AD727F">
      <w:pPr>
        <w:spacing w:before="120" w:after="120" w:line="264" w:lineRule="auto"/>
        <w:ind w:left="360"/>
        <w:jc w:val="center"/>
        <w:rPr>
          <w:rFonts w:ascii="Calibri" w:hAnsi="Calibri" w:cs="Calibri"/>
          <w:lang w:eastAsia="fr-FR"/>
        </w:rPr>
      </w:pPr>
    </w:p>
    <w:p w14:paraId="088B1AFD" w14:textId="77777777" w:rsidR="007A07F8" w:rsidRPr="007A07F8" w:rsidRDefault="007A07F8" w:rsidP="00AD727F">
      <w:pPr>
        <w:spacing w:before="120" w:after="120" w:line="264" w:lineRule="auto"/>
        <w:ind w:left="360"/>
        <w:jc w:val="both"/>
        <w:rPr>
          <w:rFonts w:ascii="Calibri" w:hAnsi="Calibri" w:cs="Calibri"/>
          <w:lang w:eastAsia="fr-FR"/>
        </w:rPr>
      </w:pPr>
      <w:r w:rsidRPr="007A07F8">
        <w:rPr>
          <w:rFonts w:ascii="Calibri" w:hAnsi="Calibri" w:cs="Calibri"/>
          <w:lang w:eastAsia="fr-FR"/>
        </w:rPr>
        <w:t xml:space="preserve">La grille d’attribution des points pour le calcul du score nutritionnel dans le </w:t>
      </w:r>
      <w:r w:rsidRPr="00411BF4">
        <w:rPr>
          <w:rFonts w:ascii="Calibri" w:hAnsi="Calibri" w:cs="Calibri"/>
          <w:b/>
          <w:u w:val="single"/>
          <w:lang w:eastAsia="fr-FR"/>
        </w:rPr>
        <w:t>cas général</w:t>
      </w:r>
      <w:r w:rsidRPr="007A07F8">
        <w:rPr>
          <w:rFonts w:ascii="Calibri" w:hAnsi="Calibri" w:cs="Calibri"/>
          <w:lang w:eastAsia="fr-FR"/>
        </w:rPr>
        <w:t xml:space="preserve"> est la suivante : </w:t>
      </w:r>
    </w:p>
    <w:p w14:paraId="5B96FF5A" w14:textId="77777777" w:rsidR="007A07F8" w:rsidRPr="007A07F8" w:rsidRDefault="007A07F8" w:rsidP="00AD727F">
      <w:pPr>
        <w:spacing w:before="120" w:after="120" w:line="264" w:lineRule="auto"/>
        <w:ind w:left="720"/>
        <w:jc w:val="both"/>
        <w:rPr>
          <w:rFonts w:ascii="Calibri" w:hAnsi="Calibri" w:cs="Calibri"/>
          <w:sz w:val="16"/>
          <w:szCs w:val="16"/>
          <w:lang w:eastAsia="fr-FR"/>
        </w:rPr>
      </w:pPr>
    </w:p>
    <w:p w14:paraId="4ACEF650" w14:textId="77777777" w:rsidR="007A07F8" w:rsidRPr="007A07F8" w:rsidRDefault="007A07F8" w:rsidP="00AD727F">
      <w:pPr>
        <w:numPr>
          <w:ilvl w:val="0"/>
          <w:numId w:val="31"/>
        </w:numPr>
        <w:spacing w:before="120" w:after="120" w:line="264" w:lineRule="auto"/>
        <w:jc w:val="both"/>
        <w:rPr>
          <w:rFonts w:ascii="Calibri" w:hAnsi="Calibri" w:cs="Calibri"/>
          <w:lang w:eastAsia="fr-FR"/>
        </w:rPr>
      </w:pPr>
      <w:r w:rsidRPr="007A07F8">
        <w:rPr>
          <w:rFonts w:ascii="Calibri" w:hAnsi="Calibri" w:cs="Calibri"/>
          <w:lang w:eastAsia="fr-FR"/>
        </w:rPr>
        <w:t>Attribution des points pour les nutriments défavorables du score nutritionnel (N)</w:t>
      </w:r>
    </w:p>
    <w:p w14:paraId="00CC3402" w14:textId="77777777" w:rsidR="007A07F8" w:rsidRPr="007A07F8" w:rsidRDefault="007A07F8" w:rsidP="00AD727F">
      <w:pPr>
        <w:spacing w:before="120" w:after="120" w:line="264" w:lineRule="auto"/>
        <w:jc w:val="both"/>
        <w:rPr>
          <w:rFonts w:ascii="Calibri" w:hAnsi="Calibri" w:cs="Calibri"/>
          <w:sz w:val="16"/>
          <w:szCs w:val="16"/>
          <w:lang w:eastAsia="fr-FR"/>
        </w:rPr>
      </w:pPr>
    </w:p>
    <w:tbl>
      <w:tblPr>
        <w:tblW w:w="7584" w:type="dxa"/>
        <w:jc w:val="center"/>
        <w:tblCellMar>
          <w:left w:w="0" w:type="dxa"/>
          <w:right w:w="0" w:type="dxa"/>
        </w:tblCellMar>
        <w:tblLook w:val="04A0" w:firstRow="1" w:lastRow="0" w:firstColumn="1" w:lastColumn="0" w:noHBand="0" w:noVBand="1"/>
      </w:tblPr>
      <w:tblGrid>
        <w:gridCol w:w="1209"/>
        <w:gridCol w:w="1593"/>
        <w:gridCol w:w="1594"/>
        <w:gridCol w:w="1594"/>
        <w:gridCol w:w="1594"/>
      </w:tblGrid>
      <w:tr w:rsidR="007A07F8" w:rsidRPr="004C4310" w14:paraId="300BF80A"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34F3D525" w14:textId="77777777" w:rsidR="007A07F8" w:rsidRPr="00411BF4" w:rsidRDefault="007A07F8" w:rsidP="00AD727F">
            <w:pPr>
              <w:spacing w:after="0" w:line="264" w:lineRule="auto"/>
              <w:jc w:val="center"/>
              <w:rPr>
                <w:rFonts w:ascii="Arial" w:eastAsia="Times New Roman" w:hAnsi="Arial" w:cs="Arial"/>
                <w:b/>
                <w:sz w:val="36"/>
                <w:szCs w:val="36"/>
                <w:lang w:eastAsia="fr-FR"/>
              </w:rPr>
            </w:pPr>
            <w:r w:rsidRPr="006018D1">
              <w:rPr>
                <w:rFonts w:eastAsia="Times New Roman" w:hAnsi="Calibri" w:cs="Calibri"/>
                <w:b/>
                <w:bCs/>
                <w:color w:val="000000" w:themeColor="text1"/>
                <w:kern w:val="24"/>
                <w:lang w:eastAsia="fr-FR"/>
              </w:rPr>
              <w:t>Points</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0944AA90" w14:textId="43D44EEC" w:rsidR="007A07F8" w:rsidRPr="00411BF4" w:rsidRDefault="004E6A38" w:rsidP="004E6A38">
            <w:pPr>
              <w:spacing w:after="0" w:line="264" w:lineRule="auto"/>
              <w:jc w:val="center"/>
              <w:rPr>
                <w:rFonts w:ascii="Arial" w:eastAsia="Times New Roman" w:hAnsi="Arial" w:cs="Arial"/>
                <w:b/>
                <w:sz w:val="36"/>
                <w:szCs w:val="36"/>
                <w:lang w:eastAsia="fr-FR"/>
              </w:rPr>
            </w:pPr>
            <w:r w:rsidRPr="00595EFF">
              <w:rPr>
                <w:rFonts w:ascii="Calibri" w:eastAsia="Times New Roman" w:hAnsi="Calibri" w:cs="Calibri"/>
                <w:b/>
                <w:color w:val="548DD4" w:themeColor="text2" w:themeTint="99"/>
                <w:kern w:val="24"/>
                <w:lang w:eastAsia="fr-FR"/>
              </w:rPr>
              <w:t>Densité é</w:t>
            </w:r>
            <w:r w:rsidR="007A07F8" w:rsidRPr="00595EFF">
              <w:rPr>
                <w:rFonts w:ascii="Calibri" w:eastAsia="Times New Roman" w:hAnsi="Calibri" w:cs="Calibri"/>
                <w:b/>
                <w:color w:val="548DD4" w:themeColor="text2" w:themeTint="99"/>
                <w:kern w:val="24"/>
                <w:lang w:eastAsia="fr-FR"/>
              </w:rPr>
              <w:t>nerg</w:t>
            </w:r>
            <w:r w:rsidRPr="00595EFF">
              <w:rPr>
                <w:rFonts w:ascii="Calibri" w:eastAsia="Times New Roman" w:hAnsi="Calibri" w:cs="Calibri"/>
                <w:b/>
                <w:color w:val="548DD4" w:themeColor="text2" w:themeTint="99"/>
                <w:kern w:val="24"/>
                <w:lang w:eastAsia="fr-FR"/>
              </w:rPr>
              <w:t>ét</w:t>
            </w:r>
            <w:r w:rsidR="007A07F8" w:rsidRPr="00595EFF">
              <w:rPr>
                <w:rFonts w:ascii="Calibri" w:eastAsia="Times New Roman" w:hAnsi="Calibri" w:cs="Calibri"/>
                <w:b/>
                <w:color w:val="548DD4" w:themeColor="text2" w:themeTint="99"/>
                <w:kern w:val="24"/>
                <w:lang w:eastAsia="fr-FR"/>
              </w:rPr>
              <w:t>i</w:t>
            </w:r>
            <w:r w:rsidRPr="00595EFF">
              <w:rPr>
                <w:rFonts w:ascii="Calibri" w:eastAsia="Times New Roman" w:hAnsi="Calibri" w:cs="Calibri"/>
                <w:b/>
                <w:color w:val="548DD4" w:themeColor="text2" w:themeTint="99"/>
                <w:kern w:val="24"/>
                <w:lang w:eastAsia="fr-FR"/>
              </w:rPr>
              <w:t>qu</w:t>
            </w:r>
            <w:r w:rsidR="007A07F8" w:rsidRPr="00595EFF">
              <w:rPr>
                <w:rFonts w:ascii="Calibri" w:eastAsia="Times New Roman" w:hAnsi="Calibri" w:cs="Calibri"/>
                <w:b/>
                <w:color w:val="548DD4" w:themeColor="text2" w:themeTint="99"/>
                <w:kern w:val="24"/>
                <w:lang w:eastAsia="fr-FR"/>
              </w:rPr>
              <w:t xml:space="preserve">e </w:t>
            </w:r>
            <w:r w:rsidR="007A07F8" w:rsidRPr="00411BF4">
              <w:rPr>
                <w:rFonts w:ascii="Calibri" w:eastAsia="Times New Roman" w:hAnsi="Calibri" w:cs="Calibri"/>
                <w:b/>
                <w:color w:val="000000" w:themeColor="text1"/>
                <w:kern w:val="24"/>
                <w:lang w:eastAsia="fr-FR"/>
              </w:rPr>
              <w:t>(kJ</w:t>
            </w:r>
            <w:r w:rsidRPr="00595EFF">
              <w:rPr>
                <w:rFonts w:ascii="Calibri" w:eastAsia="Times New Roman" w:hAnsi="Calibri" w:cs="Calibri"/>
                <w:b/>
                <w:color w:val="548DD4" w:themeColor="text2" w:themeTint="99"/>
                <w:kern w:val="24"/>
                <w:lang w:eastAsia="fr-FR"/>
              </w:rPr>
              <w:t>/100g</w:t>
            </w:r>
            <w:r w:rsidR="007A07F8" w:rsidRPr="00411BF4">
              <w:rPr>
                <w:rFonts w:ascii="Calibri" w:eastAsia="Times New Roman" w:hAnsi="Calibri" w:cs="Calibri"/>
                <w:b/>
                <w:color w:val="000000" w:themeColor="text1"/>
                <w:kern w:val="24"/>
                <w:lang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2A50052F" w14:textId="0796DAC5" w:rsidR="007A07F8" w:rsidRPr="00411BF4" w:rsidRDefault="007A07F8" w:rsidP="00AD727F">
            <w:pPr>
              <w:spacing w:after="0" w:line="264" w:lineRule="auto"/>
              <w:jc w:val="center"/>
              <w:rPr>
                <w:rFonts w:ascii="Arial" w:eastAsia="Times New Roman" w:hAnsi="Arial" w:cs="Arial"/>
                <w:b/>
                <w:sz w:val="36"/>
                <w:szCs w:val="36"/>
                <w:lang w:eastAsia="fr-FR"/>
              </w:rPr>
            </w:pPr>
            <w:r w:rsidRPr="00411BF4">
              <w:rPr>
                <w:rFonts w:ascii="Calibri" w:eastAsia="Times New Roman" w:hAnsi="Calibri" w:cs="Calibri"/>
                <w:b/>
                <w:color w:val="000000" w:themeColor="text1"/>
                <w:kern w:val="24"/>
                <w:lang w:val="en-US" w:eastAsia="fr-FR"/>
              </w:rPr>
              <w:t>Sucres (g</w:t>
            </w:r>
            <w:r w:rsidR="004E6A38" w:rsidRPr="00595EFF">
              <w:rPr>
                <w:rFonts w:ascii="Calibri" w:eastAsia="Times New Roman" w:hAnsi="Calibri" w:cs="Calibri"/>
                <w:b/>
                <w:color w:val="548DD4" w:themeColor="text2" w:themeTint="99"/>
                <w:kern w:val="24"/>
                <w:lang w:val="en-US" w:eastAsia="fr-FR"/>
              </w:rPr>
              <w:t>/100g</w:t>
            </w:r>
            <w:r w:rsidRPr="00411BF4">
              <w:rPr>
                <w:rFonts w:ascii="Calibri" w:eastAsia="Times New Roman" w:hAnsi="Calibri" w:cs="Calibri"/>
                <w:b/>
                <w:color w:val="000000" w:themeColor="text1"/>
                <w:kern w:val="24"/>
                <w:lang w:val="en-US"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AE39402" w14:textId="0D276F42" w:rsidR="007A07F8" w:rsidRPr="00411BF4" w:rsidRDefault="007A07F8" w:rsidP="00AD727F">
            <w:pPr>
              <w:spacing w:after="0" w:line="264" w:lineRule="auto"/>
              <w:jc w:val="center"/>
              <w:rPr>
                <w:rFonts w:ascii="Arial" w:eastAsia="Times New Roman" w:hAnsi="Arial" w:cs="Arial"/>
                <w:b/>
                <w:sz w:val="36"/>
                <w:szCs w:val="36"/>
                <w:lang w:eastAsia="fr-FR"/>
              </w:rPr>
            </w:pPr>
            <w:r w:rsidRPr="00595EFF">
              <w:rPr>
                <w:rFonts w:ascii="Calibri" w:eastAsia="Times New Roman" w:hAnsi="Calibri" w:cs="Calibri"/>
                <w:b/>
                <w:color w:val="000000" w:themeColor="text1"/>
                <w:kern w:val="24"/>
                <w:lang w:eastAsia="fr-FR"/>
              </w:rPr>
              <w:t>Acides gras saturés</w:t>
            </w:r>
            <w:r w:rsidR="005F4EDC">
              <w:rPr>
                <w:rFonts w:ascii="Calibri" w:eastAsia="Times New Roman" w:hAnsi="Calibri" w:cs="Calibri"/>
                <w:b/>
                <w:color w:val="000000" w:themeColor="text1"/>
                <w:kern w:val="24"/>
                <w:lang w:eastAsia="fr-FR"/>
              </w:rPr>
              <w:t xml:space="preserve"> </w:t>
            </w:r>
            <w:r w:rsidRPr="00595EFF">
              <w:rPr>
                <w:rFonts w:ascii="Calibri" w:eastAsia="Times New Roman" w:hAnsi="Calibri" w:cs="Calibri"/>
                <w:b/>
                <w:color w:val="000000" w:themeColor="text1"/>
                <w:kern w:val="24"/>
                <w:lang w:eastAsia="fr-FR"/>
              </w:rPr>
              <w:t>(g</w:t>
            </w:r>
            <w:r w:rsidR="004E6A38" w:rsidRPr="00595EFF">
              <w:rPr>
                <w:rFonts w:ascii="Calibri" w:eastAsia="Times New Roman" w:hAnsi="Calibri" w:cs="Calibri"/>
                <w:b/>
                <w:color w:val="548DD4" w:themeColor="text2" w:themeTint="99"/>
                <w:kern w:val="24"/>
                <w:lang w:eastAsia="fr-FR"/>
              </w:rPr>
              <w:t>/100g</w:t>
            </w:r>
            <w:r w:rsidRPr="00595EFF">
              <w:rPr>
                <w:rFonts w:ascii="Calibri" w:eastAsia="Times New Roman" w:hAnsi="Calibri" w:cs="Calibri"/>
                <w:b/>
                <w:color w:val="000000" w:themeColor="text1"/>
                <w:kern w:val="24"/>
                <w:lang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67B1EE33" w14:textId="385555A2" w:rsidR="007A07F8" w:rsidRPr="00411BF4" w:rsidRDefault="007A07F8" w:rsidP="00AD727F">
            <w:pPr>
              <w:spacing w:after="0" w:line="264" w:lineRule="auto"/>
              <w:jc w:val="center"/>
              <w:rPr>
                <w:rFonts w:ascii="Arial" w:eastAsia="Times New Roman" w:hAnsi="Arial" w:cs="Arial"/>
                <w:b/>
                <w:sz w:val="36"/>
                <w:szCs w:val="36"/>
                <w:lang w:eastAsia="fr-FR"/>
              </w:rPr>
            </w:pPr>
            <w:r w:rsidRPr="00411BF4">
              <w:rPr>
                <w:rFonts w:ascii="Calibri" w:eastAsia="Times New Roman" w:hAnsi="Calibri" w:cs="Calibri"/>
                <w:b/>
                <w:color w:val="000000" w:themeColor="text1"/>
                <w:kern w:val="24"/>
                <w:lang w:val="en-US" w:eastAsia="fr-FR"/>
              </w:rPr>
              <w:t>Sodium (mg</w:t>
            </w:r>
            <w:r w:rsidR="004E6A38" w:rsidRPr="00595EFF">
              <w:rPr>
                <w:rFonts w:ascii="Calibri" w:eastAsia="Times New Roman" w:hAnsi="Calibri" w:cs="Calibri"/>
                <w:b/>
                <w:color w:val="548DD4" w:themeColor="text2" w:themeTint="99"/>
                <w:kern w:val="24"/>
                <w:lang w:val="en-US" w:eastAsia="fr-FR"/>
              </w:rPr>
              <w:t>/100g</w:t>
            </w:r>
            <w:r w:rsidRPr="00411BF4">
              <w:rPr>
                <w:rFonts w:ascii="Calibri" w:eastAsia="Times New Roman" w:hAnsi="Calibri" w:cs="Calibri"/>
                <w:b/>
                <w:color w:val="000000" w:themeColor="text1"/>
                <w:kern w:val="24"/>
                <w:lang w:val="en-US" w:eastAsia="fr-FR"/>
              </w:rPr>
              <w:t>)</w:t>
            </w:r>
            <w:r w:rsidRPr="00411BF4">
              <w:rPr>
                <w:rFonts w:ascii="Calibri" w:eastAsia="Times New Roman" w:hAnsi="Calibri" w:cs="Calibri"/>
                <w:b/>
                <w:color w:val="000000" w:themeColor="text1"/>
                <w:kern w:val="24"/>
                <w:vertAlign w:val="superscript"/>
                <w:lang w:val="en-US" w:eastAsia="fr-FR"/>
              </w:rPr>
              <w:t>1</w:t>
            </w:r>
          </w:p>
        </w:tc>
      </w:tr>
      <w:tr w:rsidR="007A07F8" w:rsidRPr="007A07F8" w14:paraId="7F590D11"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637657B"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63D1553"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33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067CB60"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8F1DA8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1</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159067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90</w:t>
            </w:r>
          </w:p>
        </w:tc>
      </w:tr>
      <w:tr w:rsidR="007A07F8" w:rsidRPr="007A07F8" w14:paraId="7795AC81"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657344C" w14:textId="77777777" w:rsidR="007A07F8" w:rsidRPr="00411BF4" w:rsidRDefault="007A07F8" w:rsidP="00AD727F">
            <w:pPr>
              <w:spacing w:after="0" w:line="264" w:lineRule="auto"/>
              <w:jc w:val="center"/>
              <w:rPr>
                <w:rFonts w:ascii="Calibri" w:hAnsi="Calibri" w:cs="Calibri"/>
                <w:b/>
                <w:lang w:eastAsia="fr-FR"/>
              </w:rPr>
            </w:pPr>
            <w:r w:rsidRPr="00411BF4">
              <w:rPr>
                <w:rFonts w:ascii="Calibri" w:hAnsi="Calibri" w:cs="Calibri"/>
                <w:b/>
                <w:lang w:eastAsia="fr-FR"/>
              </w:rPr>
              <w:t>1</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A7E0979"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fr-FR"/>
              </w:rPr>
              <w:t>&gt; 3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03E33D5"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fr-FR"/>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D575A28"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fr-FR"/>
              </w:rPr>
              <w:t>&gt; 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B2A79F7"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fr-FR"/>
              </w:rPr>
              <w:t>&gt; 90</w:t>
            </w:r>
          </w:p>
        </w:tc>
      </w:tr>
      <w:tr w:rsidR="007A07F8" w:rsidRPr="007A07F8" w14:paraId="7F066C8E"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407BE6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2</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8208B32"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67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389013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9</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9FF6A6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6A0B9D8"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80</w:t>
            </w:r>
          </w:p>
        </w:tc>
      </w:tr>
      <w:tr w:rsidR="007A07F8" w:rsidRPr="007A07F8" w14:paraId="3B7F7A6B"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47F82A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3</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AC48FFF"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00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1D4F41F"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1A5EB8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5488E1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70</w:t>
            </w:r>
          </w:p>
        </w:tc>
      </w:tr>
      <w:tr w:rsidR="007A07F8" w:rsidRPr="007A07F8" w14:paraId="5BCF2934"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4883CF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4</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9972D9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34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7BBCDB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AD0E97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B991BE0"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60</w:t>
            </w:r>
          </w:p>
        </w:tc>
      </w:tr>
      <w:tr w:rsidR="007A07F8" w:rsidRPr="007A07F8" w14:paraId="7189048D"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56C9F03"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5</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31CF7E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67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95E38A6"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2,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EAFFDD7"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0A9EA2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50</w:t>
            </w:r>
          </w:p>
        </w:tc>
      </w:tr>
      <w:tr w:rsidR="007A07F8" w:rsidRPr="007A07F8" w14:paraId="503BF9DA"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0809760"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6</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03C04FB"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0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997F97C"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7</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64ADDE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12F577C"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540</w:t>
            </w:r>
          </w:p>
        </w:tc>
      </w:tr>
      <w:tr w:rsidR="007A07F8" w:rsidRPr="007A07F8" w14:paraId="6D4ECE5B"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7ECF6D0"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7</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8C5628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3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760B9A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4BEAD0F"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7</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201E22F"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630</w:t>
            </w:r>
          </w:p>
        </w:tc>
      </w:tr>
      <w:tr w:rsidR="007A07F8" w:rsidRPr="007A07F8" w14:paraId="2E665442"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34F7C7D"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8</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B676B9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Calibri" w:hAnsi="Calibri" w:cs="Calibri"/>
                <w:color w:val="000000" w:themeColor="dark1"/>
                <w:kern w:val="24"/>
                <w:lang w:val="en-GB" w:eastAsia="fr-FR"/>
              </w:rPr>
              <w:t xml:space="preserve">&gt; 2680 </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997C28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E0E556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6EF88F8"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720</w:t>
            </w:r>
          </w:p>
        </w:tc>
      </w:tr>
      <w:tr w:rsidR="007A07F8" w:rsidRPr="007A07F8" w14:paraId="051391C8"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6BB2A5D"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Calibri" w:hAnsi="Calibri" w:cs="Cambria"/>
                <w:b/>
                <w:bCs/>
                <w:color w:val="000000"/>
                <w:kern w:val="24"/>
                <w:lang w:eastAsia="fr-FR"/>
              </w:rPr>
              <w:t>9</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5550913"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ascii="Calibri" w:eastAsia="Calibri" w:hAnsi="Calibri" w:cs="Calibri"/>
                <w:color w:val="000000" w:themeColor="dark1"/>
                <w:kern w:val="24"/>
                <w:lang w:val="en-GB" w:eastAsia="fr-FR"/>
              </w:rPr>
              <w:t xml:space="preserve">&gt; 3015 </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A4A0F3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ascii="Calibri" w:eastAsia="Calibri" w:hAnsi="Calibri" w:cs="Calibri"/>
                <w:color w:val="000000" w:themeColor="dark1"/>
                <w:kern w:val="24"/>
                <w:lang w:val="en-GB" w:eastAsia="fr-FR"/>
              </w:rPr>
              <w:t>&gt; 40</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635BD37" w14:textId="59484D0B" w:rsidR="007A07F8" w:rsidRPr="007A07F8" w:rsidRDefault="00D2409A" w:rsidP="00AD727F">
            <w:pPr>
              <w:spacing w:after="0" w:line="264" w:lineRule="auto"/>
              <w:jc w:val="center"/>
              <w:rPr>
                <w:rFonts w:ascii="Arial" w:eastAsia="Times New Roman" w:hAnsi="Arial" w:cs="Arial"/>
                <w:sz w:val="36"/>
                <w:szCs w:val="36"/>
                <w:lang w:eastAsia="fr-FR"/>
              </w:rPr>
            </w:pPr>
            <w:r>
              <w:rPr>
                <w:rFonts w:ascii="Calibri" w:eastAsia="Calibri" w:hAnsi="Calibri" w:cs="Calibri"/>
                <w:color w:val="000000" w:themeColor="dark1"/>
                <w:kern w:val="24"/>
                <w:lang w:val="en-GB" w:eastAsia="fr-FR"/>
              </w:rPr>
              <w:t xml:space="preserve">&gt; </w:t>
            </w:r>
            <w:r w:rsidR="007A07F8" w:rsidRPr="007A07F8">
              <w:rPr>
                <w:rFonts w:ascii="Calibri" w:eastAsia="Calibri" w:hAnsi="Calibri" w:cs="Calibri"/>
                <w:color w:val="000000" w:themeColor="dark1"/>
                <w:kern w:val="24"/>
                <w:lang w:val="en-GB" w:eastAsia="fr-FR"/>
              </w:rPr>
              <w:t>9</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6A8CED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ascii="Calibri" w:eastAsia="Calibri" w:hAnsi="Calibri" w:cs="Calibri"/>
                <w:color w:val="000000" w:themeColor="dark1"/>
                <w:kern w:val="24"/>
                <w:lang w:val="en-GB" w:eastAsia="fr-FR"/>
              </w:rPr>
              <w:t xml:space="preserve">&gt; 810 </w:t>
            </w:r>
          </w:p>
        </w:tc>
      </w:tr>
      <w:tr w:rsidR="007A07F8" w:rsidRPr="007A07F8" w14:paraId="2548F109"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ACC554F"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1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BF1A59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35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06B8A26"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89F8F13"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C409962"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900</w:t>
            </w:r>
          </w:p>
        </w:tc>
      </w:tr>
    </w:tbl>
    <w:p w14:paraId="7A53B517" w14:textId="77777777" w:rsidR="007A07F8" w:rsidRPr="007A07F8" w:rsidRDefault="007A07F8" w:rsidP="00AD727F">
      <w:pPr>
        <w:spacing w:before="120" w:after="120" w:line="264" w:lineRule="auto"/>
      </w:pPr>
      <w:r w:rsidRPr="007A07F8">
        <w:rPr>
          <w:vertAlign w:val="superscript"/>
        </w:rPr>
        <w:t>1</w:t>
      </w:r>
      <w:r w:rsidRPr="007A07F8">
        <w:t xml:space="preserve"> </w:t>
      </w:r>
      <w:r w:rsidRPr="007A07F8">
        <w:rPr>
          <w:sz w:val="18"/>
          <w:szCs w:val="18"/>
        </w:rPr>
        <w:t>: la teneur en sodium correspond à la teneur en sel mentionnée sur la déclaration obligatoire divisée par 2,5</w:t>
      </w:r>
      <w:r w:rsidRPr="007A07F8">
        <w:t>.</w:t>
      </w:r>
    </w:p>
    <w:p w14:paraId="6A2AAE49" w14:textId="77777777" w:rsidR="007A07F8" w:rsidRPr="007A07F8" w:rsidRDefault="007A07F8" w:rsidP="00AD727F">
      <w:pPr>
        <w:numPr>
          <w:ilvl w:val="0"/>
          <w:numId w:val="31"/>
        </w:numPr>
        <w:spacing w:before="120" w:after="120" w:line="264" w:lineRule="auto"/>
        <w:jc w:val="both"/>
        <w:rPr>
          <w:rFonts w:ascii="Calibri" w:hAnsi="Calibri" w:cs="Calibri"/>
          <w:lang w:eastAsia="fr-FR"/>
        </w:rPr>
      </w:pPr>
      <w:r w:rsidRPr="007A07F8">
        <w:rPr>
          <w:rFonts w:ascii="Calibri" w:hAnsi="Calibri" w:cs="Calibri"/>
          <w:lang w:eastAsia="fr-FR"/>
        </w:rPr>
        <w:lastRenderedPageBreak/>
        <w:t xml:space="preserve">Attribution des points pour les nutriments favorables du score nutritionnel (P) </w:t>
      </w:r>
    </w:p>
    <w:tbl>
      <w:tblPr>
        <w:tblW w:w="6055" w:type="dxa"/>
        <w:jc w:val="center"/>
        <w:tblCellMar>
          <w:left w:w="0" w:type="dxa"/>
          <w:right w:w="0" w:type="dxa"/>
        </w:tblCellMar>
        <w:tblLook w:val="04A0" w:firstRow="1" w:lastRow="0" w:firstColumn="1" w:lastColumn="0" w:noHBand="0" w:noVBand="1"/>
      </w:tblPr>
      <w:tblGrid>
        <w:gridCol w:w="983"/>
        <w:gridCol w:w="1705"/>
        <w:gridCol w:w="1529"/>
        <w:gridCol w:w="1838"/>
      </w:tblGrid>
      <w:tr w:rsidR="007A07F8" w:rsidRPr="007A07F8" w14:paraId="22A6C20D" w14:textId="77777777" w:rsidTr="00644EBB">
        <w:trPr>
          <w:trHeight w:val="390"/>
          <w:jc w:val="center"/>
        </w:trPr>
        <w:tc>
          <w:tcPr>
            <w:tcW w:w="983" w:type="dxa"/>
            <w:vMerge w:val="restart"/>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2BDBADC6"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themeColor="text1"/>
                <w:kern w:val="24"/>
                <w:lang w:eastAsia="fr-FR"/>
              </w:rPr>
              <w:t>Points</w:t>
            </w:r>
          </w:p>
        </w:tc>
        <w:tc>
          <w:tcPr>
            <w:tcW w:w="1705" w:type="dxa"/>
            <w:vMerge w:val="restart"/>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25A65BDA" w14:textId="42E49B10"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ascii="Calibri" w:eastAsia="Times New Roman" w:hAnsi="Calibri" w:cs="Calibri"/>
                <w:b/>
                <w:bCs/>
                <w:color w:val="000000" w:themeColor="text1"/>
                <w:kern w:val="24"/>
                <w:lang w:eastAsia="fr-FR"/>
              </w:rPr>
              <w:t xml:space="preserve">Fruits, </w:t>
            </w:r>
            <w:r w:rsidRPr="00595EFF">
              <w:rPr>
                <w:rFonts w:ascii="Calibri" w:eastAsia="Times New Roman" w:hAnsi="Calibri" w:cs="Calibri"/>
                <w:b/>
                <w:bCs/>
                <w:color w:val="548DD4" w:themeColor="text2" w:themeTint="99"/>
                <w:kern w:val="24"/>
                <w:lang w:eastAsia="fr-FR"/>
              </w:rPr>
              <w:t>l</w:t>
            </w:r>
            <w:r w:rsidR="004E6A38" w:rsidRPr="00595EFF">
              <w:rPr>
                <w:rFonts w:ascii="Calibri" w:eastAsia="Times New Roman" w:hAnsi="Calibri" w:cs="Calibri"/>
                <w:b/>
                <w:bCs/>
                <w:color w:val="548DD4" w:themeColor="text2" w:themeTint="99"/>
                <w:kern w:val="24"/>
                <w:lang w:eastAsia="fr-FR"/>
              </w:rPr>
              <w:t>é</w:t>
            </w:r>
            <w:r w:rsidRPr="00595EFF">
              <w:rPr>
                <w:rFonts w:ascii="Calibri" w:eastAsia="Times New Roman" w:hAnsi="Calibri" w:cs="Calibri"/>
                <w:b/>
                <w:bCs/>
                <w:color w:val="548DD4" w:themeColor="text2" w:themeTint="99"/>
                <w:kern w:val="24"/>
                <w:lang w:eastAsia="fr-FR"/>
              </w:rPr>
              <w:t>g</w:t>
            </w:r>
            <w:r w:rsidR="004E6A38" w:rsidRPr="00595EFF">
              <w:rPr>
                <w:rFonts w:ascii="Calibri" w:eastAsia="Times New Roman" w:hAnsi="Calibri" w:cs="Calibri"/>
                <w:b/>
                <w:bCs/>
                <w:color w:val="548DD4" w:themeColor="text2" w:themeTint="99"/>
                <w:kern w:val="24"/>
                <w:lang w:eastAsia="fr-FR"/>
              </w:rPr>
              <w:t>umes, légumineuses, fruits à coques, huiles de colza, de noix et d’olive</w:t>
            </w:r>
            <w:r w:rsidRPr="00595EFF">
              <w:rPr>
                <w:rFonts w:ascii="Calibri" w:eastAsia="Times New Roman" w:hAnsi="Calibri" w:cs="Calibri"/>
                <w:b/>
                <w:bCs/>
                <w:color w:val="548DD4" w:themeColor="text2" w:themeTint="99"/>
                <w:kern w:val="24"/>
                <w:lang w:eastAsia="fr-FR"/>
              </w:rPr>
              <w:t xml:space="preserve"> </w:t>
            </w:r>
            <w:r w:rsidRPr="00595EFF">
              <w:rPr>
                <w:rFonts w:ascii="Calibri" w:eastAsia="Times New Roman" w:hAnsi="Calibri" w:cs="Calibri"/>
                <w:b/>
                <w:bCs/>
                <w:color w:val="000000" w:themeColor="text1"/>
                <w:kern w:val="24"/>
                <w:lang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7A1E7948" w14:textId="215CF77B" w:rsidR="007A07F8" w:rsidRPr="007A07F8" w:rsidRDefault="007A07F8" w:rsidP="00AD727F">
            <w:pPr>
              <w:spacing w:after="0" w:line="264" w:lineRule="auto"/>
              <w:jc w:val="center"/>
              <w:rPr>
                <w:rFonts w:eastAsia="Times New Roman" w:hAnsi="Calibri" w:cs="Calibri"/>
                <w:b/>
                <w:bCs/>
                <w:color w:val="000000" w:themeColor="text1"/>
                <w:kern w:val="24"/>
                <w:lang w:eastAsia="fr-FR"/>
              </w:rPr>
            </w:pPr>
            <w:r w:rsidRPr="007A07F8">
              <w:rPr>
                <w:rFonts w:ascii="Calibri" w:eastAsia="Times New Roman" w:hAnsi="Calibri" w:cs="Calibri"/>
                <w:b/>
                <w:bCs/>
                <w:color w:val="000000" w:themeColor="text1"/>
                <w:kern w:val="24"/>
                <w:lang w:eastAsia="fr-FR"/>
              </w:rPr>
              <w:t>Fibres (g</w:t>
            </w:r>
            <w:r w:rsidR="004E6A38" w:rsidRPr="00595EFF">
              <w:rPr>
                <w:rFonts w:ascii="Calibri" w:eastAsia="Times New Roman" w:hAnsi="Calibri" w:cs="Calibri"/>
                <w:b/>
                <w:bCs/>
                <w:color w:val="548DD4" w:themeColor="text2" w:themeTint="99"/>
                <w:kern w:val="24"/>
                <w:lang w:eastAsia="fr-FR"/>
              </w:rPr>
              <w:t>/100g</w:t>
            </w:r>
            <w:r w:rsidRPr="007A07F8">
              <w:rPr>
                <w:rFonts w:ascii="Calibri" w:eastAsia="Times New Roman" w:hAnsi="Calibri" w:cs="Calibri"/>
                <w:b/>
                <w:bCs/>
                <w:color w:val="000000" w:themeColor="text1"/>
                <w:kern w:val="24"/>
                <w:lang w:eastAsia="fr-FR"/>
              </w:rPr>
              <w:t>)</w:t>
            </w:r>
          </w:p>
        </w:tc>
        <w:tc>
          <w:tcPr>
            <w:tcW w:w="1838" w:type="dxa"/>
            <w:vMerge w:val="restart"/>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7E1FBD1B" w14:textId="068EF1D8"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themeColor="text1"/>
                <w:kern w:val="24"/>
                <w:lang w:eastAsia="fr-FR"/>
              </w:rPr>
              <w:t>Protéine (g</w:t>
            </w:r>
            <w:r w:rsidR="004E6A38" w:rsidRPr="00595EFF">
              <w:rPr>
                <w:rFonts w:eastAsia="Times New Roman" w:hAnsi="Calibri" w:cs="Calibri"/>
                <w:b/>
                <w:bCs/>
                <w:color w:val="548DD4" w:themeColor="text2" w:themeTint="99"/>
                <w:kern w:val="24"/>
                <w:lang w:eastAsia="fr-FR"/>
              </w:rPr>
              <w:t>/100g</w:t>
            </w:r>
            <w:r w:rsidRPr="007A07F8">
              <w:rPr>
                <w:rFonts w:eastAsia="Times New Roman" w:hAnsi="Calibri" w:cs="Calibri"/>
                <w:b/>
                <w:bCs/>
                <w:color w:val="000000" w:themeColor="text1"/>
                <w:kern w:val="24"/>
                <w:lang w:eastAsia="fr-FR"/>
              </w:rPr>
              <w:t>)</w:t>
            </w:r>
          </w:p>
        </w:tc>
      </w:tr>
      <w:tr w:rsidR="007B03DF" w:rsidRPr="007A07F8" w14:paraId="603D0365" w14:textId="77777777" w:rsidTr="00644EBB">
        <w:trPr>
          <w:trHeight w:val="390"/>
          <w:jc w:val="center"/>
        </w:trPr>
        <w:tc>
          <w:tcPr>
            <w:tcW w:w="983" w:type="dxa"/>
            <w:vMerge/>
            <w:tcBorders>
              <w:top w:val="single" w:sz="8" w:space="0" w:color="000000"/>
              <w:left w:val="single" w:sz="8" w:space="0" w:color="000000"/>
              <w:bottom w:val="single" w:sz="8" w:space="0" w:color="000000"/>
              <w:right w:val="single" w:sz="8" w:space="0" w:color="000000"/>
            </w:tcBorders>
            <w:vAlign w:val="center"/>
            <w:hideMark/>
          </w:tcPr>
          <w:p w14:paraId="726F2F55" w14:textId="77777777" w:rsidR="007B03DF" w:rsidRPr="007A07F8" w:rsidRDefault="007B03DF" w:rsidP="00AD727F">
            <w:pPr>
              <w:spacing w:after="0" w:line="264" w:lineRule="auto"/>
              <w:rPr>
                <w:rFonts w:ascii="Arial" w:eastAsia="Times New Roman" w:hAnsi="Arial" w:cs="Arial"/>
                <w:sz w:val="36"/>
                <w:szCs w:val="36"/>
                <w:lang w:eastAsia="fr-FR"/>
              </w:rPr>
            </w:pPr>
          </w:p>
        </w:tc>
        <w:tc>
          <w:tcPr>
            <w:tcW w:w="1705" w:type="dxa"/>
            <w:vMerge/>
            <w:tcBorders>
              <w:top w:val="single" w:sz="8" w:space="0" w:color="000000"/>
              <w:left w:val="single" w:sz="8" w:space="0" w:color="000000"/>
              <w:bottom w:val="single" w:sz="8" w:space="0" w:color="000000"/>
              <w:right w:val="single" w:sz="8" w:space="0" w:color="000000"/>
            </w:tcBorders>
            <w:vAlign w:val="center"/>
            <w:hideMark/>
          </w:tcPr>
          <w:p w14:paraId="2E77BC14" w14:textId="77777777" w:rsidR="007B03DF" w:rsidRPr="007A07F8" w:rsidRDefault="007B03DF" w:rsidP="00AD727F">
            <w:pPr>
              <w:spacing w:after="0" w:line="264" w:lineRule="auto"/>
              <w:rPr>
                <w:rFonts w:ascii="Arial" w:eastAsia="Times New Roman" w:hAnsi="Arial" w:cs="Arial"/>
                <w:sz w:val="36"/>
                <w:szCs w:val="36"/>
                <w:lang w:eastAsia="fr-FR"/>
              </w:rPr>
            </w:pP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6BC0FD8D" w14:textId="14CDC1B2" w:rsidR="007B03DF" w:rsidRPr="007A07F8" w:rsidRDefault="004E6A38" w:rsidP="00AD727F">
            <w:pPr>
              <w:spacing w:after="0" w:line="264" w:lineRule="auto"/>
              <w:jc w:val="center"/>
              <w:rPr>
                <w:rFonts w:ascii="Calibri" w:eastAsia="Times New Roman" w:hAnsi="Calibri" w:cs="Calibri"/>
                <w:b/>
                <w:bCs/>
                <w:color w:val="000000" w:themeColor="text1"/>
                <w:kern w:val="24"/>
                <w:lang w:eastAsia="fr-FR"/>
              </w:rPr>
            </w:pPr>
            <w:r>
              <w:rPr>
                <w:rFonts w:ascii="Calibri" w:eastAsia="Times New Roman" w:hAnsi="Calibri" w:cs="Calibri"/>
                <w:b/>
                <w:bCs/>
                <w:color w:val="000000" w:themeColor="text1"/>
                <w:kern w:val="24"/>
                <w:lang w:eastAsia="fr-FR"/>
              </w:rPr>
              <w:t xml:space="preserve">Méthode </w:t>
            </w:r>
            <w:r w:rsidR="007B03DF" w:rsidRPr="007A07F8">
              <w:rPr>
                <w:rFonts w:ascii="Calibri" w:eastAsia="Times New Roman" w:hAnsi="Calibri" w:cs="Calibri"/>
                <w:b/>
                <w:bCs/>
                <w:color w:val="000000" w:themeColor="text1"/>
                <w:kern w:val="24"/>
                <w:lang w:eastAsia="fr-FR"/>
              </w:rPr>
              <w:t>AOAC</w:t>
            </w:r>
          </w:p>
        </w:tc>
        <w:tc>
          <w:tcPr>
            <w:tcW w:w="1838" w:type="dxa"/>
            <w:vMerge/>
            <w:tcBorders>
              <w:top w:val="single" w:sz="8" w:space="0" w:color="000000"/>
              <w:left w:val="single" w:sz="8" w:space="0" w:color="000000"/>
              <w:bottom w:val="single" w:sz="8" w:space="0" w:color="000000"/>
              <w:right w:val="single" w:sz="8" w:space="0" w:color="000000"/>
            </w:tcBorders>
            <w:vAlign w:val="center"/>
            <w:hideMark/>
          </w:tcPr>
          <w:p w14:paraId="65CC0DDF" w14:textId="77777777" w:rsidR="007B03DF" w:rsidRPr="007A07F8" w:rsidRDefault="007B03DF" w:rsidP="00AD727F">
            <w:pPr>
              <w:spacing w:after="0" w:line="264" w:lineRule="auto"/>
              <w:rPr>
                <w:rFonts w:ascii="Arial" w:eastAsia="Times New Roman" w:hAnsi="Arial" w:cs="Arial"/>
                <w:sz w:val="36"/>
                <w:szCs w:val="36"/>
                <w:lang w:eastAsia="fr-FR"/>
              </w:rPr>
            </w:pPr>
          </w:p>
        </w:tc>
      </w:tr>
      <w:tr w:rsidR="007B03DF" w:rsidRPr="007A07F8" w14:paraId="2AD751BF" w14:textId="77777777" w:rsidTr="00644EBB">
        <w:trPr>
          <w:trHeight w:val="24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FB81C4D"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0</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5226AF2"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40</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F008521"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0.9</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20026A5"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fr-FR"/>
              </w:rPr>
              <w:t>&lt;</w:t>
            </w:r>
            <w:r w:rsidRPr="007A07F8">
              <w:rPr>
                <w:rFonts w:eastAsia="Times New Roman" w:hAnsi="Calibri" w:cs="Calibri"/>
                <w:color w:val="000000" w:themeColor="dark1"/>
                <w:kern w:val="24"/>
                <w:lang w:eastAsia="fr-FR"/>
              </w:rPr>
              <w:t xml:space="preserve"> 1,6</w:t>
            </w:r>
          </w:p>
        </w:tc>
      </w:tr>
      <w:tr w:rsidR="007B03DF" w:rsidRPr="007A07F8" w14:paraId="23DD73BA" w14:textId="77777777" w:rsidTr="00644EBB">
        <w:trPr>
          <w:trHeight w:val="32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167E302"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1</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97C764E"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0</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50E9204"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0.9</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B046D2E"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6</w:t>
            </w:r>
          </w:p>
        </w:tc>
      </w:tr>
      <w:tr w:rsidR="007B03DF" w:rsidRPr="007A07F8" w14:paraId="2925A9EF" w14:textId="77777777" w:rsidTr="00644EBB">
        <w:trPr>
          <w:trHeight w:val="27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1AD5D59"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2</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2E2CA57"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60</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5EB3DC3"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1.9</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CAD2307"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2</w:t>
            </w:r>
          </w:p>
        </w:tc>
      </w:tr>
      <w:tr w:rsidR="007B03DF" w:rsidRPr="007A07F8" w14:paraId="4892C216" w14:textId="77777777" w:rsidTr="00644EBB">
        <w:trPr>
          <w:trHeight w:val="255"/>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4F504A7"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3</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6C03170"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F7F4C1C"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2.8</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197D352"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8</w:t>
            </w:r>
          </w:p>
        </w:tc>
      </w:tr>
      <w:tr w:rsidR="007B03DF" w:rsidRPr="007A07F8" w14:paraId="4933105C" w14:textId="77777777" w:rsidTr="00644EBB">
        <w:trPr>
          <w:trHeight w:val="26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12CA2E7"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4</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8725ABF"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8B29B13"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3.7</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6F3FCB9"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6,4</w:t>
            </w:r>
          </w:p>
        </w:tc>
      </w:tr>
      <w:tr w:rsidR="007B03DF" w:rsidRPr="007A07F8" w14:paraId="5063B225" w14:textId="77777777" w:rsidTr="00644EBB">
        <w:trPr>
          <w:trHeight w:val="32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7077A61"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fr-FR"/>
              </w:rPr>
              <w:t>5</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4EEB6BB"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80</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8E9972B"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4.7</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4594973"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fr-FR"/>
              </w:rPr>
              <w:t>&gt; 8,0</w:t>
            </w:r>
          </w:p>
        </w:tc>
      </w:tr>
    </w:tbl>
    <w:p w14:paraId="316F7A99" w14:textId="77777777" w:rsidR="007A07F8" w:rsidRDefault="007A07F8" w:rsidP="00AD727F">
      <w:pPr>
        <w:spacing w:before="120" w:after="120" w:line="264" w:lineRule="auto"/>
        <w:jc w:val="both"/>
        <w:rPr>
          <w:rFonts w:ascii="Calibri" w:hAnsi="Calibri" w:cs="Calibri"/>
          <w:sz w:val="8"/>
          <w:szCs w:val="8"/>
          <w:lang w:eastAsia="fr-FR"/>
        </w:rPr>
      </w:pPr>
    </w:p>
    <w:bookmarkEnd w:id="85"/>
    <w:p w14:paraId="2B1B9E7B" w14:textId="77777777" w:rsidR="00B96335" w:rsidRDefault="00B96335" w:rsidP="00AD727F">
      <w:pPr>
        <w:spacing w:before="120" w:after="120" w:line="264" w:lineRule="auto"/>
        <w:jc w:val="both"/>
        <w:rPr>
          <w:rFonts w:ascii="Calibri" w:hAnsi="Calibri" w:cs="Calibri"/>
          <w:sz w:val="8"/>
          <w:szCs w:val="8"/>
          <w:lang w:eastAsia="fr-FR"/>
        </w:rPr>
      </w:pPr>
    </w:p>
    <w:p w14:paraId="4B773960" w14:textId="77777777" w:rsidR="00AD727F" w:rsidRPr="007A07F8" w:rsidRDefault="00AD727F" w:rsidP="00AD727F">
      <w:pPr>
        <w:spacing w:before="120" w:after="120" w:line="264" w:lineRule="auto"/>
        <w:jc w:val="both"/>
        <w:rPr>
          <w:rFonts w:ascii="Calibri" w:hAnsi="Calibri" w:cs="Calibri"/>
          <w:sz w:val="8"/>
          <w:szCs w:val="8"/>
          <w:lang w:eastAsia="fr-FR"/>
        </w:rPr>
      </w:pPr>
    </w:p>
    <w:p w14:paraId="0F55F04B" w14:textId="60D44BAB" w:rsidR="007A07F8" w:rsidRPr="006A159F" w:rsidRDefault="006018D1" w:rsidP="00AD727F">
      <w:pPr>
        <w:pStyle w:val="Paragraphedeliste"/>
        <w:numPr>
          <w:ilvl w:val="0"/>
          <w:numId w:val="54"/>
        </w:numPr>
        <w:spacing w:before="120" w:after="120" w:line="264" w:lineRule="auto"/>
        <w:contextualSpacing w:val="0"/>
        <w:rPr>
          <w:b/>
          <w:u w:val="single"/>
        </w:rPr>
      </w:pPr>
      <w:bookmarkStart w:id="86" w:name="_Toc489544834"/>
      <w:r>
        <w:rPr>
          <w:b/>
          <w:u w:val="single"/>
        </w:rPr>
        <w:t>M</w:t>
      </w:r>
      <w:r w:rsidR="007A07F8" w:rsidRPr="006A159F">
        <w:rPr>
          <w:b/>
          <w:u w:val="single"/>
        </w:rPr>
        <w:t>odalités de calcul du score : adaptations</w:t>
      </w:r>
      <w:bookmarkEnd w:id="86"/>
    </w:p>
    <w:p w14:paraId="6EF02B95" w14:textId="64A951BA" w:rsidR="007A07F8" w:rsidRPr="007A07F8" w:rsidRDefault="007A07F8" w:rsidP="00AD727F">
      <w:pPr>
        <w:spacing w:before="120" w:after="120" w:line="264" w:lineRule="auto"/>
        <w:jc w:val="both"/>
      </w:pPr>
      <w:r w:rsidRPr="007A07F8">
        <w:t xml:space="preserve">L’objectif principal du </w:t>
      </w:r>
      <w:r w:rsidR="002276CD">
        <w:t>Nutri-Score</w:t>
      </w:r>
      <w:r w:rsidRPr="007A07F8">
        <w:t xml:space="preserve"> est de permettre au consommateur d’évaluer la contribution d’un produit alimentaire à une alimentation équilibrée, en fonction de sa composition nutritionnelle. Pour chaque catégorie de produits, le </w:t>
      </w:r>
      <w:r w:rsidR="002276CD">
        <w:t>Nutri-Score</w:t>
      </w:r>
      <w:r w:rsidRPr="007A07F8">
        <w:t xml:space="preserve"> permet de rendre visible la variabilité des compositions des produits pour les nutriments d’intérêt : les produits se distribuent selon les catégories sur 3 à 5 classes. </w:t>
      </w:r>
      <w:r w:rsidRPr="006A159F">
        <w:rPr>
          <w:b/>
        </w:rPr>
        <w:t xml:space="preserve">Ce n’est pas le cas des matières grasses ajoutées </w:t>
      </w:r>
      <w:r w:rsidRPr="00411BF4">
        <w:t>(huiles, beurre, crème) qui ne contiennent quasiment</w:t>
      </w:r>
      <w:r w:rsidRPr="006018D1">
        <w:t xml:space="preserve"> </w:t>
      </w:r>
      <w:r w:rsidRPr="007A07F8">
        <w:t xml:space="preserve">que des acides gras et </w:t>
      </w:r>
      <w:r w:rsidRPr="00411BF4">
        <w:rPr>
          <w:b/>
        </w:rPr>
        <w:t>des fromages</w:t>
      </w:r>
      <w:r w:rsidRPr="007A07F8">
        <w:t xml:space="preserve"> qui sont regroupés sur 1 et 2 classes seulement </w:t>
      </w:r>
      <w:r w:rsidRPr="007A07F8">
        <w:fldChar w:fldCharType="begin"/>
      </w:r>
      <w:r w:rsidRPr="007A07F8">
        <w:instrText xml:space="preserve"> ADDIN REFMGR.CITE &lt;Refman&gt;&lt;Cite&gt;&lt;Author&gt;ANSES&lt;/Author&gt;&lt;Year&gt;2015&lt;/Year&gt;&lt;RecNum&gt;19650&lt;/RecNum&gt;&lt;IDText&gt;Evaluation de la faisabilité du calcul d&amp;apos;un score nutritionnel tel qu&amp;apos;élaboré par Rayner et al. Rapport d&amp;apos;appui scientifique et technique&lt;/IDText&gt;&lt;MDL Ref_Type="Report"&gt;&lt;Ref_Type&gt;Report&lt;/Ref_Type&gt;&lt;Ref_ID&gt;19650&lt;/Ref_ID&gt;&lt;Title_Primary&gt;Evaluation de la faisabilit&amp;#xE9; du calcul d&amp;apos;un score nutritionnel tel qu&amp;apos;&amp;#xE9;labor&amp;#xE9; par Rayner et al. Rapport d&amp;apos;appui scientifique et technique&lt;/Title_Primary&gt;&lt;Authors_Primary&gt;ANSES&lt;/Authors_Primary&gt;&lt;Date_Primary&gt;2015&lt;/Date_Primary&gt;&lt;Reprint&gt;Not in File&lt;/Reprint&gt;&lt;Pub_Place&gt;Maison Alfort&lt;/Pub_Place&gt;&lt;Publisher&gt;ANSES&lt;/Publisher&gt;&lt;Date_Secondary&gt;2015/11/9&lt;/Date_Secondary&gt;&lt;ZZ_WorkformID&gt;24&lt;/ZZ_WorkformID&gt;&lt;/MDL&gt;&lt;/Cite&gt;&lt;/Refman&gt;</w:instrText>
      </w:r>
      <w:r w:rsidRPr="007A07F8">
        <w:fldChar w:fldCharType="separate"/>
      </w:r>
      <w:r w:rsidRPr="007A07F8">
        <w:rPr>
          <w:noProof/>
        </w:rPr>
        <w:t>(ANSES 2015a)</w:t>
      </w:r>
      <w:r w:rsidRPr="007A07F8">
        <w:fldChar w:fldCharType="end"/>
      </w:r>
      <w:r w:rsidRPr="007A07F8">
        <w:t xml:space="preserve">. Pour les </w:t>
      </w:r>
      <w:r w:rsidRPr="00411BF4">
        <w:rPr>
          <w:b/>
        </w:rPr>
        <w:t>boissons</w:t>
      </w:r>
      <w:r w:rsidRPr="007A07F8">
        <w:t xml:space="preserve">, en l’absence de quantité significative de la plupart des éléments entrant dans le calcul du score nutritionnel, et du fait de la nature liquide des produits, il est nécessaire de prendre en compte les éléments spécifiques à cette catégorie (sucres et énergie) pour le calcul du score nutritionnel. Ainsi, des adaptations ont été réalisées afin d’améliorer la cohérence entre le classement dans le </w:t>
      </w:r>
      <w:r w:rsidR="002276CD">
        <w:t>Nutri-Score</w:t>
      </w:r>
      <w:r w:rsidRPr="007A07F8">
        <w:t xml:space="preserve"> et les recommandations nutritionnelles </w:t>
      </w:r>
      <w:r w:rsidRPr="007A07F8">
        <w:fldChar w:fldCharType="begin"/>
      </w:r>
      <w:r w:rsidRPr="007A07F8">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7A07F8">
        <w:fldChar w:fldCharType="separate"/>
      </w:r>
      <w:r w:rsidRPr="007A07F8">
        <w:rPr>
          <w:noProof/>
        </w:rPr>
        <w:t>(Haut Conseil de la Santé Publique 2015)</w:t>
      </w:r>
      <w:r w:rsidRPr="007A07F8">
        <w:fldChar w:fldCharType="end"/>
      </w:r>
      <w:r w:rsidRPr="007A07F8">
        <w:t>.</w:t>
      </w:r>
    </w:p>
    <w:p w14:paraId="69EA02C8" w14:textId="77777777" w:rsidR="000D6973" w:rsidRPr="007A07F8" w:rsidRDefault="000D6973" w:rsidP="00AD727F">
      <w:pPr>
        <w:spacing w:before="120" w:after="120" w:line="264" w:lineRule="auto"/>
        <w:rPr>
          <w:rFonts w:ascii="Calibri" w:hAnsi="Calibri" w:cs="Calibri"/>
          <w:lang w:eastAsia="fr-FR"/>
        </w:rPr>
      </w:pPr>
    </w:p>
    <w:p w14:paraId="356FCD5A" w14:textId="77777777" w:rsidR="007A07F8" w:rsidRPr="006A159F" w:rsidRDefault="007A07F8" w:rsidP="00AD727F">
      <w:pPr>
        <w:spacing w:before="120" w:after="120" w:line="264" w:lineRule="auto"/>
        <w:rPr>
          <w:b/>
          <w:u w:val="single"/>
        </w:rPr>
      </w:pPr>
      <w:bookmarkStart w:id="87" w:name="_Toc489544835"/>
      <w:r w:rsidRPr="006A159F">
        <w:rPr>
          <w:b/>
          <w:u w:val="single"/>
        </w:rPr>
        <w:sym w:font="Wingdings" w:char="F0C4"/>
      </w:r>
      <w:r w:rsidRPr="006A159F">
        <w:rPr>
          <w:b/>
          <w:u w:val="single"/>
        </w:rPr>
        <w:t xml:space="preserve"> Les fromages</w:t>
      </w:r>
      <w:bookmarkEnd w:id="87"/>
    </w:p>
    <w:p w14:paraId="4A89DB21" w14:textId="77777777" w:rsidR="007A07F8" w:rsidRPr="007A07F8" w:rsidRDefault="007A07F8" w:rsidP="00AD727F">
      <w:pPr>
        <w:spacing w:before="120" w:after="120" w:line="264" w:lineRule="auto"/>
        <w:jc w:val="both"/>
      </w:pPr>
      <w:r w:rsidRPr="007A07F8">
        <w:t xml:space="preserve">Les fromages sont compris dans la définition des produits laitiers, qu’il est recommandé de consommer plusieurs fois par jour. La recommandation incitant par ailleurs à tenir compte de leur composition en lipides (à limiter) et en calcium (à promouvoir). </w:t>
      </w:r>
    </w:p>
    <w:p w14:paraId="25A851EA" w14:textId="77777777" w:rsidR="007A07F8" w:rsidRPr="007A07F8" w:rsidRDefault="007A07F8" w:rsidP="00AD727F">
      <w:pPr>
        <w:spacing w:before="120" w:after="120" w:line="264" w:lineRule="auto"/>
        <w:jc w:val="both"/>
      </w:pPr>
      <w:r w:rsidRPr="007A07F8">
        <w:t xml:space="preserve">Il existe une forte corrélation entre la composition en protéines et calcium des produits laitiers </w:t>
      </w:r>
      <w:r w:rsidRPr="007A07F8">
        <w:fldChar w:fldCharType="begin"/>
      </w:r>
      <w:r w:rsidRPr="007A07F8">
        <w:instrText xml:space="preserve"> ADDIN REFMGR.CITE &lt;Refman&gt;&lt;Cite&gt;&lt;Author&gt;Rayner&lt;/Author&gt;&lt;Year&gt;2005&lt;/Year&gt;&lt;RecNum&gt;19756&lt;/RecNum&gt;&lt;IDText&gt;Nutrient profiles: Further refinement and testing of Model SSCg3d. Final report [online]&lt;/IDText&gt;&lt;MDL Ref_Type="Online Source"&gt;&lt;Ref_Type&gt;Online Source&lt;/Ref_Type&gt;&lt;Ref_ID&gt;19756&lt;/Ref_ID&gt;&lt;Title_Primary&gt;Nutrient profiles: Further refinement and testing of Model SSCg3d. Final report [online]&lt;/Title_Primary&gt;&lt;Authors_Primary&gt;Rayner,M.&lt;/Authors_Primary&gt;&lt;Authors_Primary&gt;Scarborough,P.&lt;/Authors_Primary&gt;&lt;Authors_Primary&gt;Stockley,L.&lt;/Authors_Primary&gt;&lt;Authors_Primary&gt;Boxer,A.&lt;/Authors_Primary&gt;&lt;Date_Primary&gt;2005&lt;/Date_Primary&gt;&lt;Keywords&gt;MODEL&lt;/Keywords&gt;&lt;Keywords&gt;nutrient profile&lt;/Keywords&gt;&lt;Keywords&gt;nutrient profiles&lt;/Keywords&gt;&lt;Keywords&gt;NUTRIENT&lt;/Keywords&gt;&lt;Keywords&gt;PROFILE&lt;/Keywords&gt;&lt;Reprint&gt;Not in File&lt;/Reprint&gt;&lt;Pub_Place&gt;London&lt;/Pub_Place&gt;&lt;Publisher&gt;FSA&lt;/Publisher&gt;&lt;Date_Secondary&gt;2017/8/9&lt;/Date_Secondary&gt;&lt;Web_URL&gt;&lt;u&gt;https://pdfs.semanticscholar.org/4706/6da35c963017cd4591deaac5601faab61237.pdf?_ga=2.258719242.1839505482.1502197023-1332816662.1502197023&lt;/u&gt;&lt;/Web_URL&gt;&lt;ZZ_WorkformID&gt;31&lt;/ZZ_WorkformID&gt;&lt;/MDL&gt;&lt;/Cite&gt;&lt;/Refman&gt;</w:instrText>
      </w:r>
      <w:r w:rsidRPr="007A07F8">
        <w:fldChar w:fldCharType="separate"/>
      </w:r>
      <w:r w:rsidRPr="007A07F8">
        <w:rPr>
          <w:noProof/>
        </w:rPr>
        <w:t>(Rayner et coll. 2005)</w:t>
      </w:r>
      <w:r w:rsidRPr="007A07F8">
        <w:fldChar w:fldCharType="end"/>
      </w:r>
      <w:r w:rsidRPr="007A07F8">
        <w:t>. Le calcium n’est pas un nutriment à déclaration obligatoire. C’est pourquoi l’adaptation du score consiste simplement à prendre en compte systématiquement la teneur en protéines</w:t>
      </w:r>
      <w:r w:rsidRPr="007A07F8">
        <w:rPr>
          <w:sz w:val="16"/>
          <w:szCs w:val="16"/>
        </w:rPr>
        <w:t xml:space="preserve"> </w:t>
      </w:r>
      <w:r w:rsidRPr="007A07F8">
        <w:t>des fromages (ce que leur teneur en sel, énergie et acides gras saturés ne permet pas car impliquant un total N supérieur à 11). Ceci rend compte de leur teneur relative en calcium.</w:t>
      </w:r>
    </w:p>
    <w:p w14:paraId="2B0DA4DE" w14:textId="5BE0AD44" w:rsidR="007A07F8" w:rsidRPr="007A07F8" w:rsidRDefault="007A07F8" w:rsidP="00A80CDA">
      <w:pPr>
        <w:spacing w:before="120" w:after="120" w:line="264" w:lineRule="auto"/>
        <w:jc w:val="both"/>
        <w:rPr>
          <w:rFonts w:ascii="Calibri" w:hAnsi="Calibri" w:cs="Calibri"/>
          <w:lang w:eastAsia="fr-FR"/>
        </w:rPr>
      </w:pPr>
      <w:r w:rsidRPr="007A07F8">
        <w:t xml:space="preserve">Ainsi, la teneur en protéines est prise en compte, que le total des points N soit&lt;11 ou non et les seuils utilisés pour les autres catégories d’aliments sont maintenus. Les fromages se répartissent alors en trois classes du </w:t>
      </w:r>
      <w:r w:rsidR="002276CD">
        <w:t>Nutri-Score</w:t>
      </w:r>
      <w:r w:rsidRPr="007A07F8">
        <w:t>.</w:t>
      </w:r>
    </w:p>
    <w:p w14:paraId="457AA167" w14:textId="77777777" w:rsidR="007A07F8" w:rsidRPr="00411BF4" w:rsidRDefault="007A07F8" w:rsidP="00AD727F">
      <w:pPr>
        <w:pBdr>
          <w:top w:val="single" w:sz="4" w:space="1" w:color="auto"/>
          <w:left w:val="single" w:sz="4" w:space="4" w:color="auto"/>
          <w:bottom w:val="single" w:sz="4" w:space="1" w:color="auto"/>
          <w:right w:val="single" w:sz="4" w:space="4" w:color="auto"/>
        </w:pBdr>
        <w:shd w:val="clear" w:color="auto" w:fill="C4BC96" w:themeFill="background2" w:themeFillShade="BF"/>
        <w:spacing w:before="120" w:after="120" w:line="264" w:lineRule="auto"/>
        <w:jc w:val="center"/>
        <w:rPr>
          <w:rFonts w:ascii="Calibri" w:hAnsi="Calibri" w:cs="Calibri"/>
          <w:b/>
          <w:lang w:eastAsia="fr-FR"/>
        </w:rPr>
      </w:pPr>
      <w:r w:rsidRPr="00411BF4">
        <w:rPr>
          <w:rFonts w:ascii="Calibri" w:hAnsi="Calibri" w:cs="Calibri"/>
          <w:b/>
          <w:lang w:eastAsia="fr-FR"/>
        </w:rPr>
        <w:t>Score nutritionnel des fromages = Total Points N – Total Points P</w:t>
      </w:r>
    </w:p>
    <w:p w14:paraId="12695DCB" w14:textId="77777777" w:rsidR="00644EBB" w:rsidRDefault="00644EBB" w:rsidP="00AD727F">
      <w:pPr>
        <w:spacing w:before="120" w:after="120" w:line="264" w:lineRule="auto"/>
        <w:rPr>
          <w:b/>
          <w:u w:val="single"/>
        </w:rPr>
      </w:pPr>
      <w:bookmarkStart w:id="88" w:name="_Toc489544836"/>
    </w:p>
    <w:p w14:paraId="1630819F" w14:textId="77777777" w:rsidR="007A07F8" w:rsidRPr="006A159F" w:rsidRDefault="007A07F8" w:rsidP="00AD727F">
      <w:pPr>
        <w:spacing w:before="120" w:after="120" w:line="264" w:lineRule="auto"/>
        <w:rPr>
          <w:b/>
          <w:u w:val="single"/>
        </w:rPr>
      </w:pPr>
      <w:r w:rsidRPr="006A159F">
        <w:rPr>
          <w:b/>
          <w:u w:val="single"/>
        </w:rPr>
        <w:lastRenderedPageBreak/>
        <w:sym w:font="Wingdings" w:char="F0C4"/>
      </w:r>
      <w:r w:rsidRPr="006A159F">
        <w:rPr>
          <w:b/>
          <w:u w:val="single"/>
        </w:rPr>
        <w:t xml:space="preserve"> Les matières grasses ajoutées</w:t>
      </w:r>
      <w:bookmarkEnd w:id="88"/>
    </w:p>
    <w:p w14:paraId="635E9751" w14:textId="76C7839B" w:rsidR="007A07F8"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Le PNNS (</w:t>
      </w:r>
      <w:r w:rsidR="006018D1">
        <w:rPr>
          <w:rFonts w:ascii="Calibri" w:hAnsi="Calibri" w:cs="Calibri"/>
          <w:lang w:eastAsia="fr-FR"/>
        </w:rPr>
        <w:t>P</w:t>
      </w:r>
      <w:r w:rsidRPr="007A07F8">
        <w:rPr>
          <w:rFonts w:ascii="Calibri" w:hAnsi="Calibri" w:cs="Calibri"/>
          <w:lang w:eastAsia="fr-FR"/>
        </w:rPr>
        <w:t xml:space="preserve">rogramme </w:t>
      </w:r>
      <w:r w:rsidR="006018D1">
        <w:rPr>
          <w:rFonts w:ascii="Calibri" w:hAnsi="Calibri" w:cs="Calibri"/>
          <w:lang w:eastAsia="fr-FR"/>
        </w:rPr>
        <w:t>N</w:t>
      </w:r>
      <w:r w:rsidRPr="007A07F8">
        <w:rPr>
          <w:rFonts w:ascii="Calibri" w:hAnsi="Calibri" w:cs="Calibri"/>
          <w:lang w:eastAsia="fr-FR"/>
        </w:rPr>
        <w:t xml:space="preserve">ational </w:t>
      </w:r>
      <w:r w:rsidR="006018D1">
        <w:rPr>
          <w:rFonts w:ascii="Calibri" w:hAnsi="Calibri" w:cs="Calibri"/>
          <w:lang w:eastAsia="fr-FR"/>
        </w:rPr>
        <w:t>N</w:t>
      </w:r>
      <w:r w:rsidRPr="007A07F8">
        <w:rPr>
          <w:rFonts w:ascii="Calibri" w:hAnsi="Calibri" w:cs="Calibri"/>
          <w:lang w:eastAsia="fr-FR"/>
        </w:rPr>
        <w:t xml:space="preserve">utrition </w:t>
      </w:r>
      <w:r w:rsidR="006018D1">
        <w:rPr>
          <w:rFonts w:ascii="Calibri" w:hAnsi="Calibri" w:cs="Calibri"/>
          <w:lang w:eastAsia="fr-FR"/>
        </w:rPr>
        <w:t>S</w:t>
      </w:r>
      <w:r w:rsidRPr="007A07F8">
        <w:rPr>
          <w:rFonts w:ascii="Calibri" w:hAnsi="Calibri" w:cs="Calibri"/>
          <w:lang w:eastAsia="fr-FR"/>
        </w:rPr>
        <w:t>anté) incite à privilégier les matières grasses d’origine végétale et à limiter les graisses d’origine animale (beurre, crème). La classification obtenue avec le calcul originel du score FSA place l’ensemble des matières grasses ajoutées dans la classe « orange foncé/E » n’apparaît donc pas cohérente au regard des recommandations nutritionnelles. Une optimisation de l’algorithme du score FSA est donc indispensable pour mieux prendre en compte</w:t>
      </w:r>
      <w:r w:rsidRPr="007A07F8">
        <w:rPr>
          <w:rFonts w:ascii="Calibri" w:hAnsi="Calibri" w:cs="Calibri"/>
          <w:b/>
          <w:lang w:eastAsia="fr-FR"/>
        </w:rPr>
        <w:t xml:space="preserve"> </w:t>
      </w:r>
      <w:r w:rsidRPr="007A07F8">
        <w:rPr>
          <w:rFonts w:ascii="Calibri" w:hAnsi="Calibri" w:cs="Calibri"/>
          <w:lang w:eastAsia="fr-FR"/>
        </w:rPr>
        <w:t>la teneur en acides gras saturés</w:t>
      </w:r>
      <w:r w:rsidRPr="00DC7BBC">
        <w:rPr>
          <w:rStyle w:val="Appelnotedebasdep"/>
        </w:rPr>
        <w:footnoteReference w:id="3"/>
      </w:r>
      <w:r w:rsidRPr="007A07F8">
        <w:rPr>
          <w:rFonts w:ascii="Calibri" w:hAnsi="Calibri" w:cs="Calibri"/>
          <w:b/>
          <w:lang w:eastAsia="fr-FR"/>
        </w:rPr>
        <w:t>.</w:t>
      </w:r>
      <w:r w:rsidR="004674A3">
        <w:rPr>
          <w:rFonts w:ascii="Calibri" w:hAnsi="Calibri" w:cs="Calibri"/>
          <w:b/>
          <w:lang w:eastAsia="fr-FR"/>
        </w:rPr>
        <w:t xml:space="preserve"> </w:t>
      </w:r>
      <w:r w:rsidRPr="007A07F8">
        <w:rPr>
          <w:rFonts w:ascii="Calibri" w:hAnsi="Calibri" w:cs="Calibri"/>
          <w:lang w:eastAsia="fr-FR"/>
        </w:rPr>
        <w:t>La grille d’attribution des points pour les acides gras est calculée sur la composante AGS/lipides totaux (en pourcentage) avec un démarrage de la grille d’attribution des points à 10% et un pas ascendant de 6%.</w:t>
      </w:r>
    </w:p>
    <w:p w14:paraId="5B51F47C" w14:textId="2C74B897" w:rsidR="000D6973" w:rsidRPr="008975E9" w:rsidRDefault="000D6973" w:rsidP="00AD727F">
      <w:pPr>
        <w:spacing w:before="120" w:after="120" w:line="264" w:lineRule="auto"/>
        <w:jc w:val="both"/>
        <w:rPr>
          <w:rFonts w:ascii="Calibri" w:hAnsi="Calibri" w:cs="Calibri"/>
          <w:lang w:eastAsia="fr-FR"/>
        </w:rPr>
      </w:pPr>
      <w:r w:rsidRPr="008975E9">
        <w:rPr>
          <w:rFonts w:ascii="Calibri" w:hAnsi="Calibri" w:cs="Calibri"/>
          <w:lang w:eastAsia="fr-FR"/>
        </w:rPr>
        <w:t>Le calcul des AGS</w:t>
      </w:r>
      <w:r w:rsidR="00C95AA9" w:rsidRPr="008975E9">
        <w:rPr>
          <w:rFonts w:ascii="Calibri" w:hAnsi="Calibri" w:cs="Calibri"/>
          <w:lang w:eastAsia="fr-FR"/>
        </w:rPr>
        <w:t>/lipides totaux</w:t>
      </w:r>
      <w:r w:rsidRPr="008975E9">
        <w:rPr>
          <w:rFonts w:ascii="Calibri" w:hAnsi="Calibri" w:cs="Calibri"/>
          <w:lang w:eastAsia="fr-FR"/>
        </w:rPr>
        <w:t xml:space="preserve"> se substituent </w:t>
      </w:r>
      <w:r w:rsidR="00C95AA9" w:rsidRPr="008975E9">
        <w:rPr>
          <w:rFonts w:ascii="Calibri" w:hAnsi="Calibri" w:cs="Calibri"/>
          <w:lang w:eastAsia="fr-FR"/>
        </w:rPr>
        <w:t>à la colonne</w:t>
      </w:r>
      <w:r w:rsidRPr="008975E9">
        <w:rPr>
          <w:rFonts w:ascii="Calibri" w:hAnsi="Calibri" w:cs="Calibri"/>
          <w:lang w:eastAsia="fr-FR"/>
        </w:rPr>
        <w:t xml:space="preserve"> </w:t>
      </w:r>
      <w:r w:rsidR="00C95AA9" w:rsidRPr="008975E9">
        <w:rPr>
          <w:rFonts w:ascii="Calibri" w:hAnsi="Calibri" w:cs="Calibri"/>
          <w:lang w:eastAsia="fr-FR"/>
        </w:rPr>
        <w:t>AGS</w:t>
      </w:r>
      <w:r w:rsidRPr="008975E9">
        <w:rPr>
          <w:rFonts w:ascii="Calibri" w:hAnsi="Calibri" w:cs="Calibri"/>
          <w:lang w:eastAsia="fr-FR"/>
        </w:rPr>
        <w:t xml:space="preserve"> mais les autre</w:t>
      </w:r>
      <w:r w:rsidR="00C95AA9" w:rsidRPr="008975E9">
        <w:rPr>
          <w:rFonts w:ascii="Calibri" w:hAnsi="Calibri" w:cs="Calibri"/>
          <w:lang w:eastAsia="fr-FR"/>
        </w:rPr>
        <w:t>s</w:t>
      </w:r>
      <w:r w:rsidRPr="008975E9">
        <w:rPr>
          <w:rFonts w:ascii="Calibri" w:hAnsi="Calibri" w:cs="Calibri"/>
          <w:lang w:eastAsia="fr-FR"/>
        </w:rPr>
        <w:t xml:space="preserve"> colonnes doivent être utilisées</w:t>
      </w:r>
      <w:r w:rsidR="00C95AA9" w:rsidRPr="008975E9">
        <w:rPr>
          <w:rFonts w:ascii="Calibri" w:hAnsi="Calibri" w:cs="Calibri"/>
          <w:lang w:eastAsia="fr-FR"/>
        </w:rPr>
        <w:t>.</w:t>
      </w:r>
    </w:p>
    <w:p w14:paraId="4BA95F40" w14:textId="77777777" w:rsidR="00E245C4" w:rsidRDefault="00E245C4" w:rsidP="00AD727F">
      <w:pPr>
        <w:spacing w:after="0" w:line="264" w:lineRule="auto"/>
        <w:jc w:val="both"/>
        <w:rPr>
          <w:rFonts w:ascii="Calibri" w:hAnsi="Calibri" w:cs="Calibri"/>
          <w:color w:val="548DD4" w:themeColor="text2" w:themeTint="99"/>
          <w:lang w:eastAsia="fr-FR"/>
        </w:rPr>
      </w:pPr>
    </w:p>
    <w:tbl>
      <w:tblPr>
        <w:tblStyle w:val="Ombrageclair1"/>
        <w:tblW w:w="3681" w:type="dxa"/>
        <w:jc w:val="center"/>
        <w:tblLook w:val="0620" w:firstRow="1" w:lastRow="0" w:firstColumn="0" w:lastColumn="0" w:noHBand="1" w:noVBand="1"/>
      </w:tblPr>
      <w:tblGrid>
        <w:gridCol w:w="1040"/>
        <w:gridCol w:w="2641"/>
      </w:tblGrid>
      <w:tr w:rsidR="007A07F8" w:rsidRPr="006018D1" w14:paraId="011D0E7B" w14:textId="77777777" w:rsidTr="00B96335">
        <w:trPr>
          <w:cnfStyle w:val="100000000000" w:firstRow="1" w:lastRow="0" w:firstColumn="0" w:lastColumn="0" w:oddVBand="0" w:evenVBand="0" w:oddHBand="0" w:evenHBand="0" w:firstRowFirstColumn="0" w:firstRowLastColumn="0" w:lastRowFirstColumn="0" w:lastRowLastColumn="0"/>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EDFE1B5" w14:textId="77777777" w:rsidR="007A07F8" w:rsidRPr="00411BF4" w:rsidRDefault="007A07F8" w:rsidP="00AD727F">
            <w:pPr>
              <w:spacing w:line="264" w:lineRule="auto"/>
              <w:jc w:val="center"/>
              <w:rPr>
                <w:rFonts w:ascii="Calibri" w:hAnsi="Calibri" w:cs="Calibri"/>
                <w:lang w:eastAsia="fr-FR"/>
              </w:rPr>
            </w:pPr>
            <w:r w:rsidRPr="00411BF4">
              <w:rPr>
                <w:rFonts w:ascii="Calibri" w:hAnsi="Calibri" w:cs="Calibri"/>
                <w:lang w:eastAsia="fr-FR"/>
              </w:rPr>
              <w:t>Points</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DE2AA15" w14:textId="77777777" w:rsidR="007A07F8" w:rsidRPr="00411BF4" w:rsidRDefault="007A07F8" w:rsidP="00AD727F">
            <w:pPr>
              <w:spacing w:line="264" w:lineRule="auto"/>
              <w:jc w:val="center"/>
              <w:rPr>
                <w:rFonts w:ascii="Calibri" w:hAnsi="Calibri" w:cs="Calibri"/>
                <w:lang w:eastAsia="fr-FR"/>
              </w:rPr>
            </w:pPr>
            <w:r w:rsidRPr="00411BF4">
              <w:rPr>
                <w:rFonts w:ascii="Calibri" w:hAnsi="Calibri" w:cs="Calibri"/>
                <w:lang w:eastAsia="fr-FR"/>
              </w:rPr>
              <w:t>Ratio</w:t>
            </w:r>
          </w:p>
          <w:p w14:paraId="6BA3AC7C" w14:textId="77777777" w:rsidR="007A07F8" w:rsidRPr="00411BF4" w:rsidRDefault="007A07F8" w:rsidP="00AD727F">
            <w:pPr>
              <w:spacing w:line="264" w:lineRule="auto"/>
              <w:jc w:val="center"/>
              <w:rPr>
                <w:rFonts w:ascii="Calibri" w:hAnsi="Calibri" w:cs="Calibri"/>
                <w:lang w:eastAsia="fr-FR"/>
              </w:rPr>
            </w:pPr>
            <w:r w:rsidRPr="00411BF4">
              <w:rPr>
                <w:rFonts w:ascii="Calibri" w:hAnsi="Calibri" w:cs="Calibri"/>
                <w:lang w:eastAsia="fr-FR"/>
              </w:rPr>
              <w:t>AGS/lipides totaux (%)</w:t>
            </w:r>
          </w:p>
        </w:tc>
      </w:tr>
      <w:tr w:rsidR="007A07F8" w:rsidRPr="006018D1" w14:paraId="2B7DD998"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52C13ADB"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0</w:t>
            </w:r>
          </w:p>
        </w:tc>
        <w:tc>
          <w:tcPr>
            <w:tcW w:w="2641" w:type="dxa"/>
            <w:tcBorders>
              <w:top w:val="single" w:sz="4" w:space="0" w:color="auto"/>
              <w:left w:val="single" w:sz="4" w:space="0" w:color="auto"/>
              <w:bottom w:val="single" w:sz="4" w:space="0" w:color="auto"/>
              <w:right w:val="single" w:sz="4" w:space="0" w:color="auto"/>
            </w:tcBorders>
            <w:hideMark/>
          </w:tcPr>
          <w:p w14:paraId="59FBC9E9"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10</w:t>
            </w:r>
          </w:p>
        </w:tc>
      </w:tr>
      <w:tr w:rsidR="007A07F8" w:rsidRPr="006018D1" w14:paraId="1B56669F"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6116FEB"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1</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5FF39BA"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16</w:t>
            </w:r>
          </w:p>
        </w:tc>
      </w:tr>
      <w:tr w:rsidR="007A07F8" w:rsidRPr="006018D1" w14:paraId="7AA9D68F"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5CAB9144"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2</w:t>
            </w:r>
          </w:p>
        </w:tc>
        <w:tc>
          <w:tcPr>
            <w:tcW w:w="2641" w:type="dxa"/>
            <w:tcBorders>
              <w:top w:val="single" w:sz="4" w:space="0" w:color="auto"/>
              <w:left w:val="single" w:sz="4" w:space="0" w:color="auto"/>
              <w:bottom w:val="single" w:sz="4" w:space="0" w:color="auto"/>
              <w:right w:val="single" w:sz="4" w:space="0" w:color="auto"/>
            </w:tcBorders>
            <w:hideMark/>
          </w:tcPr>
          <w:p w14:paraId="3CF0BDB0"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22</w:t>
            </w:r>
          </w:p>
        </w:tc>
      </w:tr>
      <w:tr w:rsidR="007A07F8" w:rsidRPr="006018D1" w14:paraId="191AF04F"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099330B"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3</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0481A04"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28</w:t>
            </w:r>
          </w:p>
        </w:tc>
      </w:tr>
      <w:tr w:rsidR="007A07F8" w:rsidRPr="006018D1" w14:paraId="19062FA8"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3981CD0F"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4</w:t>
            </w:r>
          </w:p>
        </w:tc>
        <w:tc>
          <w:tcPr>
            <w:tcW w:w="2641" w:type="dxa"/>
            <w:tcBorders>
              <w:top w:val="single" w:sz="4" w:space="0" w:color="auto"/>
              <w:left w:val="single" w:sz="4" w:space="0" w:color="auto"/>
              <w:bottom w:val="single" w:sz="4" w:space="0" w:color="auto"/>
              <w:right w:val="single" w:sz="4" w:space="0" w:color="auto"/>
            </w:tcBorders>
            <w:hideMark/>
          </w:tcPr>
          <w:p w14:paraId="43A4816E"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34</w:t>
            </w:r>
          </w:p>
        </w:tc>
      </w:tr>
      <w:tr w:rsidR="007A07F8" w:rsidRPr="006018D1" w14:paraId="1B6E3917"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D5EF994"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5</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5F99696C"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40</w:t>
            </w:r>
          </w:p>
        </w:tc>
      </w:tr>
      <w:tr w:rsidR="007A07F8" w:rsidRPr="006018D1" w14:paraId="35CE07C7"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6E90ED90"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6</w:t>
            </w:r>
          </w:p>
        </w:tc>
        <w:tc>
          <w:tcPr>
            <w:tcW w:w="2641" w:type="dxa"/>
            <w:tcBorders>
              <w:top w:val="single" w:sz="4" w:space="0" w:color="auto"/>
              <w:left w:val="single" w:sz="4" w:space="0" w:color="auto"/>
              <w:bottom w:val="single" w:sz="4" w:space="0" w:color="auto"/>
              <w:right w:val="single" w:sz="4" w:space="0" w:color="auto"/>
            </w:tcBorders>
            <w:hideMark/>
          </w:tcPr>
          <w:p w14:paraId="48F68EB8"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46</w:t>
            </w:r>
          </w:p>
        </w:tc>
      </w:tr>
      <w:tr w:rsidR="007A07F8" w:rsidRPr="006018D1" w14:paraId="1FCE4ECF"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C0D3C74"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7</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2D4FBD7"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52</w:t>
            </w:r>
          </w:p>
        </w:tc>
      </w:tr>
      <w:tr w:rsidR="007A07F8" w:rsidRPr="006018D1" w14:paraId="598D85D6"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48B21DA9"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8</w:t>
            </w:r>
          </w:p>
        </w:tc>
        <w:tc>
          <w:tcPr>
            <w:tcW w:w="2641" w:type="dxa"/>
            <w:tcBorders>
              <w:top w:val="single" w:sz="4" w:space="0" w:color="auto"/>
              <w:left w:val="single" w:sz="4" w:space="0" w:color="auto"/>
              <w:bottom w:val="single" w:sz="4" w:space="0" w:color="auto"/>
              <w:right w:val="single" w:sz="4" w:space="0" w:color="auto"/>
            </w:tcBorders>
            <w:hideMark/>
          </w:tcPr>
          <w:p w14:paraId="7428BAA7"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58</w:t>
            </w:r>
          </w:p>
        </w:tc>
      </w:tr>
      <w:tr w:rsidR="007A07F8" w:rsidRPr="006018D1" w14:paraId="51BB4658"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554559C"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9</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F65069B"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lt;64</w:t>
            </w:r>
          </w:p>
        </w:tc>
      </w:tr>
      <w:tr w:rsidR="007A07F8" w:rsidRPr="006018D1" w14:paraId="4086C1B3"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1886763D"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fr-FR"/>
              </w:rPr>
              <w:t>10</w:t>
            </w:r>
          </w:p>
        </w:tc>
        <w:tc>
          <w:tcPr>
            <w:tcW w:w="2641" w:type="dxa"/>
            <w:tcBorders>
              <w:top w:val="single" w:sz="4" w:space="0" w:color="auto"/>
              <w:left w:val="single" w:sz="4" w:space="0" w:color="auto"/>
              <w:bottom w:val="single" w:sz="4" w:space="0" w:color="auto"/>
              <w:right w:val="single" w:sz="4" w:space="0" w:color="auto"/>
            </w:tcBorders>
            <w:hideMark/>
          </w:tcPr>
          <w:p w14:paraId="7972B495"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fr-FR"/>
              </w:rPr>
              <w:t>≥64</w:t>
            </w:r>
          </w:p>
        </w:tc>
      </w:tr>
    </w:tbl>
    <w:p w14:paraId="0CC1B663" w14:textId="77777777" w:rsidR="007A07F8" w:rsidRDefault="007A07F8" w:rsidP="00AD727F">
      <w:pPr>
        <w:spacing w:before="120" w:after="120" w:line="264" w:lineRule="auto"/>
        <w:rPr>
          <w:rFonts w:ascii="Calibri" w:hAnsi="Calibri" w:cs="Calibri"/>
          <w:sz w:val="8"/>
          <w:szCs w:val="8"/>
          <w:lang w:eastAsia="fr-FR"/>
        </w:rPr>
      </w:pPr>
    </w:p>
    <w:p w14:paraId="3A2869FA" w14:textId="77777777" w:rsidR="00E245C4" w:rsidRDefault="00E245C4" w:rsidP="00AD727F">
      <w:pPr>
        <w:spacing w:before="120" w:after="120" w:line="264" w:lineRule="auto"/>
        <w:rPr>
          <w:rFonts w:ascii="Calibri" w:hAnsi="Calibri" w:cs="Calibri"/>
          <w:sz w:val="8"/>
          <w:szCs w:val="8"/>
          <w:lang w:eastAsia="fr-FR"/>
        </w:rPr>
      </w:pPr>
    </w:p>
    <w:p w14:paraId="38C887C0" w14:textId="77777777" w:rsidR="00AD727F" w:rsidRPr="007A07F8" w:rsidRDefault="00AD727F" w:rsidP="00AD727F">
      <w:pPr>
        <w:spacing w:before="120" w:after="120" w:line="264" w:lineRule="auto"/>
        <w:rPr>
          <w:rFonts w:ascii="Calibri" w:hAnsi="Calibri" w:cs="Calibri"/>
          <w:sz w:val="8"/>
          <w:szCs w:val="8"/>
          <w:lang w:eastAsia="fr-FR"/>
        </w:rPr>
      </w:pPr>
    </w:p>
    <w:p w14:paraId="5F23669B" w14:textId="0CD7C603" w:rsidR="007A07F8" w:rsidRPr="006A159F" w:rsidRDefault="007A07F8" w:rsidP="00AD727F">
      <w:pPr>
        <w:spacing w:before="120" w:after="120" w:line="264" w:lineRule="auto"/>
        <w:rPr>
          <w:b/>
          <w:u w:val="single"/>
        </w:rPr>
      </w:pPr>
      <w:bookmarkStart w:id="89" w:name="_Toc489544837"/>
      <w:r w:rsidRPr="006A159F">
        <w:rPr>
          <w:b/>
          <w:u w:val="single"/>
        </w:rPr>
        <w:sym w:font="Wingdings" w:char="F0C4"/>
      </w:r>
      <w:r w:rsidRPr="006A159F">
        <w:rPr>
          <w:b/>
          <w:u w:val="single"/>
        </w:rPr>
        <w:t xml:space="preserve"> Les boissons</w:t>
      </w:r>
      <w:bookmarkEnd w:id="89"/>
    </w:p>
    <w:p w14:paraId="6C24284A" w14:textId="4A2771F5" w:rsidR="007A07F8" w:rsidRPr="007A07F8" w:rsidRDefault="007A07F8" w:rsidP="00AD727F">
      <w:pPr>
        <w:spacing w:before="120" w:after="120" w:line="264" w:lineRule="auto"/>
        <w:jc w:val="both"/>
        <w:rPr>
          <w:rFonts w:ascii="Calibri" w:hAnsi="Calibri" w:cs="Calibri"/>
          <w:lang w:eastAsia="fr-FR"/>
        </w:rPr>
      </w:pPr>
      <w:r w:rsidRPr="007A07F8">
        <w:rPr>
          <w:rFonts w:ascii="Calibri" w:hAnsi="Calibri" w:cs="Calibri"/>
          <w:lang w:eastAsia="fr-FR"/>
        </w:rPr>
        <w:t xml:space="preserve">Pour les boissons, il est nécessaire de prendre en compte la composition nutritionnelle spécifique à cette catégorie, en particulier la teneur en sucres. Les adaptations ont été réalisées afin d’améliorer la cohérence entre le classement dans le </w:t>
      </w:r>
      <w:r w:rsidR="002276CD">
        <w:rPr>
          <w:rFonts w:ascii="Calibri" w:hAnsi="Calibri" w:cs="Calibri"/>
          <w:lang w:eastAsia="fr-FR"/>
        </w:rPr>
        <w:t>Nutri-Score</w:t>
      </w:r>
      <w:r w:rsidRPr="007A07F8">
        <w:rPr>
          <w:rFonts w:ascii="Calibri" w:hAnsi="Calibri" w:cs="Calibri"/>
          <w:lang w:eastAsia="fr-FR"/>
        </w:rPr>
        <w:t xml:space="preserve"> et les recommandations nutritionnelles </w:t>
      </w:r>
      <w:r w:rsidRPr="007A07F8">
        <w:rPr>
          <w:rFonts w:ascii="Calibri" w:hAnsi="Calibri" w:cs="Calibri"/>
          <w:lang w:eastAsia="fr-FR"/>
        </w:rPr>
        <w:fldChar w:fldCharType="begin"/>
      </w:r>
      <w:r w:rsidRPr="007A07F8">
        <w:rPr>
          <w:rFonts w:ascii="Calibri" w:hAnsi="Calibri" w:cs="Calibri"/>
          <w:lang w:eastAsia="fr-FR"/>
        </w:rPr>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7A07F8">
        <w:rPr>
          <w:rFonts w:ascii="Calibri" w:hAnsi="Calibri" w:cs="Calibri"/>
          <w:lang w:eastAsia="fr-FR"/>
        </w:rPr>
        <w:fldChar w:fldCharType="separate"/>
      </w:r>
      <w:r w:rsidRPr="007A07F8">
        <w:rPr>
          <w:rFonts w:ascii="Calibri" w:hAnsi="Calibri" w:cs="Calibri"/>
          <w:noProof/>
          <w:lang w:eastAsia="fr-FR"/>
        </w:rPr>
        <w:t>(Haut Conseil de la Santé Publique 2015)</w:t>
      </w:r>
      <w:r w:rsidRPr="007A07F8">
        <w:rPr>
          <w:rFonts w:ascii="Calibri" w:hAnsi="Calibri" w:cs="Calibri"/>
          <w:lang w:eastAsia="fr-FR"/>
        </w:rPr>
        <w:fldChar w:fldCharType="end"/>
      </w:r>
      <w:r w:rsidRPr="007A07F8">
        <w:rPr>
          <w:rFonts w:ascii="Calibri" w:hAnsi="Calibri" w:cs="Calibri"/>
          <w:lang w:eastAsia="fr-FR"/>
        </w:rPr>
        <w:t>.</w:t>
      </w:r>
      <w:r w:rsidRPr="007A07F8">
        <w:t xml:space="preserve"> </w:t>
      </w:r>
      <w:r w:rsidRPr="007A07F8">
        <w:rPr>
          <w:rFonts w:ascii="Calibri" w:hAnsi="Calibri" w:cs="Calibri"/>
          <w:lang w:eastAsia="fr-FR"/>
        </w:rPr>
        <w:t xml:space="preserve">L’eau est la seule boisson recommandée par les instances internationales. Cette distinction justifie que l’eau soit systématiquement dissociée de l’ensemble des autres boissons (y compris 0 Calories). Par ailleurs, les études scientifiques les plus récentes suggèrent un effet négatif de la consommation de boissons édulcorées (donc sans apport énergétique) sur la santé </w:t>
      </w:r>
      <w:r w:rsidRPr="007A07F8">
        <w:rPr>
          <w:rFonts w:ascii="Calibri" w:hAnsi="Calibri" w:cs="Calibri"/>
          <w:lang w:eastAsia="fr-FR"/>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7A07F8">
        <w:rPr>
          <w:rFonts w:ascii="Calibri" w:hAnsi="Calibri" w:cs="Calibri"/>
          <w:lang w:eastAsia="fr-FR"/>
        </w:rPr>
        <w:instrText xml:space="preserve"> ADDIN REFMGR.CITE </w:instrText>
      </w:r>
      <w:r w:rsidRPr="007A07F8">
        <w:rPr>
          <w:rFonts w:ascii="Calibri" w:hAnsi="Calibri" w:cs="Calibri"/>
          <w:lang w:eastAsia="fr-FR"/>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7A07F8">
        <w:rPr>
          <w:rFonts w:ascii="Calibri" w:hAnsi="Calibri" w:cs="Calibri"/>
          <w:lang w:eastAsia="fr-FR"/>
        </w:rPr>
        <w:instrText xml:space="preserve"> ADDIN EN.CITE.DATA </w:instrText>
      </w:r>
      <w:r w:rsidRPr="007A07F8">
        <w:rPr>
          <w:rFonts w:ascii="Calibri" w:hAnsi="Calibri" w:cs="Calibri"/>
          <w:lang w:eastAsia="fr-FR"/>
        </w:rPr>
      </w:r>
      <w:r w:rsidRPr="007A07F8">
        <w:rPr>
          <w:rFonts w:ascii="Calibri" w:hAnsi="Calibri" w:cs="Calibri"/>
          <w:lang w:eastAsia="fr-FR"/>
        </w:rPr>
        <w:fldChar w:fldCharType="end"/>
      </w:r>
      <w:r w:rsidRPr="007A07F8">
        <w:rPr>
          <w:rFonts w:ascii="Calibri" w:hAnsi="Calibri" w:cs="Calibri"/>
          <w:lang w:eastAsia="fr-FR"/>
        </w:rPr>
      </w:r>
      <w:r w:rsidRPr="007A07F8">
        <w:rPr>
          <w:rFonts w:ascii="Calibri" w:hAnsi="Calibri" w:cs="Calibri"/>
          <w:lang w:eastAsia="fr-FR"/>
        </w:rPr>
        <w:fldChar w:fldCharType="separate"/>
      </w:r>
      <w:r w:rsidRPr="007A07F8">
        <w:rPr>
          <w:rFonts w:ascii="Calibri" w:hAnsi="Calibri" w:cs="Calibri"/>
          <w:noProof/>
          <w:lang w:eastAsia="fr-FR"/>
        </w:rPr>
        <w:t>(Fowler et coll. 2008;Narain et coll. 2017)</w:t>
      </w:r>
      <w:r w:rsidRPr="007A07F8">
        <w:rPr>
          <w:rFonts w:ascii="Calibri" w:hAnsi="Calibri" w:cs="Calibri"/>
          <w:lang w:eastAsia="fr-FR"/>
        </w:rPr>
        <w:fldChar w:fldCharType="end"/>
      </w:r>
      <w:r w:rsidRPr="007A07F8">
        <w:rPr>
          <w:rFonts w:ascii="Calibri" w:hAnsi="Calibri" w:cs="Calibri"/>
          <w:lang w:eastAsia="fr-FR"/>
        </w:rPr>
        <w:t xml:space="preserve"> ou en tous cas une absence de bénéfice de la consommation de ces produits </w:t>
      </w:r>
      <w:r w:rsidRPr="007A07F8">
        <w:rPr>
          <w:rFonts w:ascii="Calibri" w:hAnsi="Calibri" w:cs="Calibri"/>
          <w:lang w:eastAsia="fr-FR"/>
        </w:rPr>
        <w:fldChar w:fldCharType="begin"/>
      </w:r>
      <w:r w:rsidRPr="007A07F8">
        <w:rPr>
          <w:rFonts w:ascii="Calibri" w:hAnsi="Calibri" w:cs="Calibri"/>
          <w:lang w:eastAsia="fr-FR"/>
        </w:rPr>
        <w:instrText xml:space="preserve"> ADDIN REFMGR.CITE &lt;Refman&gt;&lt;Cite&gt;&lt;Author&gt;ANSES&lt;/Author&gt;&lt;Year&gt;2015&lt;/Year&gt;&lt;RecNum&gt;19757&lt;/RecNum&gt;&lt;IDText&gt;Evaluation des bénéfices et des risques nutritionnels des édulcorants intenses. Rapport d&amp;apos;expertise collective&lt;/IDText&gt;&lt;MDL Ref_Type="Report"&gt;&lt;Ref_Type&gt;Report&lt;/Ref_Type&gt;&lt;Ref_ID&gt;19757&lt;/Ref_ID&gt;&lt;Title_Primary&gt;Evaluation des b&amp;#xE9;n&amp;#xE9;fices et des risques nutritionnels des &amp;#xE9;dulcorants intenses. Rapport d&amp;apos;expertise collective&lt;/Title_Primary&gt;&lt;Authors_Primary&gt;ANSES&lt;/Authors_Primary&gt;&lt;Date_Primary&gt;2015&lt;/Date_Primary&gt;&lt;Reprint&gt;Not in File&lt;/Reprint&gt;&lt;Pub_Place&gt;Maison Alfort&lt;/Pub_Place&gt;&lt;Publisher&gt;Agence Nationale de S&amp;#xE9;curit&amp;#xE9; Sanitaire de l&amp;apos;Alimentation, de l&amp;apos;Environnement et du Travail&lt;/Publisher&gt;&lt;Web_URL&gt;&lt;u&gt;https://www.anses.fr/fr/system/files/NUT2011sa0161Ra.pdf&lt;/u&gt;&lt;/Web_URL&gt;&lt;ZZ_WorkformID&gt;24&lt;/ZZ_WorkformID&gt;&lt;/MDL&gt;&lt;/Cite&gt;&lt;/Refman&gt;</w:instrText>
      </w:r>
      <w:r w:rsidRPr="007A07F8">
        <w:rPr>
          <w:rFonts w:ascii="Calibri" w:hAnsi="Calibri" w:cs="Calibri"/>
          <w:lang w:eastAsia="fr-FR"/>
        </w:rPr>
        <w:fldChar w:fldCharType="separate"/>
      </w:r>
      <w:r w:rsidRPr="007A07F8">
        <w:rPr>
          <w:rFonts w:ascii="Calibri" w:hAnsi="Calibri" w:cs="Calibri"/>
          <w:noProof/>
          <w:lang w:eastAsia="fr-FR"/>
        </w:rPr>
        <w:t>(ANSES 2015b)</w:t>
      </w:r>
      <w:r w:rsidRPr="007A07F8">
        <w:rPr>
          <w:rFonts w:ascii="Calibri" w:hAnsi="Calibri" w:cs="Calibri"/>
          <w:lang w:eastAsia="fr-FR"/>
        </w:rPr>
        <w:fldChar w:fldCharType="end"/>
      </w:r>
      <w:r w:rsidRPr="007A07F8">
        <w:rPr>
          <w:rFonts w:ascii="Calibri" w:hAnsi="Calibri" w:cs="Calibri"/>
          <w:lang w:eastAsia="fr-FR"/>
        </w:rPr>
        <w:t>.</w:t>
      </w:r>
    </w:p>
    <w:p w14:paraId="295346F9" w14:textId="5F10B689" w:rsidR="007A07F8" w:rsidRDefault="007A07F8" w:rsidP="00AD727F">
      <w:pPr>
        <w:spacing w:before="120" w:after="120" w:line="264" w:lineRule="auto"/>
        <w:jc w:val="both"/>
        <w:rPr>
          <w:rFonts w:ascii="Calibri" w:hAnsi="Calibri" w:cs="Calibri"/>
          <w:lang w:eastAsia="fr-FR"/>
        </w:rPr>
      </w:pPr>
      <w:bookmarkStart w:id="90" w:name="_Hlk22822055"/>
      <w:r w:rsidRPr="007A07F8">
        <w:rPr>
          <w:rFonts w:ascii="Calibri" w:hAnsi="Calibri" w:cs="Calibri"/>
          <w:lang w:eastAsia="fr-FR"/>
        </w:rPr>
        <w:t>Le calcul du score pour les boissons est réalisé en prenant en compte les grilles suivantes</w:t>
      </w:r>
      <w:r w:rsidR="006018D1">
        <w:rPr>
          <w:rFonts w:ascii="Calibri" w:hAnsi="Calibri" w:cs="Calibri"/>
          <w:lang w:eastAsia="fr-FR"/>
        </w:rPr>
        <w:t>.</w:t>
      </w:r>
    </w:p>
    <w:p w14:paraId="73B8F9E3" w14:textId="239BA2BF" w:rsidR="00C95AA9" w:rsidRPr="008975E9" w:rsidRDefault="00C95AA9" w:rsidP="00AD727F">
      <w:pPr>
        <w:spacing w:before="120" w:after="120" w:line="264" w:lineRule="auto"/>
        <w:jc w:val="both"/>
        <w:rPr>
          <w:rFonts w:ascii="Calibri" w:hAnsi="Calibri" w:cs="Calibri"/>
          <w:lang w:eastAsia="fr-FR"/>
        </w:rPr>
      </w:pPr>
      <w:r w:rsidRPr="008975E9">
        <w:rPr>
          <w:rFonts w:ascii="Calibri" w:hAnsi="Calibri" w:cs="Calibri"/>
          <w:lang w:eastAsia="fr-FR"/>
        </w:rPr>
        <w:t xml:space="preserve">Les colonnes </w:t>
      </w:r>
      <w:r w:rsidR="00FD5D27" w:rsidRPr="00A80CDA">
        <w:rPr>
          <w:rFonts w:ascii="Calibri" w:hAnsi="Calibri" w:cs="Calibri"/>
          <w:color w:val="548DD4" w:themeColor="text2" w:themeTint="99"/>
          <w:lang w:eastAsia="fr-FR"/>
        </w:rPr>
        <w:t xml:space="preserve">densité </w:t>
      </w:r>
      <w:r w:rsidR="00940442" w:rsidRPr="00A80CDA">
        <w:rPr>
          <w:rFonts w:ascii="Calibri" w:hAnsi="Calibri" w:cs="Calibri"/>
          <w:color w:val="548DD4" w:themeColor="text2" w:themeTint="99"/>
          <w:lang w:eastAsia="fr-FR"/>
        </w:rPr>
        <w:t>énerg</w:t>
      </w:r>
      <w:r w:rsidR="00FD5D27" w:rsidRPr="00A80CDA">
        <w:rPr>
          <w:rFonts w:ascii="Calibri" w:hAnsi="Calibri" w:cs="Calibri"/>
          <w:color w:val="548DD4" w:themeColor="text2" w:themeTint="99"/>
          <w:lang w:eastAsia="fr-FR"/>
        </w:rPr>
        <w:t>ét</w:t>
      </w:r>
      <w:r w:rsidR="00940442" w:rsidRPr="00A80CDA">
        <w:rPr>
          <w:rFonts w:ascii="Calibri" w:hAnsi="Calibri" w:cs="Calibri"/>
          <w:color w:val="548DD4" w:themeColor="text2" w:themeTint="99"/>
          <w:lang w:eastAsia="fr-FR"/>
        </w:rPr>
        <w:t>i</w:t>
      </w:r>
      <w:r w:rsidR="00FD5D27" w:rsidRPr="00A80CDA">
        <w:rPr>
          <w:rFonts w:ascii="Calibri" w:hAnsi="Calibri" w:cs="Calibri"/>
          <w:color w:val="548DD4" w:themeColor="text2" w:themeTint="99"/>
          <w:lang w:eastAsia="fr-FR"/>
        </w:rPr>
        <w:t>qu</w:t>
      </w:r>
      <w:r w:rsidR="00940442" w:rsidRPr="00A80CDA">
        <w:rPr>
          <w:rFonts w:ascii="Calibri" w:hAnsi="Calibri" w:cs="Calibri"/>
          <w:color w:val="548DD4" w:themeColor="text2" w:themeTint="99"/>
          <w:lang w:eastAsia="fr-FR"/>
        </w:rPr>
        <w:t>e</w:t>
      </w:r>
      <w:r w:rsidRPr="008975E9">
        <w:rPr>
          <w:rFonts w:ascii="Calibri" w:hAnsi="Calibri" w:cs="Calibri"/>
          <w:lang w:eastAsia="fr-FR"/>
        </w:rPr>
        <w:t>, sucres et fruits</w:t>
      </w:r>
      <w:r w:rsidR="004E6A38">
        <w:rPr>
          <w:rFonts w:ascii="Calibri" w:hAnsi="Calibri" w:cs="Calibri"/>
          <w:lang w:eastAsia="fr-FR"/>
        </w:rPr>
        <w:t>,</w:t>
      </w:r>
      <w:r w:rsidRPr="008975E9">
        <w:rPr>
          <w:rFonts w:ascii="Calibri" w:hAnsi="Calibri" w:cs="Calibri"/>
          <w:lang w:eastAsia="fr-FR"/>
        </w:rPr>
        <w:t xml:space="preserve"> légumes</w:t>
      </w:r>
      <w:r w:rsidR="004E6A38">
        <w:rPr>
          <w:rFonts w:ascii="Calibri" w:hAnsi="Calibri" w:cs="Calibri"/>
          <w:lang w:eastAsia="fr-FR"/>
        </w:rPr>
        <w:t xml:space="preserve">, </w:t>
      </w:r>
      <w:r w:rsidR="004E6A38" w:rsidRPr="00595EFF">
        <w:rPr>
          <w:rFonts w:ascii="Calibri" w:hAnsi="Calibri" w:cs="Calibri"/>
          <w:color w:val="548DD4" w:themeColor="text2" w:themeTint="99"/>
          <w:lang w:eastAsia="fr-FR"/>
        </w:rPr>
        <w:t>légumineuses, fruits à coques et huiles de colza, de noix et d’olive</w:t>
      </w:r>
      <w:r w:rsidRPr="008975E9">
        <w:rPr>
          <w:rFonts w:ascii="Calibri" w:hAnsi="Calibri" w:cs="Calibri"/>
          <w:lang w:eastAsia="fr-FR"/>
        </w:rPr>
        <w:t xml:space="preserve"> se substituent aux colonnes précédentes mais les autres colonnes doivent être utilisées</w:t>
      </w:r>
      <w:r w:rsidR="006018D1" w:rsidRPr="008975E9">
        <w:rPr>
          <w:rFonts w:ascii="Calibri" w:hAnsi="Calibri" w:cs="Calibri"/>
          <w:lang w:eastAsia="fr-FR"/>
        </w:rPr>
        <w:t>.</w:t>
      </w:r>
      <w:r w:rsidRPr="008975E9">
        <w:rPr>
          <w:rFonts w:ascii="Calibri" w:hAnsi="Calibri" w:cs="Calibri"/>
          <w:lang w:eastAsia="fr-FR"/>
        </w:rPr>
        <w:t xml:space="preserve"> </w:t>
      </w:r>
    </w:p>
    <w:bookmarkEnd w:id="90"/>
    <w:p w14:paraId="3B765F68" w14:textId="77777777" w:rsidR="00E245C4" w:rsidRDefault="00E245C4" w:rsidP="00AD727F">
      <w:pPr>
        <w:spacing w:after="0" w:line="264" w:lineRule="auto"/>
        <w:jc w:val="both"/>
        <w:rPr>
          <w:rFonts w:ascii="Calibri" w:hAnsi="Calibri" w:cs="Calibri"/>
          <w:color w:val="548DD4" w:themeColor="text2" w:themeTint="99"/>
          <w:lang w:eastAsia="fr-FR"/>
        </w:rPr>
      </w:pPr>
    </w:p>
    <w:p w14:paraId="30486820" w14:textId="77777777" w:rsidR="00AD727F" w:rsidRDefault="00AD727F" w:rsidP="00AD727F">
      <w:pPr>
        <w:spacing w:after="0" w:line="264" w:lineRule="auto"/>
        <w:jc w:val="both"/>
        <w:rPr>
          <w:rFonts w:ascii="Calibri" w:hAnsi="Calibri" w:cs="Calibri"/>
          <w:color w:val="548DD4" w:themeColor="text2" w:themeTint="99"/>
          <w:lang w:eastAsia="fr-FR"/>
        </w:rPr>
      </w:pPr>
      <w:bookmarkStart w:id="91" w:name="_Hlk22822099"/>
    </w:p>
    <w:p w14:paraId="7FFACE4A" w14:textId="77777777" w:rsidR="00AD727F" w:rsidRDefault="00AD727F" w:rsidP="00AD727F">
      <w:pPr>
        <w:spacing w:after="0" w:line="264" w:lineRule="auto"/>
        <w:jc w:val="both"/>
        <w:rPr>
          <w:rFonts w:ascii="Calibri" w:hAnsi="Calibri" w:cs="Calibri"/>
          <w:color w:val="548DD4" w:themeColor="text2" w:themeTint="99"/>
          <w:lang w:eastAsia="fr-FR"/>
        </w:rPr>
      </w:pPr>
    </w:p>
    <w:p w14:paraId="5DF45A0C" w14:textId="77777777" w:rsidR="00AD727F" w:rsidRPr="00C95AA9" w:rsidRDefault="00AD727F" w:rsidP="00AD727F">
      <w:pPr>
        <w:spacing w:after="0" w:line="264" w:lineRule="auto"/>
        <w:jc w:val="both"/>
        <w:rPr>
          <w:rFonts w:ascii="Calibri" w:hAnsi="Calibri" w:cs="Calibri"/>
          <w:color w:val="548DD4" w:themeColor="text2" w:themeTint="99"/>
          <w:lang w:eastAsia="fr-FR"/>
        </w:rPr>
      </w:pP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701"/>
        <w:gridCol w:w="1843"/>
        <w:gridCol w:w="2268"/>
      </w:tblGrid>
      <w:tr w:rsidR="007A07F8" w:rsidRPr="006474D8" w14:paraId="1E5A6C44"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7AD67620" w14:textId="77777777" w:rsidR="007A07F8" w:rsidRPr="00411BF4" w:rsidRDefault="007A07F8" w:rsidP="00AD727F">
            <w:pPr>
              <w:spacing w:after="0" w:line="264" w:lineRule="auto"/>
              <w:jc w:val="center"/>
              <w:rPr>
                <w:rFonts w:ascii="Calibri" w:hAnsi="Calibri" w:cs="Calibri"/>
                <w:b/>
                <w:lang w:eastAsia="fr-FR"/>
              </w:rPr>
            </w:pPr>
            <w:r w:rsidRPr="00411BF4">
              <w:rPr>
                <w:rFonts w:ascii="Calibri" w:hAnsi="Calibri" w:cs="Calibri"/>
                <w:b/>
                <w:lang w:eastAsia="fr-FR"/>
              </w:rPr>
              <w:lastRenderedPageBreak/>
              <w:t>Points</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07EA842" w14:textId="2CFA8E04" w:rsidR="007A07F8" w:rsidRPr="00411BF4" w:rsidRDefault="004E6A38" w:rsidP="00AD727F">
            <w:pPr>
              <w:spacing w:after="0" w:line="264" w:lineRule="auto"/>
              <w:jc w:val="center"/>
              <w:rPr>
                <w:rFonts w:ascii="Calibri" w:hAnsi="Calibri" w:cs="Calibri"/>
                <w:b/>
                <w:lang w:eastAsia="fr-FR"/>
              </w:rPr>
            </w:pPr>
            <w:r w:rsidRPr="00595EFF">
              <w:rPr>
                <w:rFonts w:ascii="Calibri" w:hAnsi="Calibri" w:cs="Calibri"/>
                <w:b/>
                <w:color w:val="548DD4" w:themeColor="text2" w:themeTint="99"/>
                <w:lang w:eastAsia="fr-FR"/>
              </w:rPr>
              <w:t xml:space="preserve">Densité </w:t>
            </w:r>
            <w:r w:rsidR="007A07F8" w:rsidRPr="00595EFF">
              <w:rPr>
                <w:rFonts w:ascii="Calibri" w:hAnsi="Calibri" w:cs="Calibri"/>
                <w:b/>
                <w:color w:val="548DD4" w:themeColor="text2" w:themeTint="99"/>
                <w:lang w:eastAsia="fr-FR"/>
              </w:rPr>
              <w:t>énerg</w:t>
            </w:r>
            <w:r w:rsidRPr="00595EFF">
              <w:rPr>
                <w:rFonts w:ascii="Calibri" w:hAnsi="Calibri" w:cs="Calibri"/>
                <w:b/>
                <w:color w:val="548DD4" w:themeColor="text2" w:themeTint="99"/>
                <w:lang w:eastAsia="fr-FR"/>
              </w:rPr>
              <w:t>ét</w:t>
            </w:r>
            <w:r w:rsidR="007A07F8" w:rsidRPr="00595EFF">
              <w:rPr>
                <w:rFonts w:ascii="Calibri" w:hAnsi="Calibri" w:cs="Calibri"/>
                <w:b/>
                <w:color w:val="548DD4" w:themeColor="text2" w:themeTint="99"/>
                <w:lang w:eastAsia="fr-FR"/>
              </w:rPr>
              <w:t>i</w:t>
            </w:r>
            <w:r w:rsidRPr="00595EFF">
              <w:rPr>
                <w:rFonts w:ascii="Calibri" w:hAnsi="Calibri" w:cs="Calibri"/>
                <w:b/>
                <w:color w:val="548DD4" w:themeColor="text2" w:themeTint="99"/>
                <w:lang w:eastAsia="fr-FR"/>
              </w:rPr>
              <w:t>qu</w:t>
            </w:r>
            <w:r w:rsidR="007A07F8" w:rsidRPr="00595EFF">
              <w:rPr>
                <w:rFonts w:ascii="Calibri" w:hAnsi="Calibri" w:cs="Calibri"/>
                <w:b/>
                <w:color w:val="548DD4" w:themeColor="text2" w:themeTint="99"/>
                <w:lang w:eastAsia="fr-FR"/>
              </w:rPr>
              <w:t xml:space="preserve">e </w:t>
            </w:r>
            <w:r w:rsidR="007A07F8" w:rsidRPr="00411BF4">
              <w:rPr>
                <w:rFonts w:ascii="Calibri" w:hAnsi="Calibri" w:cs="Calibri"/>
                <w:b/>
                <w:lang w:eastAsia="fr-FR"/>
              </w:rPr>
              <w:t>(kJ</w:t>
            </w:r>
            <w:r>
              <w:rPr>
                <w:rFonts w:ascii="Calibri" w:hAnsi="Calibri" w:cs="Calibri"/>
                <w:b/>
                <w:lang w:eastAsia="fr-FR"/>
              </w:rPr>
              <w:t>/</w:t>
            </w:r>
            <w:r w:rsidRPr="00595EFF">
              <w:rPr>
                <w:rFonts w:ascii="Calibri" w:hAnsi="Calibri" w:cs="Calibri"/>
                <w:b/>
                <w:color w:val="548DD4" w:themeColor="text2" w:themeTint="99"/>
                <w:lang w:eastAsia="fr-FR"/>
              </w:rPr>
              <w:t>100g ou 100mL</w:t>
            </w:r>
            <w:r w:rsidR="007A07F8" w:rsidRPr="00411BF4">
              <w:rPr>
                <w:rFonts w:ascii="Calibri" w:hAnsi="Calibri" w:cs="Calibri"/>
                <w:b/>
                <w:lang w:eastAsia="fr-FR"/>
              </w:rPr>
              <w:t>)</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6099E8D" w14:textId="2605DCB4" w:rsidR="007A07F8" w:rsidRPr="00411BF4" w:rsidRDefault="007A07F8" w:rsidP="00AD727F">
            <w:pPr>
              <w:spacing w:after="0" w:line="264" w:lineRule="auto"/>
              <w:jc w:val="center"/>
              <w:rPr>
                <w:rFonts w:ascii="Calibri" w:hAnsi="Calibri" w:cs="Calibri"/>
                <w:b/>
                <w:lang w:eastAsia="fr-FR"/>
              </w:rPr>
            </w:pPr>
            <w:r w:rsidRPr="00411BF4">
              <w:rPr>
                <w:rFonts w:ascii="Calibri" w:hAnsi="Calibri" w:cs="Calibri"/>
                <w:b/>
                <w:lang w:eastAsia="fr-FR"/>
              </w:rPr>
              <w:t>Sucres (g</w:t>
            </w:r>
            <w:r w:rsidR="005F4EDC" w:rsidRPr="00595EFF">
              <w:rPr>
                <w:rFonts w:ascii="Calibri" w:hAnsi="Calibri" w:cs="Calibri"/>
                <w:b/>
                <w:color w:val="548DD4" w:themeColor="text2" w:themeTint="99"/>
                <w:lang w:eastAsia="fr-FR"/>
              </w:rPr>
              <w:t>/100g ou 100mL</w:t>
            </w:r>
            <w:r w:rsidRPr="00411BF4">
              <w:rPr>
                <w:rFonts w:ascii="Calibri" w:hAnsi="Calibri" w:cs="Calibri"/>
                <w:b/>
                <w:lang w:eastAsia="fr-FR"/>
              </w:rPr>
              <w:t>)</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1A14785E" w14:textId="19103BF9" w:rsidR="007A07F8" w:rsidRPr="00411BF4" w:rsidRDefault="007A07F8" w:rsidP="00AD727F">
            <w:pPr>
              <w:spacing w:after="0" w:line="264" w:lineRule="auto"/>
              <w:jc w:val="center"/>
              <w:rPr>
                <w:rFonts w:ascii="Calibri" w:hAnsi="Calibri" w:cs="Calibri"/>
                <w:b/>
                <w:lang w:eastAsia="fr-FR"/>
              </w:rPr>
            </w:pPr>
            <w:r w:rsidRPr="00411BF4">
              <w:rPr>
                <w:rFonts w:ascii="Calibri" w:hAnsi="Calibri" w:cs="Calibri"/>
                <w:b/>
                <w:lang w:eastAsia="fr-FR"/>
              </w:rPr>
              <w:t>Fruits</w:t>
            </w:r>
            <w:r w:rsidR="005F4EDC">
              <w:rPr>
                <w:rFonts w:ascii="Calibri" w:hAnsi="Calibri" w:cs="Calibri"/>
                <w:b/>
                <w:lang w:eastAsia="fr-FR"/>
              </w:rPr>
              <w:t xml:space="preserve">, </w:t>
            </w:r>
            <w:r w:rsidRPr="00411BF4">
              <w:rPr>
                <w:rFonts w:ascii="Calibri" w:hAnsi="Calibri" w:cs="Calibri"/>
                <w:b/>
                <w:lang w:eastAsia="fr-FR"/>
              </w:rPr>
              <w:t>légumes</w:t>
            </w:r>
            <w:r w:rsidR="005F4EDC">
              <w:rPr>
                <w:rFonts w:ascii="Calibri" w:hAnsi="Calibri" w:cs="Calibri"/>
                <w:b/>
                <w:lang w:eastAsia="fr-FR"/>
              </w:rPr>
              <w:t xml:space="preserve">, </w:t>
            </w:r>
            <w:r w:rsidR="005F4EDC" w:rsidRPr="00595EFF">
              <w:rPr>
                <w:rFonts w:ascii="Calibri" w:hAnsi="Calibri" w:cs="Calibri"/>
                <w:b/>
                <w:color w:val="548DD4" w:themeColor="text2" w:themeTint="99"/>
                <w:lang w:eastAsia="fr-FR"/>
              </w:rPr>
              <w:t>légumineuses, fruits à coque, huiles de colza, de noix et d’olive</w:t>
            </w:r>
            <w:r w:rsidRPr="00595EFF">
              <w:rPr>
                <w:rFonts w:ascii="Calibri" w:hAnsi="Calibri" w:cs="Calibri"/>
                <w:b/>
                <w:color w:val="548DD4" w:themeColor="text2" w:themeTint="99"/>
                <w:lang w:eastAsia="fr-FR"/>
              </w:rPr>
              <w:t xml:space="preserve"> </w:t>
            </w:r>
            <w:r w:rsidRPr="00411BF4">
              <w:rPr>
                <w:rFonts w:ascii="Calibri" w:hAnsi="Calibri" w:cs="Calibri"/>
                <w:b/>
                <w:lang w:eastAsia="fr-FR"/>
              </w:rPr>
              <w:t>(%)</w:t>
            </w:r>
          </w:p>
        </w:tc>
      </w:tr>
      <w:tr w:rsidR="007A07F8" w:rsidRPr="007A07F8" w14:paraId="7A32F2D7"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0DF83670"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64D0FFA"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56AA084"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0</w:t>
            </w:r>
          </w:p>
        </w:tc>
        <w:tc>
          <w:tcPr>
            <w:tcW w:w="2268" w:type="dxa"/>
            <w:tcBorders>
              <w:top w:val="single" w:sz="4" w:space="0" w:color="auto"/>
              <w:left w:val="single" w:sz="4" w:space="0" w:color="auto"/>
              <w:bottom w:val="single" w:sz="4" w:space="0" w:color="auto"/>
              <w:right w:val="single" w:sz="4" w:space="0" w:color="auto"/>
            </w:tcBorders>
            <w:hideMark/>
          </w:tcPr>
          <w:p w14:paraId="769CD8B8"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40</w:t>
            </w:r>
          </w:p>
        </w:tc>
      </w:tr>
      <w:tr w:rsidR="007A07F8" w:rsidRPr="007A07F8" w14:paraId="3327E48A"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F9B26CF"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1</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E2C7AB0"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3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B6B8137"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0648D534"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34C2CF93"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1C7741E6"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627DE23"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6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281A66D"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3</w:t>
            </w:r>
          </w:p>
        </w:tc>
        <w:tc>
          <w:tcPr>
            <w:tcW w:w="2268" w:type="dxa"/>
            <w:tcBorders>
              <w:top w:val="single" w:sz="4" w:space="0" w:color="auto"/>
              <w:left w:val="single" w:sz="4" w:space="0" w:color="auto"/>
              <w:bottom w:val="single" w:sz="4" w:space="0" w:color="auto"/>
              <w:right w:val="single" w:sz="4" w:space="0" w:color="auto"/>
            </w:tcBorders>
            <w:hideMark/>
          </w:tcPr>
          <w:p w14:paraId="22DA88E7"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gt;40</w:t>
            </w:r>
          </w:p>
        </w:tc>
      </w:tr>
      <w:tr w:rsidR="007A07F8" w:rsidRPr="007A07F8" w14:paraId="13AB1FD1"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0A20316"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3</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25D1DCF"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9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94D7E97"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4,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0CFE5262"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70D5FDF3"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26F060D4"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BF7EED"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2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375491A"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6</w:t>
            </w:r>
          </w:p>
        </w:tc>
        <w:tc>
          <w:tcPr>
            <w:tcW w:w="2268" w:type="dxa"/>
            <w:tcBorders>
              <w:top w:val="single" w:sz="4" w:space="0" w:color="auto"/>
              <w:left w:val="single" w:sz="4" w:space="0" w:color="auto"/>
              <w:bottom w:val="single" w:sz="4" w:space="0" w:color="auto"/>
              <w:right w:val="single" w:sz="4" w:space="0" w:color="auto"/>
            </w:tcBorders>
            <w:hideMark/>
          </w:tcPr>
          <w:p w14:paraId="05823FCB"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gt;60</w:t>
            </w:r>
          </w:p>
        </w:tc>
      </w:tr>
      <w:tr w:rsidR="007A07F8" w:rsidRPr="007A07F8" w14:paraId="5D634A4F"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C7C3DC0"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5</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559CCF0"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5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117D308"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7,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0A078418"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72668EC6"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4526A9E1"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74FF18E"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8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0F2C61A"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9</w:t>
            </w:r>
          </w:p>
        </w:tc>
        <w:tc>
          <w:tcPr>
            <w:tcW w:w="2268" w:type="dxa"/>
            <w:tcBorders>
              <w:top w:val="single" w:sz="4" w:space="0" w:color="auto"/>
              <w:left w:val="single" w:sz="4" w:space="0" w:color="auto"/>
              <w:bottom w:val="single" w:sz="4" w:space="0" w:color="auto"/>
              <w:right w:val="single" w:sz="4" w:space="0" w:color="auto"/>
            </w:tcBorders>
          </w:tcPr>
          <w:p w14:paraId="0CA6B47B"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32E6A368"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38035B1"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7</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898B991"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21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613C997"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0,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60297E7E"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45CF1E28"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55179B61"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5B0C6D6"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24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9C8B71D"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2</w:t>
            </w:r>
          </w:p>
        </w:tc>
        <w:tc>
          <w:tcPr>
            <w:tcW w:w="2268" w:type="dxa"/>
            <w:tcBorders>
              <w:top w:val="single" w:sz="4" w:space="0" w:color="auto"/>
              <w:left w:val="single" w:sz="4" w:space="0" w:color="auto"/>
              <w:bottom w:val="single" w:sz="4" w:space="0" w:color="auto"/>
              <w:right w:val="single" w:sz="4" w:space="0" w:color="auto"/>
            </w:tcBorders>
          </w:tcPr>
          <w:p w14:paraId="5425B64A"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49E44913"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5C4C63D"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9</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8F5E69A"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27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C9C96FB"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13,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4E5910BF"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5A19D1E3" w14:textId="77777777" w:rsidTr="004674A3">
        <w:trPr>
          <w:trHeight w:val="204"/>
        </w:trPr>
        <w:tc>
          <w:tcPr>
            <w:tcW w:w="2126" w:type="dxa"/>
            <w:tcBorders>
              <w:top w:val="single" w:sz="4" w:space="0" w:color="auto"/>
              <w:left w:val="single" w:sz="4" w:space="0" w:color="auto"/>
              <w:bottom w:val="single" w:sz="4" w:space="0" w:color="auto"/>
              <w:right w:val="single" w:sz="4" w:space="0" w:color="auto"/>
            </w:tcBorders>
            <w:vAlign w:val="center"/>
            <w:hideMark/>
          </w:tcPr>
          <w:p w14:paraId="55D44800"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fr-FR"/>
              </w:rPr>
              <w:t>1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BDB09A2"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gt;27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D0D5954"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gt; 13,5</w:t>
            </w:r>
          </w:p>
        </w:tc>
        <w:tc>
          <w:tcPr>
            <w:tcW w:w="2268" w:type="dxa"/>
            <w:tcBorders>
              <w:top w:val="single" w:sz="4" w:space="0" w:color="auto"/>
              <w:left w:val="single" w:sz="4" w:space="0" w:color="auto"/>
              <w:bottom w:val="single" w:sz="4" w:space="0" w:color="auto"/>
              <w:right w:val="single" w:sz="4" w:space="0" w:color="auto"/>
            </w:tcBorders>
            <w:hideMark/>
          </w:tcPr>
          <w:p w14:paraId="7428BE4F"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fr-FR"/>
              </w:rPr>
              <w:t>&gt;80</w:t>
            </w:r>
          </w:p>
        </w:tc>
      </w:tr>
    </w:tbl>
    <w:p w14:paraId="2B95CE9A" w14:textId="77777777" w:rsidR="007A07F8" w:rsidRDefault="007A07F8" w:rsidP="00AD727F">
      <w:pPr>
        <w:spacing w:before="120" w:after="120" w:line="264" w:lineRule="auto"/>
        <w:jc w:val="both"/>
        <w:rPr>
          <w:rFonts w:ascii="Calibri" w:hAnsi="Calibri" w:cs="Calibri"/>
          <w:b/>
          <w:u w:val="single"/>
          <w:lang w:eastAsia="fr-FR"/>
        </w:rPr>
      </w:pPr>
    </w:p>
    <w:p w14:paraId="022F59A0" w14:textId="77777777" w:rsidR="00AD727F" w:rsidRDefault="00AD727F" w:rsidP="00AD727F">
      <w:pPr>
        <w:spacing w:before="120" w:after="120" w:line="264" w:lineRule="auto"/>
        <w:jc w:val="both"/>
        <w:rPr>
          <w:rFonts w:ascii="Calibri" w:hAnsi="Calibri" w:cs="Calibri"/>
          <w:b/>
          <w:u w:val="single"/>
          <w:lang w:eastAsia="fr-FR"/>
        </w:rPr>
      </w:pPr>
    </w:p>
    <w:p w14:paraId="6D8E0BBD" w14:textId="77777777" w:rsidR="00AD727F" w:rsidRPr="007A07F8" w:rsidRDefault="00AD727F" w:rsidP="00AD727F">
      <w:pPr>
        <w:spacing w:before="120" w:after="120" w:line="264" w:lineRule="auto"/>
        <w:jc w:val="both"/>
        <w:rPr>
          <w:rFonts w:ascii="Calibri" w:hAnsi="Calibri" w:cs="Calibri"/>
          <w:b/>
          <w:u w:val="single"/>
          <w:lang w:eastAsia="fr-FR"/>
        </w:rPr>
      </w:pPr>
    </w:p>
    <w:p w14:paraId="2D23BB52" w14:textId="77777777" w:rsidR="007A07F8" w:rsidRDefault="007A07F8" w:rsidP="00AD727F">
      <w:pPr>
        <w:pStyle w:val="Paragraphedeliste"/>
        <w:numPr>
          <w:ilvl w:val="0"/>
          <w:numId w:val="53"/>
        </w:numPr>
        <w:spacing w:before="120" w:after="120" w:line="264" w:lineRule="auto"/>
        <w:contextualSpacing w:val="0"/>
        <w:rPr>
          <w:b/>
          <w:u w:val="single"/>
        </w:rPr>
      </w:pPr>
      <w:bookmarkStart w:id="92" w:name="_Toc489544838"/>
      <w:r w:rsidRPr="00411BF4">
        <w:rPr>
          <w:b/>
          <w:u w:val="single"/>
        </w:rPr>
        <w:t>Attribution des couleurs</w:t>
      </w:r>
      <w:bookmarkEnd w:id="92"/>
    </w:p>
    <w:p w14:paraId="108855E6" w14:textId="6DB517BD" w:rsidR="001E0A52" w:rsidRPr="001E0A52" w:rsidRDefault="001E0A52" w:rsidP="00AD727F">
      <w:pPr>
        <w:spacing w:before="120" w:after="120" w:line="264" w:lineRule="auto"/>
      </w:pPr>
      <w:r>
        <w:t>Le logo Nutri-Score est ensuite attribué en fonction du score obtenu (cf. tableau ci-dessou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9"/>
        <w:gridCol w:w="3707"/>
        <w:gridCol w:w="3102"/>
      </w:tblGrid>
      <w:tr w:rsidR="00661B78" w:rsidRPr="00685E1F" w14:paraId="4139DFF7" w14:textId="77777777" w:rsidTr="00014B7C">
        <w:tc>
          <w:tcPr>
            <w:tcW w:w="6186" w:type="dxa"/>
            <w:gridSpan w:val="2"/>
            <w:tcBorders>
              <w:top w:val="single" w:sz="4" w:space="0" w:color="auto"/>
              <w:left w:val="single" w:sz="4" w:space="0" w:color="auto"/>
              <w:bottom w:val="single" w:sz="4" w:space="0" w:color="auto"/>
              <w:right w:val="single" w:sz="4" w:space="0" w:color="auto"/>
            </w:tcBorders>
            <w:shd w:val="clear" w:color="auto" w:fill="EEECE1"/>
            <w:vAlign w:val="center"/>
          </w:tcPr>
          <w:p w14:paraId="39373E14" w14:textId="29C94280" w:rsidR="00661B78" w:rsidRPr="00411BF4" w:rsidRDefault="00661B78" w:rsidP="00AD727F">
            <w:pPr>
              <w:spacing w:after="0" w:line="264" w:lineRule="auto"/>
              <w:jc w:val="center"/>
              <w:rPr>
                <w:b/>
              </w:rPr>
            </w:pPr>
            <w:r w:rsidRPr="00411BF4">
              <w:rPr>
                <w:b/>
              </w:rPr>
              <w:t>Points</w:t>
            </w:r>
          </w:p>
        </w:tc>
        <w:tc>
          <w:tcPr>
            <w:tcW w:w="3102" w:type="dxa"/>
            <w:vMerge w:val="restart"/>
            <w:tcBorders>
              <w:top w:val="single" w:sz="4" w:space="0" w:color="auto"/>
              <w:left w:val="single" w:sz="4" w:space="0" w:color="auto"/>
              <w:right w:val="single" w:sz="4" w:space="0" w:color="auto"/>
            </w:tcBorders>
            <w:shd w:val="clear" w:color="auto" w:fill="EEECE1"/>
            <w:vAlign w:val="center"/>
          </w:tcPr>
          <w:p w14:paraId="17555F68" w14:textId="29090351" w:rsidR="00661B78" w:rsidRPr="00411BF4" w:rsidRDefault="00661B78" w:rsidP="00AD727F">
            <w:pPr>
              <w:spacing w:after="0" w:line="264" w:lineRule="auto"/>
              <w:jc w:val="center"/>
              <w:rPr>
                <w:b/>
              </w:rPr>
            </w:pPr>
            <w:r w:rsidRPr="00411BF4">
              <w:rPr>
                <w:b/>
              </w:rPr>
              <w:t>Logo</w:t>
            </w:r>
          </w:p>
        </w:tc>
      </w:tr>
      <w:tr w:rsidR="00661B78" w:rsidRPr="00685E1F" w14:paraId="6460AE46" w14:textId="77777777" w:rsidTr="00014B7C">
        <w:tc>
          <w:tcPr>
            <w:tcW w:w="2479"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58D97579" w14:textId="417194BE" w:rsidR="00661B78" w:rsidRPr="00411BF4" w:rsidRDefault="00661B78" w:rsidP="00AD727F">
            <w:pPr>
              <w:spacing w:after="0" w:line="264" w:lineRule="auto"/>
              <w:jc w:val="center"/>
              <w:rPr>
                <w:b/>
              </w:rPr>
            </w:pPr>
            <w:r w:rsidRPr="00411BF4">
              <w:rPr>
                <w:b/>
              </w:rPr>
              <w:t>Aliments solides</w:t>
            </w:r>
          </w:p>
        </w:tc>
        <w:tc>
          <w:tcPr>
            <w:tcW w:w="3707"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297C94A0" w14:textId="49E46CD6" w:rsidR="00661B78" w:rsidRPr="00411BF4" w:rsidRDefault="00661B78" w:rsidP="00AD727F">
            <w:pPr>
              <w:spacing w:after="0" w:line="264" w:lineRule="auto"/>
              <w:jc w:val="center"/>
              <w:rPr>
                <w:b/>
              </w:rPr>
            </w:pPr>
            <w:r w:rsidRPr="00411BF4">
              <w:rPr>
                <w:b/>
              </w:rPr>
              <w:t>Boissons</w:t>
            </w:r>
          </w:p>
        </w:tc>
        <w:tc>
          <w:tcPr>
            <w:tcW w:w="3102" w:type="dxa"/>
            <w:vMerge/>
            <w:tcBorders>
              <w:left w:val="single" w:sz="4" w:space="0" w:color="auto"/>
              <w:bottom w:val="single" w:sz="4" w:space="0" w:color="auto"/>
              <w:right w:val="single" w:sz="4" w:space="0" w:color="auto"/>
            </w:tcBorders>
            <w:shd w:val="clear" w:color="auto" w:fill="EEECE1"/>
            <w:vAlign w:val="center"/>
            <w:hideMark/>
          </w:tcPr>
          <w:p w14:paraId="2B5E86A8" w14:textId="59D0F398" w:rsidR="00661B78" w:rsidRPr="00411BF4" w:rsidRDefault="00661B78" w:rsidP="00AD727F">
            <w:pPr>
              <w:spacing w:after="0" w:line="264" w:lineRule="auto"/>
              <w:rPr>
                <w:b/>
              </w:rPr>
            </w:pPr>
          </w:p>
        </w:tc>
      </w:tr>
      <w:tr w:rsidR="001E0A52" w:rsidRPr="00685E1F" w14:paraId="2826893B"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C0AAC10" w14:textId="31FEA18C" w:rsidR="00661B78" w:rsidRPr="00685E1F" w:rsidRDefault="00661B78" w:rsidP="00AD727F">
            <w:pPr>
              <w:spacing w:after="0" w:line="264" w:lineRule="auto"/>
              <w:jc w:val="center"/>
            </w:pPr>
            <w:r w:rsidRPr="00685E1F">
              <w:t xml:space="preserve">Min à </w:t>
            </w:r>
            <w:r w:rsidR="001E0A52">
              <w:t>-</w:t>
            </w:r>
            <w:r w:rsidRPr="00685E1F">
              <w:t>1</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077CC95" w14:textId="1ED97722" w:rsidR="00661B78" w:rsidRPr="00685E1F" w:rsidRDefault="00661B78" w:rsidP="005F4EDC">
            <w:pPr>
              <w:spacing w:after="0" w:line="264" w:lineRule="auto"/>
              <w:jc w:val="center"/>
            </w:pPr>
            <w:r w:rsidRPr="00685E1F">
              <w:t>Eaux</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F06A30" w14:textId="5F15E71C" w:rsidR="00661B78" w:rsidRPr="00685E1F" w:rsidRDefault="001E0A52" w:rsidP="00AD727F">
            <w:pPr>
              <w:spacing w:after="0" w:line="264" w:lineRule="auto"/>
            </w:pPr>
            <w:r>
              <w:t xml:space="preserve">      </w:t>
            </w:r>
            <w:r w:rsidRPr="001E0A52">
              <w:rPr>
                <w:noProof/>
                <w:lang w:eastAsia="fr-FR"/>
              </w:rPr>
              <w:drawing>
                <wp:inline distT="0" distB="0" distL="0" distR="0" wp14:anchorId="252AD465" wp14:editId="346C82EC">
                  <wp:extent cx="1338118" cy="540000"/>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8118" cy="540000"/>
                          </a:xfrm>
                          <a:prstGeom prst="rect">
                            <a:avLst/>
                          </a:prstGeom>
                          <a:noFill/>
                          <a:ln>
                            <a:noFill/>
                          </a:ln>
                          <a:extLst/>
                        </pic:spPr>
                      </pic:pic>
                    </a:graphicData>
                  </a:graphic>
                </wp:inline>
              </w:drawing>
            </w:r>
          </w:p>
        </w:tc>
      </w:tr>
      <w:tr w:rsidR="001E0A52" w:rsidRPr="00685E1F" w14:paraId="7917C8BC"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6B7572" w14:textId="51ADF492" w:rsidR="00661B78" w:rsidRPr="00685E1F" w:rsidRDefault="00661B78" w:rsidP="00AD727F">
            <w:pPr>
              <w:spacing w:after="0" w:line="264" w:lineRule="auto"/>
              <w:jc w:val="center"/>
            </w:pPr>
            <w:r w:rsidRPr="00685E1F">
              <w:t>0 à 2</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858E86" w14:textId="610BD716" w:rsidR="00661B78" w:rsidRPr="00685E1F" w:rsidRDefault="00661B78" w:rsidP="00AD727F">
            <w:pPr>
              <w:spacing w:after="0" w:line="264" w:lineRule="auto"/>
              <w:jc w:val="center"/>
            </w:pPr>
            <w:r w:rsidRPr="00685E1F">
              <w:t>Min à 1</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B98B09" w14:textId="29E5A4A9" w:rsidR="00661B78" w:rsidRPr="00685E1F" w:rsidRDefault="001E0A52" w:rsidP="00AD727F">
            <w:pPr>
              <w:spacing w:after="0" w:line="264" w:lineRule="auto"/>
            </w:pPr>
            <w:r>
              <w:t xml:space="preserve">           </w:t>
            </w:r>
            <w:r w:rsidRPr="001E0A52">
              <w:rPr>
                <w:noProof/>
                <w:lang w:eastAsia="fr-FR"/>
              </w:rPr>
              <w:drawing>
                <wp:inline distT="0" distB="0" distL="0" distR="0" wp14:anchorId="7BA6F4CC" wp14:editId="51A4A576">
                  <wp:extent cx="1173026" cy="54000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rotWithShape="1">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l="13325"/>
                          <a:stretch/>
                        </pic:blipFill>
                        <pic:spPr bwMode="auto">
                          <a:xfrm>
                            <a:off x="0" y="0"/>
                            <a:ext cx="1173026" cy="540000"/>
                          </a:xfrm>
                          <a:prstGeom prst="rect">
                            <a:avLst/>
                          </a:prstGeom>
                          <a:noFill/>
                          <a:ln>
                            <a:noFill/>
                          </a:ln>
                          <a:extLst/>
                        </pic:spPr>
                      </pic:pic>
                    </a:graphicData>
                  </a:graphic>
                </wp:inline>
              </w:drawing>
            </w:r>
          </w:p>
        </w:tc>
      </w:tr>
      <w:tr w:rsidR="001E0A52" w:rsidRPr="00685E1F" w14:paraId="48940D25"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07CC6CA" w14:textId="3A15046B" w:rsidR="00661B78" w:rsidRPr="00685E1F" w:rsidRDefault="00661B78" w:rsidP="00AD727F">
            <w:pPr>
              <w:spacing w:after="0" w:line="264" w:lineRule="auto"/>
              <w:jc w:val="center"/>
            </w:pPr>
            <w:r w:rsidRPr="00685E1F">
              <w:t>3 à 10</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DE2FBD6" w14:textId="2E5B3F61" w:rsidR="00661B78" w:rsidRPr="00685E1F" w:rsidRDefault="00661B78" w:rsidP="00AD727F">
            <w:pPr>
              <w:spacing w:after="0" w:line="264" w:lineRule="auto"/>
              <w:jc w:val="center"/>
            </w:pPr>
            <w:r w:rsidRPr="00685E1F">
              <w:t>2 à 5</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E43362" w14:textId="1BFC8D4D" w:rsidR="00661B78" w:rsidRPr="00685E1F" w:rsidRDefault="001E0A52" w:rsidP="00AD727F">
            <w:pPr>
              <w:spacing w:after="0" w:line="264" w:lineRule="auto"/>
            </w:pPr>
            <w:r>
              <w:t xml:space="preserve">            </w:t>
            </w:r>
            <w:r w:rsidRPr="001E0A52">
              <w:rPr>
                <w:noProof/>
                <w:lang w:eastAsia="fr-FR"/>
              </w:rPr>
              <w:drawing>
                <wp:inline distT="0" distB="0" distL="0" distR="0" wp14:anchorId="79A0DEEA" wp14:editId="715D854B">
                  <wp:extent cx="1130340" cy="5400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rotWithShape="1">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rcRect l="16219"/>
                          <a:stretch/>
                        </pic:blipFill>
                        <pic:spPr bwMode="auto">
                          <a:xfrm>
                            <a:off x="0" y="0"/>
                            <a:ext cx="1130340" cy="540000"/>
                          </a:xfrm>
                          <a:prstGeom prst="rect">
                            <a:avLst/>
                          </a:prstGeom>
                          <a:noFill/>
                          <a:ln>
                            <a:noFill/>
                          </a:ln>
                          <a:extLst/>
                        </pic:spPr>
                      </pic:pic>
                    </a:graphicData>
                  </a:graphic>
                </wp:inline>
              </w:drawing>
            </w:r>
          </w:p>
        </w:tc>
      </w:tr>
      <w:tr w:rsidR="001E0A52" w:rsidRPr="00685E1F" w14:paraId="2ED10D97"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2C91669" w14:textId="57D47F3B" w:rsidR="00661B78" w:rsidRPr="00685E1F" w:rsidRDefault="00661B78" w:rsidP="00AD727F">
            <w:pPr>
              <w:spacing w:after="0" w:line="264" w:lineRule="auto"/>
              <w:jc w:val="center"/>
            </w:pPr>
            <w:r w:rsidRPr="00685E1F">
              <w:t>11 à 18</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76DAF69" w14:textId="4869441C" w:rsidR="00661B78" w:rsidRPr="00685E1F" w:rsidRDefault="00661B78" w:rsidP="00AD727F">
            <w:pPr>
              <w:spacing w:after="0" w:line="264" w:lineRule="auto"/>
              <w:jc w:val="center"/>
            </w:pPr>
            <w:r w:rsidRPr="00685E1F">
              <w:t>6 à 9</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EF0CF6" w14:textId="2D5AE012" w:rsidR="00661B78" w:rsidRPr="00685E1F" w:rsidRDefault="001E0A52" w:rsidP="00AD727F">
            <w:pPr>
              <w:spacing w:after="0" w:line="264" w:lineRule="auto"/>
            </w:pPr>
            <w:r>
              <w:t xml:space="preserve">          </w:t>
            </w:r>
            <w:r w:rsidRPr="001E0A52">
              <w:rPr>
                <w:noProof/>
                <w:lang w:eastAsia="fr-FR"/>
              </w:rPr>
              <w:drawing>
                <wp:inline distT="0" distB="0" distL="0" distR="0" wp14:anchorId="6F53CD04" wp14:editId="38D22837">
                  <wp:extent cx="1134001" cy="54000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rotWithShape="1">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l="12872" r="9350" b="21345"/>
                          <a:stretch/>
                        </pic:blipFill>
                        <pic:spPr bwMode="auto">
                          <a:xfrm>
                            <a:off x="0" y="0"/>
                            <a:ext cx="1134001" cy="540000"/>
                          </a:xfrm>
                          <a:prstGeom prst="rect">
                            <a:avLst/>
                          </a:prstGeom>
                          <a:noFill/>
                          <a:ln>
                            <a:noFill/>
                          </a:ln>
                          <a:extLst/>
                        </pic:spPr>
                      </pic:pic>
                    </a:graphicData>
                  </a:graphic>
                </wp:inline>
              </w:drawing>
            </w:r>
          </w:p>
        </w:tc>
      </w:tr>
      <w:tr w:rsidR="001E0A52" w:rsidRPr="00685E1F" w14:paraId="7FC0374B" w14:textId="77777777" w:rsidTr="0098437F">
        <w:trPr>
          <w:trHeight w:val="904"/>
        </w:trPr>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50313A1" w14:textId="41DF3E5A" w:rsidR="00661B78" w:rsidRPr="00685E1F" w:rsidRDefault="00661B78" w:rsidP="00AD727F">
            <w:pPr>
              <w:spacing w:after="0" w:line="264" w:lineRule="auto"/>
              <w:jc w:val="center"/>
            </w:pPr>
            <w:r w:rsidRPr="00685E1F">
              <w:t>19 à Max</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214BCB1" w14:textId="478A719F" w:rsidR="00661B78" w:rsidRPr="00685E1F" w:rsidRDefault="00661B78" w:rsidP="00AD727F">
            <w:pPr>
              <w:spacing w:after="0" w:line="264" w:lineRule="auto"/>
              <w:jc w:val="center"/>
            </w:pPr>
            <w:r w:rsidRPr="00685E1F">
              <w:t>10 à Max</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97846D" w14:textId="2D5C500F" w:rsidR="00661B78" w:rsidRPr="00685E1F" w:rsidRDefault="001E0A52" w:rsidP="00AD727F">
            <w:pPr>
              <w:spacing w:after="0" w:line="264" w:lineRule="auto"/>
            </w:pPr>
            <w:r>
              <w:t xml:space="preserve">          </w:t>
            </w:r>
            <w:r w:rsidRPr="001E0A52">
              <w:rPr>
                <w:noProof/>
                <w:lang w:eastAsia="fr-FR"/>
              </w:rPr>
              <w:drawing>
                <wp:inline distT="0" distB="0" distL="0" distR="0" wp14:anchorId="5BFE1048" wp14:editId="0785A937">
                  <wp:extent cx="1089815" cy="540000"/>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noChangeArrowheads="1"/>
                          </pic:cNvPicPr>
                        </pic:nvPicPr>
                        <pic:blipFill rotWithShape="1">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rcRect l="11414" r="11810"/>
                          <a:stretch/>
                        </pic:blipFill>
                        <pic:spPr bwMode="auto">
                          <a:xfrm>
                            <a:off x="0" y="0"/>
                            <a:ext cx="1089815" cy="540000"/>
                          </a:xfrm>
                          <a:prstGeom prst="rect">
                            <a:avLst/>
                          </a:prstGeom>
                          <a:noFill/>
                          <a:ln>
                            <a:noFill/>
                          </a:ln>
                          <a:extLst/>
                        </pic:spPr>
                      </pic:pic>
                    </a:graphicData>
                  </a:graphic>
                </wp:inline>
              </w:drawing>
            </w:r>
          </w:p>
        </w:tc>
      </w:tr>
      <w:bookmarkEnd w:id="91"/>
    </w:tbl>
    <w:p w14:paraId="7B03B29D" w14:textId="77777777" w:rsidR="007A07F8" w:rsidRPr="004C4B3D" w:rsidRDefault="007A07F8" w:rsidP="00AD727F">
      <w:pPr>
        <w:spacing w:before="120" w:after="120" w:line="264" w:lineRule="auto"/>
        <w:rPr>
          <w:rFonts w:cstheme="minorHAnsi"/>
        </w:rPr>
      </w:pPr>
    </w:p>
    <w:sectPr w:rsidR="007A07F8" w:rsidRPr="004C4B3D" w:rsidSect="003F2C1E">
      <w:headerReference w:type="default" r:id="rId24"/>
      <w:footerReference w:type="default" r:id="rId25"/>
      <w:pgSz w:w="11906" w:h="16838"/>
      <w:pgMar w:top="1134" w:right="127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019678" w14:textId="77777777" w:rsidR="003A6959" w:rsidRDefault="003A6959" w:rsidP="00A92055">
      <w:pPr>
        <w:spacing w:after="0" w:line="240" w:lineRule="auto"/>
      </w:pPr>
      <w:r>
        <w:separator/>
      </w:r>
    </w:p>
  </w:endnote>
  <w:endnote w:type="continuationSeparator" w:id="0">
    <w:p w14:paraId="14663061" w14:textId="77777777" w:rsidR="003A6959" w:rsidRDefault="003A6959" w:rsidP="00A920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047441"/>
      <w:docPartObj>
        <w:docPartGallery w:val="Page Numbers (Bottom of Page)"/>
        <w:docPartUnique/>
      </w:docPartObj>
    </w:sdtPr>
    <w:sdtEndPr/>
    <w:sdtContent>
      <w:p w14:paraId="3F3D35A9" w14:textId="1EAFA700" w:rsidR="00B26A25" w:rsidRDefault="00B26A25">
        <w:pPr>
          <w:pStyle w:val="Pieddepage"/>
          <w:jc w:val="right"/>
        </w:pPr>
        <w:r>
          <w:fldChar w:fldCharType="begin"/>
        </w:r>
        <w:r>
          <w:instrText>PAGE   \* MERGEFORMAT</w:instrText>
        </w:r>
        <w:r>
          <w:fldChar w:fldCharType="separate"/>
        </w:r>
        <w:r w:rsidR="00FF3BF2">
          <w:rPr>
            <w:noProof/>
          </w:rPr>
          <w:t>17</w:t>
        </w:r>
        <w:r>
          <w:fldChar w:fldCharType="end"/>
        </w:r>
      </w:p>
    </w:sdtContent>
  </w:sdt>
  <w:p w14:paraId="2E540949" w14:textId="77777777" w:rsidR="00B26A25" w:rsidRDefault="00B26A2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1018A" w14:textId="77777777" w:rsidR="003A6959" w:rsidRDefault="003A6959" w:rsidP="00A92055">
      <w:pPr>
        <w:spacing w:after="0" w:line="240" w:lineRule="auto"/>
      </w:pPr>
      <w:r>
        <w:separator/>
      </w:r>
    </w:p>
  </w:footnote>
  <w:footnote w:type="continuationSeparator" w:id="0">
    <w:p w14:paraId="603A26EC" w14:textId="77777777" w:rsidR="003A6959" w:rsidRDefault="003A6959" w:rsidP="00A92055">
      <w:pPr>
        <w:spacing w:after="0" w:line="240" w:lineRule="auto"/>
      </w:pPr>
      <w:r>
        <w:continuationSeparator/>
      </w:r>
    </w:p>
  </w:footnote>
  <w:footnote w:id="1">
    <w:p w14:paraId="27DD82E6" w14:textId="1B9F5780" w:rsidR="00B26A25" w:rsidRPr="007B71B9" w:rsidRDefault="00B26A25" w:rsidP="003740AF">
      <w:pPr>
        <w:pStyle w:val="Notedebasdepage"/>
      </w:pPr>
      <w:r w:rsidRPr="00DC7BBC">
        <w:rPr>
          <w:rStyle w:val="Appelnotedebasdep"/>
        </w:rPr>
        <w:footnoteRef/>
      </w:r>
      <w:r w:rsidRPr="007B71B9">
        <w:t xml:space="preserve"> </w:t>
      </w:r>
      <w:bookmarkStart w:id="80" w:name="_Hlk22821116"/>
      <w:r>
        <w:t xml:space="preserve">disponible sur </w:t>
      </w:r>
      <w:r w:rsidRPr="006716FE">
        <w:rPr>
          <w:rStyle w:val="Lienhypertexte"/>
        </w:rPr>
        <w:t>https://www.researchgate.net/publication/267194254_Application_of_the_Nutrient_profiling_model_Definition_of_'fruit_vegetables_and_nuts'_and_guidance_on_quantifying_the_fruit_vegetable_and_nut_content_of_a_processed_product</w:t>
      </w:r>
    </w:p>
    <w:bookmarkEnd w:id="80"/>
  </w:footnote>
  <w:footnote w:id="2">
    <w:p w14:paraId="0158592E" w14:textId="77777777" w:rsidR="00B26A25" w:rsidRDefault="00B26A25" w:rsidP="007A07F8">
      <w:pPr>
        <w:pStyle w:val="Notedebasdepage"/>
        <w:rPr>
          <w:lang w:val="en-US"/>
        </w:rPr>
      </w:pPr>
      <w:r w:rsidRPr="00DC7BBC">
        <w:rPr>
          <w:rStyle w:val="Appelnotedebasdep"/>
        </w:rPr>
        <w:footnoteRef/>
      </w:r>
      <w:r>
        <w:rPr>
          <w:lang w:val="en-US"/>
        </w:rPr>
        <w:t xml:space="preserve"> Voir notamment : EU framework for national initiatives on selected nutrients (Salt, energy and saturated fatty acids, added sugars (2008,2011, 2015)</w:t>
      </w:r>
    </w:p>
  </w:footnote>
  <w:footnote w:id="3">
    <w:p w14:paraId="3561ED56" w14:textId="77777777" w:rsidR="00B26A25" w:rsidRDefault="00B26A25" w:rsidP="007A07F8">
      <w:pPr>
        <w:pStyle w:val="Notedebasdepage"/>
        <w:rPr>
          <w:lang w:val="en-US"/>
        </w:rPr>
      </w:pPr>
      <w:r w:rsidRPr="00DC7BBC">
        <w:rPr>
          <w:rStyle w:val="Appelnotedebasdep"/>
        </w:rPr>
        <w:footnoteRef/>
      </w:r>
      <w:r>
        <w:rPr>
          <w:lang w:val="en-US"/>
        </w:rPr>
        <w:t xml:space="preserve"> EU framework for national initiatives on selected nutrients saturated fatty acids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5A8C2" w14:textId="4534C892" w:rsidR="00B26A25" w:rsidRPr="00BC010D" w:rsidRDefault="00B26A25" w:rsidP="003F1EEB">
    <w:pPr>
      <w:pStyle w:val="En-tte"/>
      <w:jc w:val="center"/>
      <w:rPr>
        <w:rFonts w:ascii="Times New Roman" w:hAnsi="Times New Roman" w:cs="Times New Roman"/>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53237"/>
    <w:multiLevelType w:val="hybridMultilevel"/>
    <w:tmpl w:val="36105E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C41B82"/>
    <w:multiLevelType w:val="hybridMultilevel"/>
    <w:tmpl w:val="CC1A8A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DF063D"/>
    <w:multiLevelType w:val="hybridMultilevel"/>
    <w:tmpl w:val="10E21A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8AE1C3F"/>
    <w:multiLevelType w:val="hybridMultilevel"/>
    <w:tmpl w:val="A5843680"/>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A4659EF"/>
    <w:multiLevelType w:val="hybridMultilevel"/>
    <w:tmpl w:val="EE84C6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16631EA"/>
    <w:multiLevelType w:val="hybridMultilevel"/>
    <w:tmpl w:val="28663E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50179A9"/>
    <w:multiLevelType w:val="hybridMultilevel"/>
    <w:tmpl w:val="2C004D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02C6FFA"/>
    <w:multiLevelType w:val="hybridMultilevel"/>
    <w:tmpl w:val="7E7CF84A"/>
    <w:lvl w:ilvl="0" w:tplc="0CDEEDEE">
      <w:start w:val="3"/>
      <w:numFmt w:val="bullet"/>
      <w:lvlText w:val="-"/>
      <w:lvlJc w:val="left"/>
      <w:pPr>
        <w:ind w:left="720" w:hanging="360"/>
      </w:pPr>
      <w:rPr>
        <w:rFonts w:ascii="Calibri" w:eastAsiaTheme="minorHAnsi" w:hAnsi="Calibri" w:cstheme="minorHAnsi"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E093E89"/>
    <w:multiLevelType w:val="hybridMultilevel"/>
    <w:tmpl w:val="77B25F6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9" w15:restartNumberingAfterBreak="0">
    <w:nsid w:val="2ED974C1"/>
    <w:multiLevelType w:val="hybridMultilevel"/>
    <w:tmpl w:val="D2E40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0515870"/>
    <w:multiLevelType w:val="hybridMultilevel"/>
    <w:tmpl w:val="A3F43C5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079560E"/>
    <w:multiLevelType w:val="hybridMultilevel"/>
    <w:tmpl w:val="19A88D78"/>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12767BC"/>
    <w:multiLevelType w:val="hybridMultilevel"/>
    <w:tmpl w:val="DFC8B246"/>
    <w:lvl w:ilvl="0" w:tplc="013A7B52">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15E3007"/>
    <w:multiLevelType w:val="hybridMultilevel"/>
    <w:tmpl w:val="700261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36F55EA"/>
    <w:multiLevelType w:val="hybridMultilevel"/>
    <w:tmpl w:val="D48A5486"/>
    <w:lvl w:ilvl="0" w:tplc="33468D78">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4A97F95"/>
    <w:multiLevelType w:val="hybridMultilevel"/>
    <w:tmpl w:val="0EBA4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40253F5"/>
    <w:multiLevelType w:val="hybridMultilevel"/>
    <w:tmpl w:val="71265DA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49B28B1"/>
    <w:multiLevelType w:val="hybridMultilevel"/>
    <w:tmpl w:val="22DA7A00"/>
    <w:lvl w:ilvl="0" w:tplc="D496189E">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7C936D0"/>
    <w:multiLevelType w:val="hybridMultilevel"/>
    <w:tmpl w:val="0196358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9" w15:restartNumberingAfterBreak="0">
    <w:nsid w:val="48650717"/>
    <w:multiLevelType w:val="hybridMultilevel"/>
    <w:tmpl w:val="5E9CE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8DA2A70"/>
    <w:multiLevelType w:val="hybridMultilevel"/>
    <w:tmpl w:val="56185DBE"/>
    <w:lvl w:ilvl="0" w:tplc="99F247FA">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49A32A50"/>
    <w:multiLevelType w:val="hybridMultilevel"/>
    <w:tmpl w:val="0890F7C0"/>
    <w:lvl w:ilvl="0" w:tplc="73F4B472">
      <w:start w:val="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EC932DF"/>
    <w:multiLevelType w:val="hybridMultilevel"/>
    <w:tmpl w:val="B192C50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3" w15:restartNumberingAfterBreak="0">
    <w:nsid w:val="59067A09"/>
    <w:multiLevelType w:val="hybridMultilevel"/>
    <w:tmpl w:val="03F8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F7D1071"/>
    <w:multiLevelType w:val="hybridMultilevel"/>
    <w:tmpl w:val="FEFEF38C"/>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14605BF"/>
    <w:multiLevelType w:val="hybridMultilevel"/>
    <w:tmpl w:val="1A802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AE10A1A"/>
    <w:multiLevelType w:val="hybridMultilevel"/>
    <w:tmpl w:val="509A7DF0"/>
    <w:lvl w:ilvl="0" w:tplc="B066BDCE">
      <w:start w:val="2"/>
      <w:numFmt w:val="bullet"/>
      <w:lvlText w:val="-"/>
      <w:lvlJc w:val="left"/>
      <w:pPr>
        <w:ind w:left="720" w:hanging="360"/>
      </w:pPr>
      <w:rPr>
        <w:rFonts w:ascii="Cambria" w:eastAsiaTheme="minorHAnsi"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D257351"/>
    <w:multiLevelType w:val="hybridMultilevel"/>
    <w:tmpl w:val="AE14C240"/>
    <w:lvl w:ilvl="0" w:tplc="AED49054">
      <w:start w:val="1"/>
      <w:numFmt w:val="decimal"/>
      <w:pStyle w:val="titre10"/>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6E992D66"/>
    <w:multiLevelType w:val="hybridMultilevel"/>
    <w:tmpl w:val="D79CF684"/>
    <w:lvl w:ilvl="0" w:tplc="040C000F">
      <w:start w:val="1"/>
      <w:numFmt w:val="decimal"/>
      <w:lvlText w:val="%1."/>
      <w:lvlJc w:val="left"/>
      <w:pPr>
        <w:ind w:left="1353" w:hanging="360"/>
      </w:pPr>
    </w:lvl>
    <w:lvl w:ilvl="1" w:tplc="040C0019" w:tentative="1">
      <w:start w:val="1"/>
      <w:numFmt w:val="lowerLetter"/>
      <w:lvlText w:val="%2."/>
      <w:lvlJc w:val="left"/>
      <w:pPr>
        <w:ind w:left="2073" w:hanging="360"/>
      </w:pPr>
    </w:lvl>
    <w:lvl w:ilvl="2" w:tplc="040C001B" w:tentative="1">
      <w:start w:val="1"/>
      <w:numFmt w:val="lowerRoman"/>
      <w:lvlText w:val="%3."/>
      <w:lvlJc w:val="right"/>
      <w:pPr>
        <w:ind w:left="2793" w:hanging="180"/>
      </w:pPr>
    </w:lvl>
    <w:lvl w:ilvl="3" w:tplc="040C000F" w:tentative="1">
      <w:start w:val="1"/>
      <w:numFmt w:val="decimal"/>
      <w:lvlText w:val="%4."/>
      <w:lvlJc w:val="left"/>
      <w:pPr>
        <w:ind w:left="3513" w:hanging="360"/>
      </w:pPr>
    </w:lvl>
    <w:lvl w:ilvl="4" w:tplc="040C0019" w:tentative="1">
      <w:start w:val="1"/>
      <w:numFmt w:val="lowerLetter"/>
      <w:lvlText w:val="%5."/>
      <w:lvlJc w:val="left"/>
      <w:pPr>
        <w:ind w:left="4233" w:hanging="360"/>
      </w:pPr>
    </w:lvl>
    <w:lvl w:ilvl="5" w:tplc="040C001B" w:tentative="1">
      <w:start w:val="1"/>
      <w:numFmt w:val="lowerRoman"/>
      <w:lvlText w:val="%6."/>
      <w:lvlJc w:val="right"/>
      <w:pPr>
        <w:ind w:left="4953" w:hanging="180"/>
      </w:pPr>
    </w:lvl>
    <w:lvl w:ilvl="6" w:tplc="040C000F" w:tentative="1">
      <w:start w:val="1"/>
      <w:numFmt w:val="decimal"/>
      <w:lvlText w:val="%7."/>
      <w:lvlJc w:val="left"/>
      <w:pPr>
        <w:ind w:left="5673" w:hanging="360"/>
      </w:pPr>
    </w:lvl>
    <w:lvl w:ilvl="7" w:tplc="040C0019" w:tentative="1">
      <w:start w:val="1"/>
      <w:numFmt w:val="lowerLetter"/>
      <w:lvlText w:val="%8."/>
      <w:lvlJc w:val="left"/>
      <w:pPr>
        <w:ind w:left="6393" w:hanging="360"/>
      </w:pPr>
    </w:lvl>
    <w:lvl w:ilvl="8" w:tplc="040C001B" w:tentative="1">
      <w:start w:val="1"/>
      <w:numFmt w:val="lowerRoman"/>
      <w:lvlText w:val="%9."/>
      <w:lvlJc w:val="right"/>
      <w:pPr>
        <w:ind w:left="7113" w:hanging="180"/>
      </w:pPr>
    </w:lvl>
  </w:abstractNum>
  <w:abstractNum w:abstractNumId="29" w15:restartNumberingAfterBreak="0">
    <w:nsid w:val="6F30433B"/>
    <w:multiLevelType w:val="hybridMultilevel"/>
    <w:tmpl w:val="ED52EE64"/>
    <w:lvl w:ilvl="0" w:tplc="040C000B">
      <w:start w:val="1"/>
      <w:numFmt w:val="bullet"/>
      <w:lvlText w:val=""/>
      <w:lvlJc w:val="left"/>
      <w:pPr>
        <w:ind w:left="1776" w:hanging="360"/>
      </w:pPr>
      <w:rPr>
        <w:rFonts w:ascii="Wingdings" w:hAnsi="Wingdings"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30" w15:restartNumberingAfterBreak="0">
    <w:nsid w:val="7070562D"/>
    <w:multiLevelType w:val="hybridMultilevel"/>
    <w:tmpl w:val="5912905C"/>
    <w:lvl w:ilvl="0" w:tplc="94EA41D6">
      <w:start w:val="1"/>
      <w:numFmt w:val="bullet"/>
      <w:lvlText w:val=""/>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09D7DA5"/>
    <w:multiLevelType w:val="hybridMultilevel"/>
    <w:tmpl w:val="117E9114"/>
    <w:lvl w:ilvl="0" w:tplc="DEA29784">
      <w:start w:val="1"/>
      <w:numFmt w:val="upperLetter"/>
      <w:lvlText w:val="%1-"/>
      <w:lvlJc w:val="left"/>
      <w:pPr>
        <w:ind w:left="720" w:hanging="360"/>
      </w:pPr>
      <w:rPr>
        <w:rFonts w:cstheme="min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73BC3BDF"/>
    <w:multiLevelType w:val="hybridMultilevel"/>
    <w:tmpl w:val="4502C9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8291FE0"/>
    <w:multiLevelType w:val="hybridMultilevel"/>
    <w:tmpl w:val="7EE816C8"/>
    <w:lvl w:ilvl="0" w:tplc="463C0182">
      <w:numFmt w:val="bullet"/>
      <w:lvlText w:val="-"/>
      <w:lvlJc w:val="left"/>
      <w:pPr>
        <w:ind w:left="720" w:hanging="360"/>
      </w:pPr>
      <w:rPr>
        <w:rFonts w:ascii="Calibri" w:eastAsia="Calibr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4" w15:restartNumberingAfterBreak="0">
    <w:nsid w:val="78AC3832"/>
    <w:multiLevelType w:val="hybridMultilevel"/>
    <w:tmpl w:val="3EA478DA"/>
    <w:lvl w:ilvl="0" w:tplc="040C0013">
      <w:start w:val="1"/>
      <w:numFmt w:val="upperRoman"/>
      <w:lvlText w:val="%1."/>
      <w:lvlJc w:val="right"/>
      <w:pPr>
        <w:ind w:left="720" w:hanging="360"/>
      </w:pPr>
      <w:rPr>
        <w:rFonts w:hint="default"/>
        <w:b/>
      </w:rPr>
    </w:lvl>
    <w:lvl w:ilvl="1" w:tplc="02B41BFE">
      <w:start w:val="1"/>
      <w:numFmt w:val="decimal"/>
      <w:lvlText w:val="%2)"/>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7C10412E"/>
    <w:multiLevelType w:val="hybridMultilevel"/>
    <w:tmpl w:val="573031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7"/>
  </w:num>
  <w:num w:numId="2">
    <w:abstractNumId w:val="20"/>
  </w:num>
  <w:num w:numId="3">
    <w:abstractNumId w:val="14"/>
  </w:num>
  <w:num w:numId="4">
    <w:abstractNumId w:val="17"/>
  </w:num>
  <w:num w:numId="5">
    <w:abstractNumId w:val="30"/>
  </w:num>
  <w:num w:numId="6">
    <w:abstractNumId w:val="27"/>
  </w:num>
  <w:num w:numId="7">
    <w:abstractNumId w:val="27"/>
  </w:num>
  <w:num w:numId="8">
    <w:abstractNumId w:val="27"/>
  </w:num>
  <w:num w:numId="9">
    <w:abstractNumId w:val="27"/>
  </w:num>
  <w:num w:numId="10">
    <w:abstractNumId w:val="27"/>
  </w:num>
  <w:num w:numId="11">
    <w:abstractNumId w:val="27"/>
  </w:num>
  <w:num w:numId="12">
    <w:abstractNumId w:val="27"/>
  </w:num>
  <w:num w:numId="13">
    <w:abstractNumId w:val="27"/>
  </w:num>
  <w:num w:numId="14">
    <w:abstractNumId w:val="27"/>
  </w:num>
  <w:num w:numId="15">
    <w:abstractNumId w:val="27"/>
  </w:num>
  <w:num w:numId="16">
    <w:abstractNumId w:val="27"/>
  </w:num>
  <w:num w:numId="17">
    <w:abstractNumId w:val="27"/>
  </w:num>
  <w:num w:numId="18">
    <w:abstractNumId w:val="27"/>
  </w:num>
  <w:num w:numId="19">
    <w:abstractNumId w:val="27"/>
  </w:num>
  <w:num w:numId="20">
    <w:abstractNumId w:val="27"/>
  </w:num>
  <w:num w:numId="21">
    <w:abstractNumId w:val="34"/>
  </w:num>
  <w:num w:numId="22">
    <w:abstractNumId w:val="35"/>
  </w:num>
  <w:num w:numId="23">
    <w:abstractNumId w:val="23"/>
  </w:num>
  <w:num w:numId="24">
    <w:abstractNumId w:val="28"/>
  </w:num>
  <w:num w:numId="25">
    <w:abstractNumId w:val="31"/>
  </w:num>
  <w:num w:numId="26">
    <w:abstractNumId w:val="19"/>
  </w:num>
  <w:num w:numId="27">
    <w:abstractNumId w:val="24"/>
  </w:num>
  <w:num w:numId="28">
    <w:abstractNumId w:val="10"/>
  </w:num>
  <w:num w:numId="29">
    <w:abstractNumId w:val="0"/>
  </w:num>
  <w:num w:numId="30">
    <w:abstractNumId w:val="29"/>
  </w:num>
  <w:num w:numId="31">
    <w:abstractNumId w:val="21"/>
  </w:num>
  <w:num w:numId="32">
    <w:abstractNumId w:val="12"/>
  </w:num>
  <w:num w:numId="33">
    <w:abstractNumId w:val="12"/>
    <w:lvlOverride w:ilvl="0">
      <w:startOverride w:val="1"/>
    </w:lvlOverride>
  </w:num>
  <w:num w:numId="34">
    <w:abstractNumId w:val="12"/>
  </w:num>
  <w:num w:numId="35">
    <w:abstractNumId w:val="12"/>
    <w:lvlOverride w:ilvl="0">
      <w:startOverride w:val="1"/>
    </w:lvlOverride>
  </w:num>
  <w:num w:numId="36">
    <w:abstractNumId w:val="27"/>
  </w:num>
  <w:num w:numId="37">
    <w:abstractNumId w:val="26"/>
  </w:num>
  <w:num w:numId="38">
    <w:abstractNumId w:val="32"/>
  </w:num>
  <w:num w:numId="39">
    <w:abstractNumId w:val="15"/>
  </w:num>
  <w:num w:numId="40">
    <w:abstractNumId w:val="33"/>
  </w:num>
  <w:num w:numId="41">
    <w:abstractNumId w:val="7"/>
  </w:num>
  <w:num w:numId="42">
    <w:abstractNumId w:val="5"/>
  </w:num>
  <w:num w:numId="43">
    <w:abstractNumId w:val="3"/>
  </w:num>
  <w:num w:numId="44">
    <w:abstractNumId w:val="16"/>
  </w:num>
  <w:num w:numId="45">
    <w:abstractNumId w:val="11"/>
  </w:num>
  <w:num w:numId="46">
    <w:abstractNumId w:val="25"/>
  </w:num>
  <w:num w:numId="47">
    <w:abstractNumId w:val="1"/>
  </w:num>
  <w:num w:numId="48">
    <w:abstractNumId w:val="4"/>
  </w:num>
  <w:num w:numId="49">
    <w:abstractNumId w:val="2"/>
  </w:num>
  <w:num w:numId="50">
    <w:abstractNumId w:val="18"/>
  </w:num>
  <w:num w:numId="51">
    <w:abstractNumId w:val="22"/>
  </w:num>
  <w:num w:numId="52">
    <w:abstractNumId w:val="9"/>
  </w:num>
  <w:num w:numId="53">
    <w:abstractNumId w:val="13"/>
  </w:num>
  <w:num w:numId="54">
    <w:abstractNumId w:val="8"/>
  </w:num>
  <w:num w:numId="55">
    <w:abstractNumId w:val="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022A"/>
    <w:rsid w:val="00007E78"/>
    <w:rsid w:val="00007ED3"/>
    <w:rsid w:val="00011EC4"/>
    <w:rsid w:val="00012E2C"/>
    <w:rsid w:val="00014B7C"/>
    <w:rsid w:val="00015EE2"/>
    <w:rsid w:val="000219B3"/>
    <w:rsid w:val="00041EF8"/>
    <w:rsid w:val="00042CB6"/>
    <w:rsid w:val="00044B1C"/>
    <w:rsid w:val="00045B69"/>
    <w:rsid w:val="00046AB1"/>
    <w:rsid w:val="0004791A"/>
    <w:rsid w:val="00050057"/>
    <w:rsid w:val="00051ACD"/>
    <w:rsid w:val="000520CF"/>
    <w:rsid w:val="000578BF"/>
    <w:rsid w:val="0007381E"/>
    <w:rsid w:val="0008256C"/>
    <w:rsid w:val="00082761"/>
    <w:rsid w:val="000871A1"/>
    <w:rsid w:val="00091B80"/>
    <w:rsid w:val="00095902"/>
    <w:rsid w:val="000A41E7"/>
    <w:rsid w:val="000B185C"/>
    <w:rsid w:val="000B3075"/>
    <w:rsid w:val="000B5EBB"/>
    <w:rsid w:val="000B6224"/>
    <w:rsid w:val="000C1EAE"/>
    <w:rsid w:val="000C377E"/>
    <w:rsid w:val="000D4590"/>
    <w:rsid w:val="000D61E0"/>
    <w:rsid w:val="000D68F6"/>
    <w:rsid w:val="000D6973"/>
    <w:rsid w:val="000E0322"/>
    <w:rsid w:val="000E188E"/>
    <w:rsid w:val="000E1D3C"/>
    <w:rsid w:val="000E3054"/>
    <w:rsid w:val="000E7C27"/>
    <w:rsid w:val="000F1A2E"/>
    <w:rsid w:val="000F2526"/>
    <w:rsid w:val="000F2F14"/>
    <w:rsid w:val="000F6F8A"/>
    <w:rsid w:val="00100512"/>
    <w:rsid w:val="00106004"/>
    <w:rsid w:val="00107AE8"/>
    <w:rsid w:val="00116E12"/>
    <w:rsid w:val="001338CF"/>
    <w:rsid w:val="00135933"/>
    <w:rsid w:val="00145AE8"/>
    <w:rsid w:val="00145B03"/>
    <w:rsid w:val="00147105"/>
    <w:rsid w:val="001512C1"/>
    <w:rsid w:val="00153A14"/>
    <w:rsid w:val="00153DA3"/>
    <w:rsid w:val="00160142"/>
    <w:rsid w:val="0016120F"/>
    <w:rsid w:val="00165BFC"/>
    <w:rsid w:val="00181E81"/>
    <w:rsid w:val="00192383"/>
    <w:rsid w:val="001A75BA"/>
    <w:rsid w:val="001C58DA"/>
    <w:rsid w:val="001C7101"/>
    <w:rsid w:val="001D709B"/>
    <w:rsid w:val="001E0A52"/>
    <w:rsid w:val="001E0B77"/>
    <w:rsid w:val="001F271B"/>
    <w:rsid w:val="001F278F"/>
    <w:rsid w:val="001F56FB"/>
    <w:rsid w:val="00202C02"/>
    <w:rsid w:val="00202C6B"/>
    <w:rsid w:val="00204AC4"/>
    <w:rsid w:val="00205AD2"/>
    <w:rsid w:val="002123A0"/>
    <w:rsid w:val="00213A61"/>
    <w:rsid w:val="00223EAF"/>
    <w:rsid w:val="0022588B"/>
    <w:rsid w:val="00225A9E"/>
    <w:rsid w:val="002276CD"/>
    <w:rsid w:val="00232CE6"/>
    <w:rsid w:val="0023357B"/>
    <w:rsid w:val="002463F7"/>
    <w:rsid w:val="00250922"/>
    <w:rsid w:val="00252611"/>
    <w:rsid w:val="00254A80"/>
    <w:rsid w:val="00262DBA"/>
    <w:rsid w:val="00287C9D"/>
    <w:rsid w:val="002959C6"/>
    <w:rsid w:val="002A0074"/>
    <w:rsid w:val="002A1674"/>
    <w:rsid w:val="002A5724"/>
    <w:rsid w:val="002A7E73"/>
    <w:rsid w:val="002B238B"/>
    <w:rsid w:val="002C25BD"/>
    <w:rsid w:val="002D797F"/>
    <w:rsid w:val="002F2F78"/>
    <w:rsid w:val="002F74C0"/>
    <w:rsid w:val="0030293A"/>
    <w:rsid w:val="003127F0"/>
    <w:rsid w:val="003268A6"/>
    <w:rsid w:val="00327043"/>
    <w:rsid w:val="00332AE9"/>
    <w:rsid w:val="003358B4"/>
    <w:rsid w:val="00337043"/>
    <w:rsid w:val="00346A2F"/>
    <w:rsid w:val="003477B9"/>
    <w:rsid w:val="00355DC9"/>
    <w:rsid w:val="003573E2"/>
    <w:rsid w:val="00361456"/>
    <w:rsid w:val="00363C71"/>
    <w:rsid w:val="003740AF"/>
    <w:rsid w:val="003765F4"/>
    <w:rsid w:val="003776DD"/>
    <w:rsid w:val="0037773F"/>
    <w:rsid w:val="00383DA3"/>
    <w:rsid w:val="00394A42"/>
    <w:rsid w:val="003A6959"/>
    <w:rsid w:val="003A702E"/>
    <w:rsid w:val="003B045C"/>
    <w:rsid w:val="003B59D1"/>
    <w:rsid w:val="003B7033"/>
    <w:rsid w:val="003C2AAB"/>
    <w:rsid w:val="003C40FE"/>
    <w:rsid w:val="003C476D"/>
    <w:rsid w:val="003D3AD9"/>
    <w:rsid w:val="003E080B"/>
    <w:rsid w:val="003E4456"/>
    <w:rsid w:val="003F1EEB"/>
    <w:rsid w:val="003F2C1E"/>
    <w:rsid w:val="003F33E3"/>
    <w:rsid w:val="003F39AC"/>
    <w:rsid w:val="003F3ABB"/>
    <w:rsid w:val="003F6408"/>
    <w:rsid w:val="004047B7"/>
    <w:rsid w:val="00407264"/>
    <w:rsid w:val="00411BF4"/>
    <w:rsid w:val="0042208B"/>
    <w:rsid w:val="00424030"/>
    <w:rsid w:val="0042597B"/>
    <w:rsid w:val="00427952"/>
    <w:rsid w:val="0043066C"/>
    <w:rsid w:val="00433C3A"/>
    <w:rsid w:val="0044414A"/>
    <w:rsid w:val="00451BD5"/>
    <w:rsid w:val="00454FA1"/>
    <w:rsid w:val="00457BD6"/>
    <w:rsid w:val="004613DB"/>
    <w:rsid w:val="00461E75"/>
    <w:rsid w:val="00465DB9"/>
    <w:rsid w:val="004667ED"/>
    <w:rsid w:val="004674A3"/>
    <w:rsid w:val="0047506B"/>
    <w:rsid w:val="004855DE"/>
    <w:rsid w:val="00486877"/>
    <w:rsid w:val="00486C69"/>
    <w:rsid w:val="0049022A"/>
    <w:rsid w:val="004A1080"/>
    <w:rsid w:val="004B0117"/>
    <w:rsid w:val="004B0282"/>
    <w:rsid w:val="004B7D63"/>
    <w:rsid w:val="004C1E4A"/>
    <w:rsid w:val="004C226A"/>
    <w:rsid w:val="004C38C3"/>
    <w:rsid w:val="004C3E7D"/>
    <w:rsid w:val="004C4310"/>
    <w:rsid w:val="004C4B3D"/>
    <w:rsid w:val="004C4C6E"/>
    <w:rsid w:val="004D06A1"/>
    <w:rsid w:val="004D432E"/>
    <w:rsid w:val="004D4E9A"/>
    <w:rsid w:val="004E4A9A"/>
    <w:rsid w:val="004E5925"/>
    <w:rsid w:val="004E6A38"/>
    <w:rsid w:val="00500243"/>
    <w:rsid w:val="00503D29"/>
    <w:rsid w:val="00510F24"/>
    <w:rsid w:val="00510F64"/>
    <w:rsid w:val="0051618D"/>
    <w:rsid w:val="00522841"/>
    <w:rsid w:val="00522A12"/>
    <w:rsid w:val="005420DF"/>
    <w:rsid w:val="0054438B"/>
    <w:rsid w:val="00547CA1"/>
    <w:rsid w:val="00566A44"/>
    <w:rsid w:val="00567A47"/>
    <w:rsid w:val="0057550B"/>
    <w:rsid w:val="00575665"/>
    <w:rsid w:val="0057763B"/>
    <w:rsid w:val="00577D00"/>
    <w:rsid w:val="005959BC"/>
    <w:rsid w:val="00595EFF"/>
    <w:rsid w:val="005A6C25"/>
    <w:rsid w:val="005B544D"/>
    <w:rsid w:val="005C3B97"/>
    <w:rsid w:val="005C498F"/>
    <w:rsid w:val="005D5CBD"/>
    <w:rsid w:val="005D6203"/>
    <w:rsid w:val="005D6229"/>
    <w:rsid w:val="005E1A5A"/>
    <w:rsid w:val="005E2285"/>
    <w:rsid w:val="005E56ED"/>
    <w:rsid w:val="005E5D4E"/>
    <w:rsid w:val="005E6044"/>
    <w:rsid w:val="005E6E21"/>
    <w:rsid w:val="005F2621"/>
    <w:rsid w:val="005F4EDC"/>
    <w:rsid w:val="006018D1"/>
    <w:rsid w:val="00607AA8"/>
    <w:rsid w:val="00611EA0"/>
    <w:rsid w:val="00612E9B"/>
    <w:rsid w:val="00613BD8"/>
    <w:rsid w:val="00617E81"/>
    <w:rsid w:val="0062258D"/>
    <w:rsid w:val="00630756"/>
    <w:rsid w:val="006414DF"/>
    <w:rsid w:val="00642D3E"/>
    <w:rsid w:val="00643936"/>
    <w:rsid w:val="00644EBB"/>
    <w:rsid w:val="006474D8"/>
    <w:rsid w:val="00661B78"/>
    <w:rsid w:val="00665419"/>
    <w:rsid w:val="006657A7"/>
    <w:rsid w:val="006716FE"/>
    <w:rsid w:val="00680B3A"/>
    <w:rsid w:val="0068142F"/>
    <w:rsid w:val="006821DC"/>
    <w:rsid w:val="00683489"/>
    <w:rsid w:val="0069524E"/>
    <w:rsid w:val="006969C2"/>
    <w:rsid w:val="00696A20"/>
    <w:rsid w:val="00697907"/>
    <w:rsid w:val="006A06EC"/>
    <w:rsid w:val="006A100C"/>
    <w:rsid w:val="006A1381"/>
    <w:rsid w:val="006A159F"/>
    <w:rsid w:val="006B1783"/>
    <w:rsid w:val="006C129A"/>
    <w:rsid w:val="006D3691"/>
    <w:rsid w:val="006D62B7"/>
    <w:rsid w:val="006D65BF"/>
    <w:rsid w:val="006E1F35"/>
    <w:rsid w:val="006E21B4"/>
    <w:rsid w:val="006E4DE4"/>
    <w:rsid w:val="006F0BF5"/>
    <w:rsid w:val="00711C4E"/>
    <w:rsid w:val="00714F48"/>
    <w:rsid w:val="00724F5A"/>
    <w:rsid w:val="00727CAD"/>
    <w:rsid w:val="00744C6F"/>
    <w:rsid w:val="0074738B"/>
    <w:rsid w:val="007529D5"/>
    <w:rsid w:val="00752C84"/>
    <w:rsid w:val="00753689"/>
    <w:rsid w:val="00755BE9"/>
    <w:rsid w:val="00756182"/>
    <w:rsid w:val="00764FB2"/>
    <w:rsid w:val="007736E4"/>
    <w:rsid w:val="00774CBE"/>
    <w:rsid w:val="0078350E"/>
    <w:rsid w:val="00783FE8"/>
    <w:rsid w:val="00797100"/>
    <w:rsid w:val="007973AB"/>
    <w:rsid w:val="0079754C"/>
    <w:rsid w:val="007A07A0"/>
    <w:rsid w:val="007A07F8"/>
    <w:rsid w:val="007A610C"/>
    <w:rsid w:val="007B03DF"/>
    <w:rsid w:val="007B18E0"/>
    <w:rsid w:val="007B579F"/>
    <w:rsid w:val="007C2D04"/>
    <w:rsid w:val="007C6CD8"/>
    <w:rsid w:val="007D77C5"/>
    <w:rsid w:val="007E3717"/>
    <w:rsid w:val="007F2DE8"/>
    <w:rsid w:val="007F518B"/>
    <w:rsid w:val="007F660A"/>
    <w:rsid w:val="00803158"/>
    <w:rsid w:val="0080399F"/>
    <w:rsid w:val="00805AAA"/>
    <w:rsid w:val="008363AB"/>
    <w:rsid w:val="00837945"/>
    <w:rsid w:val="00841646"/>
    <w:rsid w:val="0084319F"/>
    <w:rsid w:val="0085255E"/>
    <w:rsid w:val="00861D6A"/>
    <w:rsid w:val="00873B8A"/>
    <w:rsid w:val="00874684"/>
    <w:rsid w:val="0088250A"/>
    <w:rsid w:val="00893397"/>
    <w:rsid w:val="00896CAC"/>
    <w:rsid w:val="008975E9"/>
    <w:rsid w:val="0089776B"/>
    <w:rsid w:val="008A57BB"/>
    <w:rsid w:val="008B0277"/>
    <w:rsid w:val="008C4EAE"/>
    <w:rsid w:val="008E12C8"/>
    <w:rsid w:val="008E5C03"/>
    <w:rsid w:val="008F688C"/>
    <w:rsid w:val="008F7CC1"/>
    <w:rsid w:val="00902772"/>
    <w:rsid w:val="009058CE"/>
    <w:rsid w:val="00905AA3"/>
    <w:rsid w:val="00912BAF"/>
    <w:rsid w:val="00921DC3"/>
    <w:rsid w:val="00921EA1"/>
    <w:rsid w:val="00925774"/>
    <w:rsid w:val="00940442"/>
    <w:rsid w:val="00944855"/>
    <w:rsid w:val="00945EC7"/>
    <w:rsid w:val="00955903"/>
    <w:rsid w:val="00961177"/>
    <w:rsid w:val="00975EF8"/>
    <w:rsid w:val="009779B0"/>
    <w:rsid w:val="0098437F"/>
    <w:rsid w:val="00987B12"/>
    <w:rsid w:val="00996199"/>
    <w:rsid w:val="009A4574"/>
    <w:rsid w:val="009D0DAE"/>
    <w:rsid w:val="009D17AE"/>
    <w:rsid w:val="009E1C49"/>
    <w:rsid w:val="009E2E62"/>
    <w:rsid w:val="009E4A85"/>
    <w:rsid w:val="009E72B6"/>
    <w:rsid w:val="009E74F7"/>
    <w:rsid w:val="009F20B1"/>
    <w:rsid w:val="009F6B24"/>
    <w:rsid w:val="00A007C7"/>
    <w:rsid w:val="00A010C8"/>
    <w:rsid w:val="00A03942"/>
    <w:rsid w:val="00A16745"/>
    <w:rsid w:val="00A16DA9"/>
    <w:rsid w:val="00A1775E"/>
    <w:rsid w:val="00A25E81"/>
    <w:rsid w:val="00A32F67"/>
    <w:rsid w:val="00A4198D"/>
    <w:rsid w:val="00A47E45"/>
    <w:rsid w:val="00A53C26"/>
    <w:rsid w:val="00A55E28"/>
    <w:rsid w:val="00A70360"/>
    <w:rsid w:val="00A74569"/>
    <w:rsid w:val="00A74A00"/>
    <w:rsid w:val="00A77CC5"/>
    <w:rsid w:val="00A80CDA"/>
    <w:rsid w:val="00A84199"/>
    <w:rsid w:val="00A92055"/>
    <w:rsid w:val="00AA085C"/>
    <w:rsid w:val="00AA35E7"/>
    <w:rsid w:val="00AB1A62"/>
    <w:rsid w:val="00AB2EAC"/>
    <w:rsid w:val="00AB6F6D"/>
    <w:rsid w:val="00AB7D82"/>
    <w:rsid w:val="00AC2891"/>
    <w:rsid w:val="00AD1346"/>
    <w:rsid w:val="00AD3701"/>
    <w:rsid w:val="00AD727F"/>
    <w:rsid w:val="00AE1BD1"/>
    <w:rsid w:val="00AE3520"/>
    <w:rsid w:val="00AF5F6C"/>
    <w:rsid w:val="00B018C0"/>
    <w:rsid w:val="00B06904"/>
    <w:rsid w:val="00B06E74"/>
    <w:rsid w:val="00B07149"/>
    <w:rsid w:val="00B12816"/>
    <w:rsid w:val="00B14BEC"/>
    <w:rsid w:val="00B15638"/>
    <w:rsid w:val="00B15DBD"/>
    <w:rsid w:val="00B2102C"/>
    <w:rsid w:val="00B230CC"/>
    <w:rsid w:val="00B26239"/>
    <w:rsid w:val="00B26A25"/>
    <w:rsid w:val="00B345BB"/>
    <w:rsid w:val="00B3509A"/>
    <w:rsid w:val="00B474F0"/>
    <w:rsid w:val="00B64EF4"/>
    <w:rsid w:val="00B735E7"/>
    <w:rsid w:val="00B77A88"/>
    <w:rsid w:val="00B8063C"/>
    <w:rsid w:val="00B9091C"/>
    <w:rsid w:val="00B9470D"/>
    <w:rsid w:val="00B96335"/>
    <w:rsid w:val="00BA024D"/>
    <w:rsid w:val="00BA33C9"/>
    <w:rsid w:val="00BB251D"/>
    <w:rsid w:val="00BB37BE"/>
    <w:rsid w:val="00BB5465"/>
    <w:rsid w:val="00BC010D"/>
    <w:rsid w:val="00BC19F1"/>
    <w:rsid w:val="00BC33D4"/>
    <w:rsid w:val="00BC40BF"/>
    <w:rsid w:val="00BD481F"/>
    <w:rsid w:val="00BD57FA"/>
    <w:rsid w:val="00BD5B89"/>
    <w:rsid w:val="00BD7465"/>
    <w:rsid w:val="00BE1009"/>
    <w:rsid w:val="00BE7671"/>
    <w:rsid w:val="00BF3E44"/>
    <w:rsid w:val="00C03FFD"/>
    <w:rsid w:val="00C134B1"/>
    <w:rsid w:val="00C20CDB"/>
    <w:rsid w:val="00C21E6D"/>
    <w:rsid w:val="00C26A3A"/>
    <w:rsid w:val="00C34C04"/>
    <w:rsid w:val="00C3648D"/>
    <w:rsid w:val="00C544B0"/>
    <w:rsid w:val="00C623E0"/>
    <w:rsid w:val="00C65B37"/>
    <w:rsid w:val="00C7747D"/>
    <w:rsid w:val="00C80F78"/>
    <w:rsid w:val="00C82794"/>
    <w:rsid w:val="00C86DEC"/>
    <w:rsid w:val="00C87ACC"/>
    <w:rsid w:val="00C93265"/>
    <w:rsid w:val="00C95AA9"/>
    <w:rsid w:val="00CB0659"/>
    <w:rsid w:val="00CB3CA4"/>
    <w:rsid w:val="00CB56DD"/>
    <w:rsid w:val="00CC0324"/>
    <w:rsid w:val="00CC32AF"/>
    <w:rsid w:val="00CC50A9"/>
    <w:rsid w:val="00CD6504"/>
    <w:rsid w:val="00CE0F16"/>
    <w:rsid w:val="00CF1810"/>
    <w:rsid w:val="00CF308A"/>
    <w:rsid w:val="00CF675F"/>
    <w:rsid w:val="00D11B82"/>
    <w:rsid w:val="00D12362"/>
    <w:rsid w:val="00D2409A"/>
    <w:rsid w:val="00D25C53"/>
    <w:rsid w:val="00D2639A"/>
    <w:rsid w:val="00D26C1C"/>
    <w:rsid w:val="00D30E09"/>
    <w:rsid w:val="00D31062"/>
    <w:rsid w:val="00D315D3"/>
    <w:rsid w:val="00D31FFA"/>
    <w:rsid w:val="00D322DF"/>
    <w:rsid w:val="00D44423"/>
    <w:rsid w:val="00D47C82"/>
    <w:rsid w:val="00D5648C"/>
    <w:rsid w:val="00D60E19"/>
    <w:rsid w:val="00D626BD"/>
    <w:rsid w:val="00D63A79"/>
    <w:rsid w:val="00D64563"/>
    <w:rsid w:val="00D80B80"/>
    <w:rsid w:val="00D83197"/>
    <w:rsid w:val="00D8325A"/>
    <w:rsid w:val="00D86858"/>
    <w:rsid w:val="00D90807"/>
    <w:rsid w:val="00D909B4"/>
    <w:rsid w:val="00D92432"/>
    <w:rsid w:val="00D9422A"/>
    <w:rsid w:val="00D96A03"/>
    <w:rsid w:val="00DB2B9F"/>
    <w:rsid w:val="00DB5D5B"/>
    <w:rsid w:val="00DB6298"/>
    <w:rsid w:val="00DC7BBC"/>
    <w:rsid w:val="00DD1DCA"/>
    <w:rsid w:val="00DD2645"/>
    <w:rsid w:val="00DE56FE"/>
    <w:rsid w:val="00DE7879"/>
    <w:rsid w:val="00DF0E35"/>
    <w:rsid w:val="00DF5770"/>
    <w:rsid w:val="00E03D72"/>
    <w:rsid w:val="00E07CE2"/>
    <w:rsid w:val="00E13152"/>
    <w:rsid w:val="00E13AC1"/>
    <w:rsid w:val="00E203E3"/>
    <w:rsid w:val="00E245C4"/>
    <w:rsid w:val="00E2489F"/>
    <w:rsid w:val="00E435C7"/>
    <w:rsid w:val="00E439A9"/>
    <w:rsid w:val="00E52705"/>
    <w:rsid w:val="00E62042"/>
    <w:rsid w:val="00E64425"/>
    <w:rsid w:val="00E75C07"/>
    <w:rsid w:val="00E777E8"/>
    <w:rsid w:val="00E778E9"/>
    <w:rsid w:val="00E809E1"/>
    <w:rsid w:val="00E81109"/>
    <w:rsid w:val="00E8216F"/>
    <w:rsid w:val="00E87909"/>
    <w:rsid w:val="00E92EC3"/>
    <w:rsid w:val="00E979D4"/>
    <w:rsid w:val="00EA2C12"/>
    <w:rsid w:val="00EA51B5"/>
    <w:rsid w:val="00EA5AA4"/>
    <w:rsid w:val="00EA66AA"/>
    <w:rsid w:val="00EA77EB"/>
    <w:rsid w:val="00EC035A"/>
    <w:rsid w:val="00ED18CE"/>
    <w:rsid w:val="00ED2F44"/>
    <w:rsid w:val="00EF28D7"/>
    <w:rsid w:val="00EF4BB6"/>
    <w:rsid w:val="00EF6532"/>
    <w:rsid w:val="00F00DC5"/>
    <w:rsid w:val="00F0188F"/>
    <w:rsid w:val="00F018D5"/>
    <w:rsid w:val="00F10214"/>
    <w:rsid w:val="00F16EF0"/>
    <w:rsid w:val="00F300A7"/>
    <w:rsid w:val="00F326A8"/>
    <w:rsid w:val="00F46236"/>
    <w:rsid w:val="00F47D9D"/>
    <w:rsid w:val="00F5609A"/>
    <w:rsid w:val="00F60924"/>
    <w:rsid w:val="00F60CC5"/>
    <w:rsid w:val="00F62DD7"/>
    <w:rsid w:val="00F63224"/>
    <w:rsid w:val="00F63935"/>
    <w:rsid w:val="00F6647A"/>
    <w:rsid w:val="00F73C81"/>
    <w:rsid w:val="00F75831"/>
    <w:rsid w:val="00F7615D"/>
    <w:rsid w:val="00F813CE"/>
    <w:rsid w:val="00F94A42"/>
    <w:rsid w:val="00F956C3"/>
    <w:rsid w:val="00FA7A4D"/>
    <w:rsid w:val="00FB2224"/>
    <w:rsid w:val="00FC33C6"/>
    <w:rsid w:val="00FC3852"/>
    <w:rsid w:val="00FD2AF1"/>
    <w:rsid w:val="00FD5D27"/>
    <w:rsid w:val="00FE4FF6"/>
    <w:rsid w:val="00FE529F"/>
    <w:rsid w:val="00FF3BF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FA283"/>
  <w15:docId w15:val="{6F329CAB-8ACB-4BE1-9D0A-CFDC26683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7C27"/>
  </w:style>
  <w:style w:type="paragraph" w:styleId="Titre1">
    <w:name w:val="heading 1"/>
    <w:basedOn w:val="Normal"/>
    <w:next w:val="Normal"/>
    <w:link w:val="Titre1Car"/>
    <w:uiPriority w:val="9"/>
    <w:qFormat/>
    <w:rsid w:val="00987B12"/>
    <w:pPr>
      <w:keepNext/>
      <w:keepLines/>
      <w:numPr>
        <w:numId w:val="32"/>
      </w:numPr>
      <w:spacing w:before="480" w:after="0" w:line="360" w:lineRule="auto"/>
      <w:outlineLvl w:val="0"/>
    </w:pPr>
    <w:rPr>
      <w:rFonts w:ascii="Calibri" w:eastAsiaTheme="majorEastAsia" w:hAnsi="Calibri" w:cstheme="majorBidi"/>
      <w:b/>
      <w:bCs/>
      <w:color w:val="948A54" w:themeColor="background2" w:themeShade="80"/>
      <w:sz w:val="36"/>
      <w:szCs w:val="28"/>
    </w:rPr>
  </w:style>
  <w:style w:type="paragraph" w:styleId="Titre2">
    <w:name w:val="heading 2"/>
    <w:basedOn w:val="Normal"/>
    <w:next w:val="Normal"/>
    <w:link w:val="Titre2Car"/>
    <w:uiPriority w:val="9"/>
    <w:unhideWhenUsed/>
    <w:qFormat/>
    <w:rsid w:val="002959C6"/>
    <w:pPr>
      <w:keepNext/>
      <w:keepLines/>
      <w:shd w:val="clear" w:color="auto" w:fill="EEECE1" w:themeFill="background2"/>
      <w:spacing w:before="120" w:after="120"/>
      <w:contextualSpacing/>
      <w:jc w:val="both"/>
      <w:outlineLvl w:val="1"/>
    </w:pPr>
    <w:rPr>
      <w:rFonts w:eastAsiaTheme="majorEastAsia" w:cstheme="majorBidi"/>
      <w:b/>
      <w:bCs/>
      <w:smallCaps/>
      <w:color w:val="4A442A" w:themeColor="background2" w:themeShade="40"/>
      <w:sz w:val="28"/>
      <w:szCs w:val="26"/>
    </w:rPr>
  </w:style>
  <w:style w:type="paragraph" w:styleId="Titre3">
    <w:name w:val="heading 3"/>
    <w:basedOn w:val="Normal"/>
    <w:next w:val="Normal"/>
    <w:link w:val="Titre3Car"/>
    <w:uiPriority w:val="9"/>
    <w:unhideWhenUsed/>
    <w:qFormat/>
    <w:rsid w:val="00EA5AA4"/>
    <w:pPr>
      <w:keepNext/>
      <w:keepLines/>
      <w:spacing w:before="200" w:after="0"/>
      <w:jc w:val="center"/>
      <w:outlineLvl w:val="2"/>
    </w:pPr>
    <w:rPr>
      <w:rFonts w:asciiTheme="majorHAnsi" w:eastAsiaTheme="majorEastAsia" w:hAnsiTheme="majorHAnsi" w:cstheme="majorBidi"/>
      <w:b/>
      <w:bCs/>
      <w:color w:val="948A54" w:themeColor="background2" w:themeShade="80"/>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49022A"/>
    <w:pPr>
      <w:ind w:left="720"/>
      <w:contextualSpacing/>
    </w:pPr>
  </w:style>
  <w:style w:type="paragraph" w:customStyle="1" w:styleId="titre10">
    <w:name w:val="titre 1"/>
    <w:basedOn w:val="Paragraphedeliste"/>
    <w:link w:val="titre1Car0"/>
    <w:qFormat/>
    <w:rsid w:val="0049022A"/>
    <w:pPr>
      <w:numPr>
        <w:numId w:val="1"/>
      </w:numPr>
    </w:pPr>
  </w:style>
  <w:style w:type="character" w:styleId="Lienhypertexte">
    <w:name w:val="Hyperlink"/>
    <w:basedOn w:val="Policepardfaut"/>
    <w:uiPriority w:val="99"/>
    <w:unhideWhenUsed/>
    <w:rsid w:val="0049022A"/>
    <w:rPr>
      <w:color w:val="0000FF" w:themeColor="hyperlink"/>
      <w:u w:val="single"/>
    </w:rPr>
  </w:style>
  <w:style w:type="character" w:customStyle="1" w:styleId="ParagraphedelisteCar">
    <w:name w:val="Paragraphe de liste Car"/>
    <w:basedOn w:val="Policepardfaut"/>
    <w:link w:val="Paragraphedeliste"/>
    <w:uiPriority w:val="34"/>
    <w:rsid w:val="0049022A"/>
  </w:style>
  <w:style w:type="character" w:customStyle="1" w:styleId="titre1Car0">
    <w:name w:val="titre 1 Car"/>
    <w:basedOn w:val="ParagraphedelisteCar"/>
    <w:link w:val="titre10"/>
    <w:rsid w:val="0049022A"/>
  </w:style>
  <w:style w:type="paragraph" w:styleId="Textebrut">
    <w:name w:val="Plain Text"/>
    <w:basedOn w:val="Normal"/>
    <w:link w:val="TextebrutCar"/>
    <w:uiPriority w:val="99"/>
    <w:semiHidden/>
    <w:unhideWhenUsed/>
    <w:rsid w:val="0049022A"/>
    <w:pPr>
      <w:spacing w:after="0" w:line="240" w:lineRule="auto"/>
    </w:pPr>
    <w:rPr>
      <w:rFonts w:ascii="Calibri" w:hAnsi="Calibri" w:cs="Consolas"/>
      <w:szCs w:val="21"/>
    </w:rPr>
  </w:style>
  <w:style w:type="character" w:customStyle="1" w:styleId="TextebrutCar">
    <w:name w:val="Texte brut Car"/>
    <w:basedOn w:val="Policepardfaut"/>
    <w:link w:val="Textebrut"/>
    <w:uiPriority w:val="99"/>
    <w:semiHidden/>
    <w:rsid w:val="0049022A"/>
    <w:rPr>
      <w:rFonts w:ascii="Calibri" w:hAnsi="Calibri" w:cs="Consolas"/>
      <w:szCs w:val="21"/>
    </w:rPr>
  </w:style>
  <w:style w:type="character" w:customStyle="1" w:styleId="Titre1Car">
    <w:name w:val="Titre 1 Car"/>
    <w:basedOn w:val="Policepardfaut"/>
    <w:link w:val="Titre1"/>
    <w:uiPriority w:val="9"/>
    <w:rsid w:val="00987B12"/>
    <w:rPr>
      <w:rFonts w:ascii="Calibri" w:eastAsiaTheme="majorEastAsia" w:hAnsi="Calibri" w:cstheme="majorBidi"/>
      <w:b/>
      <w:bCs/>
      <w:color w:val="948A54" w:themeColor="background2" w:themeShade="80"/>
      <w:sz w:val="36"/>
      <w:szCs w:val="28"/>
    </w:rPr>
  </w:style>
  <w:style w:type="paragraph" w:styleId="En-ttedetabledesmatires">
    <w:name w:val="TOC Heading"/>
    <w:basedOn w:val="Titre1"/>
    <w:next w:val="Normal"/>
    <w:uiPriority w:val="39"/>
    <w:semiHidden/>
    <w:unhideWhenUsed/>
    <w:qFormat/>
    <w:rsid w:val="0049022A"/>
    <w:pPr>
      <w:outlineLvl w:val="9"/>
    </w:pPr>
    <w:rPr>
      <w:lang w:eastAsia="fr-FR"/>
    </w:rPr>
  </w:style>
  <w:style w:type="paragraph" w:styleId="TM1">
    <w:name w:val="toc 1"/>
    <w:basedOn w:val="Normal"/>
    <w:next w:val="Normal"/>
    <w:autoRedefine/>
    <w:uiPriority w:val="39"/>
    <w:unhideWhenUsed/>
    <w:rsid w:val="0049022A"/>
    <w:pPr>
      <w:spacing w:before="120" w:after="120"/>
    </w:pPr>
    <w:rPr>
      <w:rFonts w:cstheme="minorHAnsi"/>
      <w:b/>
      <w:bCs/>
      <w:caps/>
      <w:sz w:val="20"/>
      <w:szCs w:val="20"/>
    </w:rPr>
  </w:style>
  <w:style w:type="paragraph" w:styleId="Textedebulles">
    <w:name w:val="Balloon Text"/>
    <w:basedOn w:val="Normal"/>
    <w:link w:val="TextedebullesCar"/>
    <w:uiPriority w:val="99"/>
    <w:semiHidden/>
    <w:unhideWhenUsed/>
    <w:rsid w:val="0049022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9022A"/>
    <w:rPr>
      <w:rFonts w:ascii="Tahoma" w:hAnsi="Tahoma" w:cs="Tahoma"/>
      <w:sz w:val="16"/>
      <w:szCs w:val="16"/>
    </w:rPr>
  </w:style>
  <w:style w:type="character" w:styleId="Marquedecommentaire">
    <w:name w:val="annotation reference"/>
    <w:basedOn w:val="Policepardfaut"/>
    <w:uiPriority w:val="99"/>
    <w:semiHidden/>
    <w:unhideWhenUsed/>
    <w:rsid w:val="00B64EF4"/>
    <w:rPr>
      <w:sz w:val="16"/>
      <w:szCs w:val="16"/>
    </w:rPr>
  </w:style>
  <w:style w:type="paragraph" w:styleId="Commentaire">
    <w:name w:val="annotation text"/>
    <w:basedOn w:val="Normal"/>
    <w:link w:val="CommentaireCar"/>
    <w:uiPriority w:val="99"/>
    <w:unhideWhenUsed/>
    <w:rsid w:val="00B64EF4"/>
    <w:pPr>
      <w:spacing w:line="240" w:lineRule="auto"/>
    </w:pPr>
    <w:rPr>
      <w:sz w:val="20"/>
      <w:szCs w:val="20"/>
    </w:rPr>
  </w:style>
  <w:style w:type="character" w:customStyle="1" w:styleId="CommentaireCar">
    <w:name w:val="Commentaire Car"/>
    <w:basedOn w:val="Policepardfaut"/>
    <w:link w:val="Commentaire"/>
    <w:uiPriority w:val="99"/>
    <w:rsid w:val="00B64EF4"/>
    <w:rPr>
      <w:sz w:val="20"/>
      <w:szCs w:val="20"/>
    </w:rPr>
  </w:style>
  <w:style w:type="paragraph" w:styleId="Objetducommentaire">
    <w:name w:val="annotation subject"/>
    <w:basedOn w:val="Commentaire"/>
    <w:next w:val="Commentaire"/>
    <w:link w:val="ObjetducommentaireCar"/>
    <w:uiPriority w:val="99"/>
    <w:semiHidden/>
    <w:unhideWhenUsed/>
    <w:rsid w:val="00B64EF4"/>
    <w:rPr>
      <w:b/>
      <w:bCs/>
    </w:rPr>
  </w:style>
  <w:style w:type="character" w:customStyle="1" w:styleId="ObjetducommentaireCar">
    <w:name w:val="Objet du commentaire Car"/>
    <w:basedOn w:val="CommentaireCar"/>
    <w:link w:val="Objetducommentaire"/>
    <w:uiPriority w:val="99"/>
    <w:semiHidden/>
    <w:rsid w:val="00B64EF4"/>
    <w:rPr>
      <w:b/>
      <w:bCs/>
      <w:sz w:val="20"/>
      <w:szCs w:val="20"/>
    </w:rPr>
  </w:style>
  <w:style w:type="paragraph" w:styleId="TM2">
    <w:name w:val="toc 2"/>
    <w:basedOn w:val="Normal"/>
    <w:next w:val="Normal"/>
    <w:autoRedefine/>
    <w:uiPriority w:val="39"/>
    <w:unhideWhenUsed/>
    <w:rsid w:val="00145B03"/>
    <w:pPr>
      <w:tabs>
        <w:tab w:val="right" w:leader="dot" w:pos="9488"/>
      </w:tabs>
      <w:spacing w:after="0"/>
      <w:ind w:left="220"/>
    </w:pPr>
    <w:rPr>
      <w:rFonts w:eastAsiaTheme="majorEastAsia" w:cstheme="majorBidi"/>
      <w:bCs/>
      <w:smallCaps/>
      <w:noProof/>
      <w:sz w:val="20"/>
      <w:szCs w:val="20"/>
    </w:rPr>
  </w:style>
  <w:style w:type="paragraph" w:styleId="TM3">
    <w:name w:val="toc 3"/>
    <w:basedOn w:val="Normal"/>
    <w:next w:val="Normal"/>
    <w:autoRedefine/>
    <w:uiPriority w:val="39"/>
    <w:unhideWhenUsed/>
    <w:rsid w:val="007C2D04"/>
    <w:pPr>
      <w:spacing w:after="0"/>
      <w:ind w:left="440"/>
    </w:pPr>
    <w:rPr>
      <w:rFonts w:cstheme="minorHAnsi"/>
      <w:i/>
      <w:iCs/>
      <w:sz w:val="20"/>
      <w:szCs w:val="20"/>
    </w:rPr>
  </w:style>
  <w:style w:type="paragraph" w:styleId="TM4">
    <w:name w:val="toc 4"/>
    <w:basedOn w:val="Normal"/>
    <w:next w:val="Normal"/>
    <w:autoRedefine/>
    <w:uiPriority w:val="39"/>
    <w:unhideWhenUsed/>
    <w:rsid w:val="007C2D04"/>
    <w:pPr>
      <w:spacing w:after="0"/>
      <w:ind w:left="660"/>
    </w:pPr>
    <w:rPr>
      <w:rFonts w:cstheme="minorHAnsi"/>
      <w:sz w:val="18"/>
      <w:szCs w:val="18"/>
    </w:rPr>
  </w:style>
  <w:style w:type="paragraph" w:styleId="TM5">
    <w:name w:val="toc 5"/>
    <w:basedOn w:val="Normal"/>
    <w:next w:val="Normal"/>
    <w:autoRedefine/>
    <w:uiPriority w:val="39"/>
    <w:unhideWhenUsed/>
    <w:rsid w:val="007C2D04"/>
    <w:pPr>
      <w:spacing w:after="0"/>
      <w:ind w:left="880"/>
    </w:pPr>
    <w:rPr>
      <w:rFonts w:cstheme="minorHAnsi"/>
      <w:sz w:val="18"/>
      <w:szCs w:val="18"/>
    </w:rPr>
  </w:style>
  <w:style w:type="paragraph" w:styleId="TM6">
    <w:name w:val="toc 6"/>
    <w:basedOn w:val="Normal"/>
    <w:next w:val="Normal"/>
    <w:autoRedefine/>
    <w:uiPriority w:val="39"/>
    <w:unhideWhenUsed/>
    <w:rsid w:val="007C2D04"/>
    <w:pPr>
      <w:spacing w:after="0"/>
      <w:ind w:left="1100"/>
    </w:pPr>
    <w:rPr>
      <w:rFonts w:cstheme="minorHAnsi"/>
      <w:sz w:val="18"/>
      <w:szCs w:val="18"/>
    </w:rPr>
  </w:style>
  <w:style w:type="paragraph" w:styleId="TM7">
    <w:name w:val="toc 7"/>
    <w:basedOn w:val="Normal"/>
    <w:next w:val="Normal"/>
    <w:autoRedefine/>
    <w:uiPriority w:val="39"/>
    <w:unhideWhenUsed/>
    <w:rsid w:val="007C2D04"/>
    <w:pPr>
      <w:spacing w:after="0"/>
      <w:ind w:left="1320"/>
    </w:pPr>
    <w:rPr>
      <w:rFonts w:cstheme="minorHAnsi"/>
      <w:sz w:val="18"/>
      <w:szCs w:val="18"/>
    </w:rPr>
  </w:style>
  <w:style w:type="paragraph" w:styleId="TM8">
    <w:name w:val="toc 8"/>
    <w:basedOn w:val="Normal"/>
    <w:next w:val="Normal"/>
    <w:autoRedefine/>
    <w:uiPriority w:val="39"/>
    <w:unhideWhenUsed/>
    <w:rsid w:val="007C2D04"/>
    <w:pPr>
      <w:spacing w:after="0"/>
      <w:ind w:left="1540"/>
    </w:pPr>
    <w:rPr>
      <w:rFonts w:cstheme="minorHAnsi"/>
      <w:sz w:val="18"/>
      <w:szCs w:val="18"/>
    </w:rPr>
  </w:style>
  <w:style w:type="paragraph" w:styleId="TM9">
    <w:name w:val="toc 9"/>
    <w:basedOn w:val="Normal"/>
    <w:next w:val="Normal"/>
    <w:autoRedefine/>
    <w:uiPriority w:val="39"/>
    <w:unhideWhenUsed/>
    <w:rsid w:val="007C2D04"/>
    <w:pPr>
      <w:spacing w:after="0"/>
      <w:ind w:left="1760"/>
    </w:pPr>
    <w:rPr>
      <w:rFonts w:cstheme="minorHAnsi"/>
      <w:sz w:val="18"/>
      <w:szCs w:val="18"/>
    </w:rPr>
  </w:style>
  <w:style w:type="character" w:customStyle="1" w:styleId="Titre2Car">
    <w:name w:val="Titre 2 Car"/>
    <w:basedOn w:val="Policepardfaut"/>
    <w:link w:val="Titre2"/>
    <w:uiPriority w:val="9"/>
    <w:rsid w:val="002959C6"/>
    <w:rPr>
      <w:rFonts w:eastAsiaTheme="majorEastAsia" w:cstheme="majorBidi"/>
      <w:b/>
      <w:bCs/>
      <w:smallCaps/>
      <w:color w:val="4A442A" w:themeColor="background2" w:themeShade="40"/>
      <w:sz w:val="28"/>
      <w:szCs w:val="26"/>
      <w:shd w:val="clear" w:color="auto" w:fill="EEECE1" w:themeFill="background2"/>
    </w:rPr>
  </w:style>
  <w:style w:type="paragraph" w:customStyle="1" w:styleId="CM1">
    <w:name w:val="CM1"/>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customStyle="1" w:styleId="CM3">
    <w:name w:val="CM3"/>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styleId="En-tte">
    <w:name w:val="header"/>
    <w:basedOn w:val="Normal"/>
    <w:link w:val="En-tteCar"/>
    <w:uiPriority w:val="99"/>
    <w:unhideWhenUsed/>
    <w:rsid w:val="00A92055"/>
    <w:pPr>
      <w:tabs>
        <w:tab w:val="center" w:pos="4536"/>
        <w:tab w:val="right" w:pos="9072"/>
      </w:tabs>
      <w:spacing w:after="0" w:line="240" w:lineRule="auto"/>
    </w:pPr>
  </w:style>
  <w:style w:type="character" w:customStyle="1" w:styleId="En-tteCar">
    <w:name w:val="En-tête Car"/>
    <w:basedOn w:val="Policepardfaut"/>
    <w:link w:val="En-tte"/>
    <w:uiPriority w:val="99"/>
    <w:rsid w:val="00A92055"/>
  </w:style>
  <w:style w:type="paragraph" w:styleId="Pieddepage">
    <w:name w:val="footer"/>
    <w:basedOn w:val="Normal"/>
    <w:link w:val="PieddepageCar"/>
    <w:uiPriority w:val="99"/>
    <w:unhideWhenUsed/>
    <w:rsid w:val="00A9205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92055"/>
  </w:style>
  <w:style w:type="paragraph" w:styleId="Notedebasdepage">
    <w:name w:val="footnote text"/>
    <w:basedOn w:val="Normal"/>
    <w:link w:val="NotedebasdepageCar"/>
    <w:uiPriority w:val="99"/>
    <w:semiHidden/>
    <w:unhideWhenUsed/>
    <w:rsid w:val="003740A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740AF"/>
    <w:rPr>
      <w:sz w:val="20"/>
      <w:szCs w:val="20"/>
    </w:rPr>
  </w:style>
  <w:style w:type="character" w:styleId="Appelnotedebasdep">
    <w:name w:val="footnote reference"/>
    <w:basedOn w:val="Policepardfaut"/>
    <w:uiPriority w:val="99"/>
    <w:semiHidden/>
    <w:unhideWhenUsed/>
    <w:rsid w:val="003740AF"/>
    <w:rPr>
      <w:vertAlign w:val="superscript"/>
    </w:rPr>
  </w:style>
  <w:style w:type="table" w:customStyle="1" w:styleId="Ombrageclair1">
    <w:name w:val="Ombrage clair1"/>
    <w:basedOn w:val="TableauNormal"/>
    <w:uiPriority w:val="60"/>
    <w:rsid w:val="007A07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re3Car">
    <w:name w:val="Titre 3 Car"/>
    <w:basedOn w:val="Policepardfaut"/>
    <w:link w:val="Titre3"/>
    <w:uiPriority w:val="9"/>
    <w:rsid w:val="00EA5AA4"/>
    <w:rPr>
      <w:rFonts w:asciiTheme="majorHAnsi" w:eastAsiaTheme="majorEastAsia" w:hAnsiTheme="majorHAnsi" w:cstheme="majorBidi"/>
      <w:b/>
      <w:bCs/>
      <w:color w:val="948A54" w:themeColor="background2" w:themeShade="80"/>
      <w:sz w:val="28"/>
    </w:rPr>
  </w:style>
  <w:style w:type="character" w:styleId="lev">
    <w:name w:val="Strong"/>
    <w:basedOn w:val="Policepardfaut"/>
    <w:uiPriority w:val="22"/>
    <w:qFormat/>
    <w:rsid w:val="004E4A9A"/>
    <w:rPr>
      <w:b/>
      <w:bCs/>
    </w:rPr>
  </w:style>
  <w:style w:type="character" w:styleId="Lienhypertextesuivivisit">
    <w:name w:val="FollowedHyperlink"/>
    <w:basedOn w:val="Policepardfaut"/>
    <w:uiPriority w:val="99"/>
    <w:semiHidden/>
    <w:unhideWhenUsed/>
    <w:rsid w:val="00925774"/>
    <w:rPr>
      <w:color w:val="800080" w:themeColor="followedHyperlink"/>
      <w:u w:val="single"/>
    </w:rPr>
  </w:style>
  <w:style w:type="character" w:styleId="Appeldenotedefin">
    <w:name w:val="endnote reference"/>
    <w:basedOn w:val="Policepardfaut"/>
    <w:uiPriority w:val="99"/>
    <w:semiHidden/>
    <w:unhideWhenUsed/>
    <w:rsid w:val="00DC7BBC"/>
    <w:rPr>
      <w:vertAlign w:val="superscript"/>
    </w:rPr>
  </w:style>
  <w:style w:type="paragraph" w:styleId="NormalWeb">
    <w:name w:val="Normal (Web)"/>
    <w:basedOn w:val="Normal"/>
    <w:uiPriority w:val="99"/>
    <w:unhideWhenUsed/>
    <w:rsid w:val="00B26239"/>
    <w:pPr>
      <w:spacing w:before="100" w:beforeAutospacing="1" w:after="100" w:afterAutospacing="1" w:line="240" w:lineRule="auto"/>
    </w:pPr>
    <w:rPr>
      <w:rFonts w:ascii="Times New Roman" w:hAnsi="Times New Roman" w:cs="Times New Roman"/>
      <w:color w:val="000000"/>
      <w:sz w:val="24"/>
      <w:szCs w:val="24"/>
      <w:lang w:eastAsia="fr-FR"/>
    </w:rPr>
  </w:style>
  <w:style w:type="character" w:styleId="Mentionnonrsolue">
    <w:name w:val="Unresolved Mention"/>
    <w:basedOn w:val="Policepardfaut"/>
    <w:uiPriority w:val="99"/>
    <w:semiHidden/>
    <w:unhideWhenUsed/>
    <w:rsid w:val="00FA7A4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028303">
      <w:bodyDiv w:val="1"/>
      <w:marLeft w:val="0"/>
      <w:marRight w:val="0"/>
      <w:marTop w:val="0"/>
      <w:marBottom w:val="0"/>
      <w:divBdr>
        <w:top w:val="none" w:sz="0" w:space="0" w:color="auto"/>
        <w:left w:val="none" w:sz="0" w:space="0" w:color="auto"/>
        <w:bottom w:val="none" w:sz="0" w:space="0" w:color="auto"/>
        <w:right w:val="none" w:sz="0" w:space="0" w:color="auto"/>
      </w:divBdr>
    </w:div>
    <w:div w:id="78020296">
      <w:bodyDiv w:val="1"/>
      <w:marLeft w:val="0"/>
      <w:marRight w:val="0"/>
      <w:marTop w:val="0"/>
      <w:marBottom w:val="0"/>
      <w:divBdr>
        <w:top w:val="none" w:sz="0" w:space="0" w:color="auto"/>
        <w:left w:val="none" w:sz="0" w:space="0" w:color="auto"/>
        <w:bottom w:val="none" w:sz="0" w:space="0" w:color="auto"/>
        <w:right w:val="none" w:sz="0" w:space="0" w:color="auto"/>
      </w:divBdr>
    </w:div>
    <w:div w:id="245848727">
      <w:bodyDiv w:val="1"/>
      <w:marLeft w:val="0"/>
      <w:marRight w:val="0"/>
      <w:marTop w:val="0"/>
      <w:marBottom w:val="0"/>
      <w:divBdr>
        <w:top w:val="none" w:sz="0" w:space="0" w:color="auto"/>
        <w:left w:val="none" w:sz="0" w:space="0" w:color="auto"/>
        <w:bottom w:val="none" w:sz="0" w:space="0" w:color="auto"/>
        <w:right w:val="none" w:sz="0" w:space="0" w:color="auto"/>
      </w:divBdr>
    </w:div>
    <w:div w:id="261693833">
      <w:bodyDiv w:val="1"/>
      <w:marLeft w:val="0"/>
      <w:marRight w:val="0"/>
      <w:marTop w:val="0"/>
      <w:marBottom w:val="0"/>
      <w:divBdr>
        <w:top w:val="none" w:sz="0" w:space="0" w:color="auto"/>
        <w:left w:val="none" w:sz="0" w:space="0" w:color="auto"/>
        <w:bottom w:val="none" w:sz="0" w:space="0" w:color="auto"/>
        <w:right w:val="none" w:sz="0" w:space="0" w:color="auto"/>
      </w:divBdr>
    </w:div>
    <w:div w:id="265508592">
      <w:bodyDiv w:val="1"/>
      <w:marLeft w:val="0"/>
      <w:marRight w:val="0"/>
      <w:marTop w:val="0"/>
      <w:marBottom w:val="0"/>
      <w:divBdr>
        <w:top w:val="none" w:sz="0" w:space="0" w:color="auto"/>
        <w:left w:val="none" w:sz="0" w:space="0" w:color="auto"/>
        <w:bottom w:val="none" w:sz="0" w:space="0" w:color="auto"/>
        <w:right w:val="none" w:sz="0" w:space="0" w:color="auto"/>
      </w:divBdr>
    </w:div>
    <w:div w:id="409544020">
      <w:bodyDiv w:val="1"/>
      <w:marLeft w:val="0"/>
      <w:marRight w:val="0"/>
      <w:marTop w:val="0"/>
      <w:marBottom w:val="0"/>
      <w:divBdr>
        <w:top w:val="none" w:sz="0" w:space="0" w:color="auto"/>
        <w:left w:val="none" w:sz="0" w:space="0" w:color="auto"/>
        <w:bottom w:val="none" w:sz="0" w:space="0" w:color="auto"/>
        <w:right w:val="none" w:sz="0" w:space="0" w:color="auto"/>
      </w:divBdr>
    </w:div>
    <w:div w:id="428892623">
      <w:bodyDiv w:val="1"/>
      <w:marLeft w:val="0"/>
      <w:marRight w:val="0"/>
      <w:marTop w:val="0"/>
      <w:marBottom w:val="0"/>
      <w:divBdr>
        <w:top w:val="none" w:sz="0" w:space="0" w:color="auto"/>
        <w:left w:val="none" w:sz="0" w:space="0" w:color="auto"/>
        <w:bottom w:val="none" w:sz="0" w:space="0" w:color="auto"/>
        <w:right w:val="none" w:sz="0" w:space="0" w:color="auto"/>
      </w:divBdr>
    </w:div>
    <w:div w:id="476604068">
      <w:bodyDiv w:val="1"/>
      <w:marLeft w:val="0"/>
      <w:marRight w:val="0"/>
      <w:marTop w:val="0"/>
      <w:marBottom w:val="0"/>
      <w:divBdr>
        <w:top w:val="none" w:sz="0" w:space="0" w:color="auto"/>
        <w:left w:val="none" w:sz="0" w:space="0" w:color="auto"/>
        <w:bottom w:val="none" w:sz="0" w:space="0" w:color="auto"/>
        <w:right w:val="none" w:sz="0" w:space="0" w:color="auto"/>
      </w:divBdr>
    </w:div>
    <w:div w:id="483932017">
      <w:bodyDiv w:val="1"/>
      <w:marLeft w:val="0"/>
      <w:marRight w:val="0"/>
      <w:marTop w:val="0"/>
      <w:marBottom w:val="0"/>
      <w:divBdr>
        <w:top w:val="none" w:sz="0" w:space="0" w:color="auto"/>
        <w:left w:val="none" w:sz="0" w:space="0" w:color="auto"/>
        <w:bottom w:val="none" w:sz="0" w:space="0" w:color="auto"/>
        <w:right w:val="none" w:sz="0" w:space="0" w:color="auto"/>
      </w:divBdr>
      <w:divsChild>
        <w:div w:id="344552513">
          <w:marLeft w:val="0"/>
          <w:marRight w:val="0"/>
          <w:marTop w:val="0"/>
          <w:marBottom w:val="0"/>
          <w:divBdr>
            <w:top w:val="none" w:sz="0" w:space="0" w:color="auto"/>
            <w:left w:val="none" w:sz="0" w:space="0" w:color="auto"/>
            <w:bottom w:val="none" w:sz="0" w:space="0" w:color="auto"/>
            <w:right w:val="none" w:sz="0" w:space="0" w:color="auto"/>
          </w:divBdr>
        </w:div>
      </w:divsChild>
    </w:div>
    <w:div w:id="519003036">
      <w:bodyDiv w:val="1"/>
      <w:marLeft w:val="0"/>
      <w:marRight w:val="0"/>
      <w:marTop w:val="0"/>
      <w:marBottom w:val="0"/>
      <w:divBdr>
        <w:top w:val="none" w:sz="0" w:space="0" w:color="auto"/>
        <w:left w:val="none" w:sz="0" w:space="0" w:color="auto"/>
        <w:bottom w:val="none" w:sz="0" w:space="0" w:color="auto"/>
        <w:right w:val="none" w:sz="0" w:space="0" w:color="auto"/>
      </w:divBdr>
    </w:div>
    <w:div w:id="569777348">
      <w:bodyDiv w:val="1"/>
      <w:marLeft w:val="0"/>
      <w:marRight w:val="0"/>
      <w:marTop w:val="0"/>
      <w:marBottom w:val="0"/>
      <w:divBdr>
        <w:top w:val="none" w:sz="0" w:space="0" w:color="auto"/>
        <w:left w:val="none" w:sz="0" w:space="0" w:color="auto"/>
        <w:bottom w:val="none" w:sz="0" w:space="0" w:color="auto"/>
        <w:right w:val="none" w:sz="0" w:space="0" w:color="auto"/>
      </w:divBdr>
    </w:div>
    <w:div w:id="742222040">
      <w:bodyDiv w:val="1"/>
      <w:marLeft w:val="0"/>
      <w:marRight w:val="0"/>
      <w:marTop w:val="0"/>
      <w:marBottom w:val="0"/>
      <w:divBdr>
        <w:top w:val="none" w:sz="0" w:space="0" w:color="auto"/>
        <w:left w:val="none" w:sz="0" w:space="0" w:color="auto"/>
        <w:bottom w:val="none" w:sz="0" w:space="0" w:color="auto"/>
        <w:right w:val="none" w:sz="0" w:space="0" w:color="auto"/>
      </w:divBdr>
    </w:div>
    <w:div w:id="776677076">
      <w:bodyDiv w:val="1"/>
      <w:marLeft w:val="0"/>
      <w:marRight w:val="0"/>
      <w:marTop w:val="0"/>
      <w:marBottom w:val="0"/>
      <w:divBdr>
        <w:top w:val="none" w:sz="0" w:space="0" w:color="auto"/>
        <w:left w:val="none" w:sz="0" w:space="0" w:color="auto"/>
        <w:bottom w:val="none" w:sz="0" w:space="0" w:color="auto"/>
        <w:right w:val="none" w:sz="0" w:space="0" w:color="auto"/>
      </w:divBdr>
    </w:div>
    <w:div w:id="783428949">
      <w:bodyDiv w:val="1"/>
      <w:marLeft w:val="0"/>
      <w:marRight w:val="0"/>
      <w:marTop w:val="0"/>
      <w:marBottom w:val="0"/>
      <w:divBdr>
        <w:top w:val="none" w:sz="0" w:space="0" w:color="auto"/>
        <w:left w:val="none" w:sz="0" w:space="0" w:color="auto"/>
        <w:bottom w:val="none" w:sz="0" w:space="0" w:color="auto"/>
        <w:right w:val="none" w:sz="0" w:space="0" w:color="auto"/>
      </w:divBdr>
    </w:div>
    <w:div w:id="829830452">
      <w:bodyDiv w:val="1"/>
      <w:marLeft w:val="0"/>
      <w:marRight w:val="0"/>
      <w:marTop w:val="0"/>
      <w:marBottom w:val="0"/>
      <w:divBdr>
        <w:top w:val="none" w:sz="0" w:space="0" w:color="auto"/>
        <w:left w:val="none" w:sz="0" w:space="0" w:color="auto"/>
        <w:bottom w:val="none" w:sz="0" w:space="0" w:color="auto"/>
        <w:right w:val="none" w:sz="0" w:space="0" w:color="auto"/>
      </w:divBdr>
    </w:div>
    <w:div w:id="841506080">
      <w:bodyDiv w:val="1"/>
      <w:marLeft w:val="0"/>
      <w:marRight w:val="0"/>
      <w:marTop w:val="0"/>
      <w:marBottom w:val="0"/>
      <w:divBdr>
        <w:top w:val="none" w:sz="0" w:space="0" w:color="auto"/>
        <w:left w:val="none" w:sz="0" w:space="0" w:color="auto"/>
        <w:bottom w:val="none" w:sz="0" w:space="0" w:color="auto"/>
        <w:right w:val="none" w:sz="0" w:space="0" w:color="auto"/>
      </w:divBdr>
    </w:div>
    <w:div w:id="935821012">
      <w:bodyDiv w:val="1"/>
      <w:marLeft w:val="0"/>
      <w:marRight w:val="0"/>
      <w:marTop w:val="0"/>
      <w:marBottom w:val="0"/>
      <w:divBdr>
        <w:top w:val="none" w:sz="0" w:space="0" w:color="auto"/>
        <w:left w:val="none" w:sz="0" w:space="0" w:color="auto"/>
        <w:bottom w:val="none" w:sz="0" w:space="0" w:color="auto"/>
        <w:right w:val="none" w:sz="0" w:space="0" w:color="auto"/>
      </w:divBdr>
    </w:div>
    <w:div w:id="958071700">
      <w:bodyDiv w:val="1"/>
      <w:marLeft w:val="0"/>
      <w:marRight w:val="0"/>
      <w:marTop w:val="0"/>
      <w:marBottom w:val="0"/>
      <w:divBdr>
        <w:top w:val="none" w:sz="0" w:space="0" w:color="auto"/>
        <w:left w:val="none" w:sz="0" w:space="0" w:color="auto"/>
        <w:bottom w:val="none" w:sz="0" w:space="0" w:color="auto"/>
        <w:right w:val="none" w:sz="0" w:space="0" w:color="auto"/>
      </w:divBdr>
    </w:div>
    <w:div w:id="1006439721">
      <w:bodyDiv w:val="1"/>
      <w:marLeft w:val="0"/>
      <w:marRight w:val="0"/>
      <w:marTop w:val="0"/>
      <w:marBottom w:val="0"/>
      <w:divBdr>
        <w:top w:val="none" w:sz="0" w:space="0" w:color="auto"/>
        <w:left w:val="none" w:sz="0" w:space="0" w:color="auto"/>
        <w:bottom w:val="none" w:sz="0" w:space="0" w:color="auto"/>
        <w:right w:val="none" w:sz="0" w:space="0" w:color="auto"/>
      </w:divBdr>
    </w:div>
    <w:div w:id="1149900070">
      <w:bodyDiv w:val="1"/>
      <w:marLeft w:val="0"/>
      <w:marRight w:val="0"/>
      <w:marTop w:val="0"/>
      <w:marBottom w:val="0"/>
      <w:divBdr>
        <w:top w:val="none" w:sz="0" w:space="0" w:color="auto"/>
        <w:left w:val="none" w:sz="0" w:space="0" w:color="auto"/>
        <w:bottom w:val="none" w:sz="0" w:space="0" w:color="auto"/>
        <w:right w:val="none" w:sz="0" w:space="0" w:color="auto"/>
      </w:divBdr>
    </w:div>
    <w:div w:id="1226526404">
      <w:bodyDiv w:val="1"/>
      <w:marLeft w:val="0"/>
      <w:marRight w:val="0"/>
      <w:marTop w:val="0"/>
      <w:marBottom w:val="0"/>
      <w:divBdr>
        <w:top w:val="none" w:sz="0" w:space="0" w:color="auto"/>
        <w:left w:val="none" w:sz="0" w:space="0" w:color="auto"/>
        <w:bottom w:val="none" w:sz="0" w:space="0" w:color="auto"/>
        <w:right w:val="none" w:sz="0" w:space="0" w:color="auto"/>
      </w:divBdr>
    </w:div>
    <w:div w:id="1325625463">
      <w:bodyDiv w:val="1"/>
      <w:marLeft w:val="0"/>
      <w:marRight w:val="0"/>
      <w:marTop w:val="0"/>
      <w:marBottom w:val="0"/>
      <w:divBdr>
        <w:top w:val="none" w:sz="0" w:space="0" w:color="auto"/>
        <w:left w:val="none" w:sz="0" w:space="0" w:color="auto"/>
        <w:bottom w:val="none" w:sz="0" w:space="0" w:color="auto"/>
        <w:right w:val="none" w:sz="0" w:space="0" w:color="auto"/>
      </w:divBdr>
    </w:div>
    <w:div w:id="1480803087">
      <w:bodyDiv w:val="1"/>
      <w:marLeft w:val="0"/>
      <w:marRight w:val="0"/>
      <w:marTop w:val="0"/>
      <w:marBottom w:val="0"/>
      <w:divBdr>
        <w:top w:val="none" w:sz="0" w:space="0" w:color="auto"/>
        <w:left w:val="none" w:sz="0" w:space="0" w:color="auto"/>
        <w:bottom w:val="none" w:sz="0" w:space="0" w:color="auto"/>
        <w:right w:val="none" w:sz="0" w:space="0" w:color="auto"/>
      </w:divBdr>
    </w:div>
    <w:div w:id="1509756547">
      <w:bodyDiv w:val="1"/>
      <w:marLeft w:val="0"/>
      <w:marRight w:val="0"/>
      <w:marTop w:val="0"/>
      <w:marBottom w:val="0"/>
      <w:divBdr>
        <w:top w:val="none" w:sz="0" w:space="0" w:color="auto"/>
        <w:left w:val="none" w:sz="0" w:space="0" w:color="auto"/>
        <w:bottom w:val="none" w:sz="0" w:space="0" w:color="auto"/>
        <w:right w:val="none" w:sz="0" w:space="0" w:color="auto"/>
      </w:divBdr>
    </w:div>
    <w:div w:id="1571042114">
      <w:bodyDiv w:val="1"/>
      <w:marLeft w:val="0"/>
      <w:marRight w:val="0"/>
      <w:marTop w:val="0"/>
      <w:marBottom w:val="0"/>
      <w:divBdr>
        <w:top w:val="none" w:sz="0" w:space="0" w:color="auto"/>
        <w:left w:val="none" w:sz="0" w:space="0" w:color="auto"/>
        <w:bottom w:val="none" w:sz="0" w:space="0" w:color="auto"/>
        <w:right w:val="none" w:sz="0" w:space="0" w:color="auto"/>
      </w:divBdr>
    </w:div>
    <w:div w:id="1796874018">
      <w:bodyDiv w:val="1"/>
      <w:marLeft w:val="0"/>
      <w:marRight w:val="0"/>
      <w:marTop w:val="0"/>
      <w:marBottom w:val="0"/>
      <w:divBdr>
        <w:top w:val="none" w:sz="0" w:space="0" w:color="auto"/>
        <w:left w:val="none" w:sz="0" w:space="0" w:color="auto"/>
        <w:bottom w:val="none" w:sz="0" w:space="0" w:color="auto"/>
        <w:right w:val="none" w:sz="0" w:space="0" w:color="auto"/>
      </w:divBdr>
    </w:div>
    <w:div w:id="1798060341">
      <w:bodyDiv w:val="1"/>
      <w:marLeft w:val="0"/>
      <w:marRight w:val="0"/>
      <w:marTop w:val="0"/>
      <w:marBottom w:val="0"/>
      <w:divBdr>
        <w:top w:val="none" w:sz="0" w:space="0" w:color="auto"/>
        <w:left w:val="none" w:sz="0" w:space="0" w:color="auto"/>
        <w:bottom w:val="none" w:sz="0" w:space="0" w:color="auto"/>
        <w:right w:val="none" w:sz="0" w:space="0" w:color="auto"/>
      </w:divBdr>
    </w:div>
    <w:div w:id="2022660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ps.apientreprise.fr/commencer/enregistrement_nutriscore"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www.hcsp.fr/explore.cgi/avisrapportsdomaine?clefr=519" TargetMode="Externa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triscore.be"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nutriscore@santepubliquefrance.fr" TargetMode="External"/><Relationship Id="rId23" Type="http://schemas.openxmlformats.org/officeDocument/2006/relationships/image" Target="media/image9.png"/><Relationship Id="rId10" Type="http://schemas.openxmlformats.org/officeDocument/2006/relationships/hyperlink" Target="https://tps.apientreprise.fr/commencer/enregistrement_nutri-score"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health.belgium.be/fr/denrees-alimentaires-preemballees-en-vue-de-leur-vente-immediate" TargetMode="External"/><Relationship Id="rId14" Type="http://schemas.openxmlformats.org/officeDocument/2006/relationships/hyperlink" Target="https://tps.apientreprise.fr/commencer/enregistrement_nutri-score" TargetMode="Externa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243054F-1566-4BC1-8774-CC7BDD50E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118</Words>
  <Characters>63373</Characters>
  <Application>Microsoft Office Word</Application>
  <DocSecurity>0</DocSecurity>
  <Lines>528</Lines>
  <Paragraphs>148</Paragraphs>
  <ScaleCrop>false</ScaleCrop>
  <HeadingPairs>
    <vt:vector size="2" baseType="variant">
      <vt:variant>
        <vt:lpstr>Titre</vt:lpstr>
      </vt:variant>
      <vt:variant>
        <vt:i4>1</vt:i4>
      </vt:variant>
    </vt:vector>
  </HeadingPairs>
  <TitlesOfParts>
    <vt:vector size="1" baseType="lpstr">
      <vt:lpstr/>
    </vt:vector>
  </TitlesOfParts>
  <Company>InVS</Company>
  <LinksUpToDate>false</LinksUpToDate>
  <CharactersWithSpaces>7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on-Océane Taravella</dc:creator>
  <cp:lastModifiedBy>Rigaut Dominique</cp:lastModifiedBy>
  <cp:revision>2</cp:revision>
  <cp:lastPrinted>2019-10-04T06:52:00Z</cp:lastPrinted>
  <dcterms:created xsi:type="dcterms:W3CDTF">2019-12-10T08:30:00Z</dcterms:created>
  <dcterms:modified xsi:type="dcterms:W3CDTF">2019-12-10T08:30:00Z</dcterms:modified>
</cp:coreProperties>
</file>